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E4947" w14:textId="2A3A1AD1" w:rsidR="003228BC" w:rsidRPr="0049681B" w:rsidRDefault="003228BC" w:rsidP="00452731">
      <w:pPr>
        <w:spacing w:after="0"/>
        <w:jc w:val="center"/>
        <w:rPr>
          <w:rFonts w:cs="Arial"/>
          <w:b/>
          <w:bCs/>
          <w:sz w:val="28"/>
          <w:szCs w:val="28"/>
        </w:rPr>
      </w:pPr>
      <w:bookmarkStart w:id="0" w:name="_Hlk160046047"/>
      <w:r w:rsidRPr="0049681B">
        <w:rPr>
          <w:rFonts w:cs="Arial"/>
          <w:b/>
          <w:bCs/>
          <w:sz w:val="28"/>
          <w:szCs w:val="28"/>
        </w:rPr>
        <w:t>UNIVERZA V LJUBLJANI</w:t>
      </w:r>
    </w:p>
    <w:p w14:paraId="7B541AC7" w14:textId="4DD0F7B6" w:rsidR="003228BC" w:rsidRDefault="003228BC" w:rsidP="00452731">
      <w:pPr>
        <w:spacing w:after="0"/>
        <w:jc w:val="center"/>
        <w:rPr>
          <w:rFonts w:cs="Arial"/>
          <w:b/>
          <w:bCs/>
          <w:sz w:val="28"/>
          <w:szCs w:val="28"/>
        </w:rPr>
      </w:pPr>
      <w:r w:rsidRPr="0049681B">
        <w:rPr>
          <w:rFonts w:cs="Arial"/>
          <w:b/>
          <w:bCs/>
          <w:sz w:val="28"/>
          <w:szCs w:val="28"/>
        </w:rPr>
        <w:t>FAKULTETA ZA UPRAVO</w:t>
      </w:r>
    </w:p>
    <w:p w14:paraId="389C2F92" w14:textId="1EE713E0" w:rsidR="000E3250" w:rsidRPr="0049681B" w:rsidRDefault="000E3250" w:rsidP="00452731">
      <w:pPr>
        <w:spacing w:after="0"/>
        <w:jc w:val="center"/>
        <w:rPr>
          <w:rFonts w:cs="Arial"/>
          <w:b/>
          <w:bCs/>
          <w:sz w:val="28"/>
          <w:szCs w:val="28"/>
        </w:rPr>
      </w:pPr>
      <w:r w:rsidRPr="000E3250">
        <w:rPr>
          <w:rFonts w:cs="Arial"/>
          <w:b/>
          <w:bCs/>
          <w:sz w:val="28"/>
          <w:szCs w:val="28"/>
        </w:rPr>
        <w:t>FAKULTETA ZA RAČUNALNIŠTVO IN INFORMATIKO</w:t>
      </w:r>
    </w:p>
    <w:p w14:paraId="0B39373C" w14:textId="2D089EC9" w:rsidR="003228BC" w:rsidRPr="0049681B" w:rsidRDefault="003228BC" w:rsidP="00D87703">
      <w:pPr>
        <w:spacing w:before="4720" w:after="0"/>
        <w:jc w:val="center"/>
        <w:rPr>
          <w:rFonts w:cs="Arial"/>
          <w:b/>
          <w:bCs/>
          <w:sz w:val="28"/>
          <w:szCs w:val="28"/>
        </w:rPr>
      </w:pPr>
      <w:r w:rsidRPr="0049681B">
        <w:rPr>
          <w:rFonts w:cs="Arial"/>
          <w:b/>
          <w:bCs/>
          <w:sz w:val="28"/>
          <w:szCs w:val="28"/>
        </w:rPr>
        <w:t>Diplomsko delo</w:t>
      </w:r>
    </w:p>
    <w:p w14:paraId="617A9AE4" w14:textId="77777777" w:rsidR="003228BC" w:rsidRPr="0049681B" w:rsidRDefault="003228BC" w:rsidP="003228BC">
      <w:pPr>
        <w:spacing w:after="0"/>
        <w:jc w:val="center"/>
        <w:rPr>
          <w:rFonts w:cs="Arial"/>
          <w:b/>
          <w:bCs/>
          <w:sz w:val="28"/>
          <w:szCs w:val="28"/>
        </w:rPr>
      </w:pPr>
    </w:p>
    <w:p w14:paraId="118560E5" w14:textId="7E4AA96D" w:rsidR="003228BC" w:rsidRDefault="003228BC" w:rsidP="003228BC">
      <w:pPr>
        <w:spacing w:after="0"/>
        <w:jc w:val="center"/>
        <w:rPr>
          <w:rFonts w:cs="Arial"/>
          <w:b/>
          <w:bCs/>
          <w:sz w:val="40"/>
          <w:szCs w:val="40"/>
        </w:rPr>
      </w:pPr>
      <w:r w:rsidRPr="0049681B">
        <w:rPr>
          <w:rFonts w:cs="Arial"/>
          <w:b/>
          <w:bCs/>
          <w:sz w:val="40"/>
          <w:szCs w:val="40"/>
        </w:rPr>
        <w:t>RA</w:t>
      </w:r>
      <w:r w:rsidR="0049681B">
        <w:rPr>
          <w:rFonts w:cs="Arial"/>
          <w:b/>
          <w:bCs/>
          <w:sz w:val="40"/>
          <w:szCs w:val="40"/>
        </w:rPr>
        <w:t>ZVOJ APLIKACIJE ZA OZNAČEVANJE LOKACIJ DIVJIH ODLAGALIŠČ</w:t>
      </w:r>
    </w:p>
    <w:p w14:paraId="2E819476" w14:textId="77777777" w:rsidR="0049681B" w:rsidRDefault="0049681B" w:rsidP="003228BC">
      <w:pPr>
        <w:spacing w:after="0"/>
        <w:jc w:val="center"/>
        <w:rPr>
          <w:rFonts w:cs="Arial"/>
          <w:b/>
          <w:bCs/>
          <w:sz w:val="28"/>
          <w:szCs w:val="28"/>
        </w:rPr>
      </w:pPr>
    </w:p>
    <w:p w14:paraId="29871858" w14:textId="1D44C403" w:rsidR="0049681B" w:rsidRDefault="0049681B" w:rsidP="0049681B">
      <w:pPr>
        <w:spacing w:after="0"/>
        <w:jc w:val="center"/>
        <w:rPr>
          <w:rFonts w:cs="Arial"/>
          <w:b/>
          <w:bCs/>
          <w:sz w:val="28"/>
          <w:szCs w:val="28"/>
        </w:rPr>
      </w:pPr>
      <w:r>
        <w:rPr>
          <w:rFonts w:cs="Arial"/>
          <w:b/>
          <w:bCs/>
          <w:sz w:val="28"/>
          <w:szCs w:val="28"/>
        </w:rPr>
        <w:t>Tine Pretnar</w:t>
      </w:r>
    </w:p>
    <w:p w14:paraId="5587A0B4" w14:textId="77777777" w:rsidR="00AB5893" w:rsidRDefault="0049681B" w:rsidP="00AB5893">
      <w:pPr>
        <w:spacing w:before="5000" w:after="0"/>
        <w:jc w:val="center"/>
        <w:rPr>
          <w:rFonts w:cs="Arial"/>
          <w:b/>
          <w:bCs/>
          <w:sz w:val="28"/>
          <w:szCs w:val="28"/>
        </w:rPr>
        <w:sectPr w:rsidR="00AB5893" w:rsidSect="00EB36EC">
          <w:footerReference w:type="default" r:id="rId8"/>
          <w:pgSz w:w="11906" w:h="16838"/>
          <w:pgMar w:top="1418" w:right="1418" w:bottom="1418" w:left="1418" w:header="709" w:footer="709" w:gutter="0"/>
          <w:pgNumType w:fmt="lowerRoman" w:start="3"/>
          <w:cols w:space="708"/>
          <w:docGrid w:linePitch="360"/>
        </w:sectPr>
      </w:pPr>
      <w:r>
        <w:rPr>
          <w:rFonts w:cs="Arial"/>
          <w:b/>
          <w:bCs/>
          <w:sz w:val="28"/>
          <w:szCs w:val="28"/>
        </w:rPr>
        <w:t>Ljubljana, marec 2024</w:t>
      </w:r>
    </w:p>
    <w:p w14:paraId="58976D20" w14:textId="4A03274B" w:rsidR="00452731" w:rsidRPr="0049681B" w:rsidRDefault="00452731" w:rsidP="0049681B">
      <w:pPr>
        <w:spacing w:after="0"/>
        <w:jc w:val="center"/>
        <w:rPr>
          <w:b/>
          <w:bCs/>
        </w:rPr>
      </w:pPr>
      <w:r w:rsidRPr="0049681B">
        <w:rPr>
          <w:b/>
          <w:bCs/>
        </w:rPr>
        <w:lastRenderedPageBreak/>
        <w:t>UNIVERZA V LJUBLJANI</w:t>
      </w:r>
    </w:p>
    <w:p w14:paraId="05F4ED60" w14:textId="2043368C" w:rsidR="0049681B" w:rsidRPr="0049681B" w:rsidRDefault="00452731" w:rsidP="0049681B">
      <w:pPr>
        <w:spacing w:after="0"/>
        <w:jc w:val="center"/>
        <w:rPr>
          <w:b/>
          <w:bCs/>
        </w:rPr>
      </w:pPr>
      <w:r w:rsidRPr="0049681B">
        <w:rPr>
          <w:b/>
          <w:bCs/>
        </w:rPr>
        <w:t>FAKULTETA ZA UPRAVO</w:t>
      </w:r>
    </w:p>
    <w:p w14:paraId="52F813D8" w14:textId="2D8B5CBB" w:rsidR="0049681B" w:rsidRPr="0049681B" w:rsidRDefault="0049681B" w:rsidP="0049681B">
      <w:pPr>
        <w:spacing w:after="0"/>
        <w:jc w:val="center"/>
        <w:rPr>
          <w:b/>
          <w:bCs/>
        </w:rPr>
      </w:pPr>
      <w:r w:rsidRPr="0049681B">
        <w:rPr>
          <w:b/>
          <w:bCs/>
        </w:rPr>
        <w:t>FAKULTETA ZA RAČUNALNIŠTVO IN INFORMATIKO</w:t>
      </w:r>
    </w:p>
    <w:p w14:paraId="3ED010F8" w14:textId="77777777" w:rsidR="00452731" w:rsidRPr="004B552A" w:rsidRDefault="00452731" w:rsidP="0049681B">
      <w:pPr>
        <w:spacing w:before="4000" w:after="0" w:line="240" w:lineRule="auto"/>
        <w:jc w:val="center"/>
        <w:rPr>
          <w:rFonts w:cs="Arial"/>
          <w:szCs w:val="24"/>
        </w:rPr>
      </w:pPr>
      <w:r w:rsidRPr="004B552A">
        <w:rPr>
          <w:rFonts w:cs="Arial"/>
          <w:szCs w:val="24"/>
        </w:rPr>
        <w:t>Diplomsko delo</w:t>
      </w:r>
    </w:p>
    <w:p w14:paraId="4F27CBB1" w14:textId="77777777" w:rsidR="00452731" w:rsidRPr="004B552A" w:rsidRDefault="00452731" w:rsidP="00452731">
      <w:pPr>
        <w:spacing w:after="0" w:line="240" w:lineRule="auto"/>
        <w:jc w:val="center"/>
        <w:rPr>
          <w:rFonts w:cs="Arial"/>
          <w:szCs w:val="24"/>
        </w:rPr>
      </w:pPr>
    </w:p>
    <w:p w14:paraId="44BE17B9" w14:textId="77777777" w:rsidR="00452731" w:rsidRPr="004B552A" w:rsidRDefault="00452731" w:rsidP="000548C5">
      <w:pPr>
        <w:spacing w:after="5000" w:line="240" w:lineRule="auto"/>
        <w:jc w:val="center"/>
        <w:rPr>
          <w:rFonts w:cs="Arial"/>
          <w:b/>
          <w:bCs/>
          <w:szCs w:val="24"/>
        </w:rPr>
      </w:pPr>
      <w:r w:rsidRPr="004B552A">
        <w:rPr>
          <w:rFonts w:cs="Arial"/>
          <w:b/>
          <w:bCs/>
          <w:sz w:val="32"/>
          <w:szCs w:val="32"/>
        </w:rPr>
        <w:t>RAZVOJ APLIKACIJE ZA OZNAČEVANJE LOKACIJ DIVJIH ODLAGALIŠČ</w:t>
      </w:r>
    </w:p>
    <w:p w14:paraId="6F01FC71" w14:textId="0FC4CB55" w:rsidR="00AB5893" w:rsidRPr="00AB5893" w:rsidRDefault="00AB5893" w:rsidP="00AB5893">
      <w:pPr>
        <w:tabs>
          <w:tab w:val="left" w:pos="2127"/>
        </w:tabs>
        <w:spacing w:after="0"/>
        <w:rPr>
          <w:rFonts w:cs="Arial"/>
          <w:sz w:val="22"/>
          <w14:ligatures w14:val="none"/>
        </w:rPr>
      </w:pPr>
      <w:r w:rsidRPr="00AB5893">
        <w:rPr>
          <w:rFonts w:cs="Arial"/>
          <w:sz w:val="22"/>
          <w14:ligatures w14:val="none"/>
        </w:rPr>
        <w:t xml:space="preserve">Študent: </w:t>
      </w:r>
      <w:r w:rsidRPr="00AB5893">
        <w:rPr>
          <w:rFonts w:cs="Arial"/>
          <w:sz w:val="22"/>
          <w14:ligatures w14:val="none"/>
        </w:rPr>
        <w:tab/>
      </w:r>
      <w:r w:rsidRPr="000548C5">
        <w:rPr>
          <w:rFonts w:cs="Arial"/>
          <w:sz w:val="22"/>
          <w14:ligatures w14:val="none"/>
        </w:rPr>
        <w:t>Tine</w:t>
      </w:r>
      <w:r w:rsidRPr="00AB5893">
        <w:rPr>
          <w:rFonts w:cs="Arial"/>
          <w:sz w:val="22"/>
          <w14:ligatures w14:val="none"/>
        </w:rPr>
        <w:t xml:space="preserve"> </w:t>
      </w:r>
      <w:r w:rsidRPr="000548C5">
        <w:rPr>
          <w:rFonts w:cs="Arial"/>
          <w:sz w:val="22"/>
          <w14:ligatures w14:val="none"/>
        </w:rPr>
        <w:t>Pretnar</w:t>
      </w:r>
    </w:p>
    <w:p w14:paraId="3A3E6A78" w14:textId="008E9F02" w:rsidR="00AB5893" w:rsidRPr="00AB5893" w:rsidRDefault="00AB5893" w:rsidP="00AB5893">
      <w:pPr>
        <w:tabs>
          <w:tab w:val="left" w:pos="2127"/>
        </w:tabs>
        <w:spacing w:after="0"/>
        <w:rPr>
          <w:rFonts w:cs="Arial"/>
          <w:sz w:val="22"/>
          <w14:ligatures w14:val="none"/>
        </w:rPr>
      </w:pPr>
      <w:r w:rsidRPr="00AB5893">
        <w:rPr>
          <w:rFonts w:cs="Arial"/>
          <w:sz w:val="22"/>
          <w14:ligatures w14:val="none"/>
        </w:rPr>
        <w:t xml:space="preserve">Vpisna številka: </w:t>
      </w:r>
      <w:r w:rsidRPr="00AB5893">
        <w:rPr>
          <w:rFonts w:cs="Arial"/>
          <w:sz w:val="22"/>
          <w14:ligatures w14:val="none"/>
        </w:rPr>
        <w:tab/>
        <w:t>041</w:t>
      </w:r>
      <w:r w:rsidRPr="000548C5">
        <w:rPr>
          <w:rFonts w:cs="Arial"/>
          <w:sz w:val="22"/>
          <w14:ligatures w14:val="none"/>
        </w:rPr>
        <w:t>70151</w:t>
      </w:r>
    </w:p>
    <w:p w14:paraId="07875B55" w14:textId="77777777" w:rsidR="00AB5893" w:rsidRPr="00AB5893" w:rsidRDefault="00AB5893" w:rsidP="00AB5893">
      <w:pPr>
        <w:tabs>
          <w:tab w:val="left" w:pos="2127"/>
        </w:tabs>
        <w:spacing w:after="0"/>
        <w:rPr>
          <w:rFonts w:cs="Arial"/>
          <w:sz w:val="22"/>
          <w14:ligatures w14:val="none"/>
        </w:rPr>
      </w:pPr>
      <w:r w:rsidRPr="00AB5893">
        <w:rPr>
          <w:rFonts w:cs="Arial"/>
          <w:sz w:val="22"/>
          <w14:ligatures w14:val="none"/>
        </w:rPr>
        <w:t xml:space="preserve">Študijski program: </w:t>
      </w:r>
      <w:r w:rsidRPr="00AB5893">
        <w:rPr>
          <w:rFonts w:cs="Arial"/>
          <w:sz w:val="22"/>
          <w14:ligatures w14:val="none"/>
        </w:rPr>
        <w:tab/>
        <w:t xml:space="preserve">interdisciplinarni univerzitetni študijski program prve stopnje Upravna </w:t>
      </w:r>
      <w:r w:rsidRPr="00AB5893">
        <w:rPr>
          <w:rFonts w:cs="Arial"/>
          <w:sz w:val="22"/>
          <w14:ligatures w14:val="none"/>
        </w:rPr>
        <w:tab/>
        <w:t>informatika</w:t>
      </w:r>
    </w:p>
    <w:p w14:paraId="6EC78845" w14:textId="77777777" w:rsidR="00AB5893" w:rsidRPr="00AB5893" w:rsidRDefault="00AB5893" w:rsidP="00AB5893">
      <w:pPr>
        <w:tabs>
          <w:tab w:val="left" w:pos="2127"/>
        </w:tabs>
        <w:spacing w:after="0"/>
        <w:rPr>
          <w:rFonts w:cs="Arial"/>
          <w:sz w:val="22"/>
          <w14:ligatures w14:val="none"/>
        </w:rPr>
      </w:pPr>
    </w:p>
    <w:p w14:paraId="7B61483F" w14:textId="67215DEB" w:rsidR="00452731" w:rsidRPr="000548C5" w:rsidRDefault="00AB5893" w:rsidP="000548C5">
      <w:pPr>
        <w:tabs>
          <w:tab w:val="left" w:pos="2127"/>
        </w:tabs>
        <w:spacing w:after="0"/>
        <w:rPr>
          <w:rFonts w:cs="Arial"/>
          <w:sz w:val="22"/>
          <w14:ligatures w14:val="none"/>
        </w:rPr>
      </w:pPr>
      <w:r w:rsidRPr="00AB5893">
        <w:rPr>
          <w:rFonts w:cs="Arial"/>
          <w:sz w:val="22"/>
          <w14:ligatures w14:val="none"/>
        </w:rPr>
        <w:t>Mentor</w:t>
      </w:r>
      <w:r w:rsidRPr="000548C5">
        <w:rPr>
          <w:rFonts w:cs="Arial"/>
          <w:sz w:val="22"/>
          <w14:ligatures w14:val="none"/>
        </w:rPr>
        <w:t>ica</w:t>
      </w:r>
      <w:r w:rsidRPr="00AB5893">
        <w:rPr>
          <w:rFonts w:cs="Arial"/>
          <w:sz w:val="22"/>
          <w14:ligatures w14:val="none"/>
        </w:rPr>
        <w:t xml:space="preserve">: </w:t>
      </w:r>
      <w:r w:rsidRPr="00AB5893">
        <w:rPr>
          <w:rFonts w:cs="Arial"/>
          <w:sz w:val="22"/>
          <w14:ligatures w14:val="none"/>
        </w:rPr>
        <w:tab/>
      </w:r>
      <w:r w:rsidRPr="000548C5">
        <w:rPr>
          <w:rFonts w:cs="Arial"/>
          <w:sz w:val="22"/>
          <w14:ligatures w14:val="none"/>
        </w:rPr>
        <w:t>izr. prof. dr. Tina Jukić</w:t>
      </w:r>
    </w:p>
    <w:p w14:paraId="6DDAB827" w14:textId="77777777" w:rsidR="000548C5" w:rsidRPr="000548C5" w:rsidRDefault="000548C5" w:rsidP="000548C5">
      <w:pPr>
        <w:tabs>
          <w:tab w:val="left" w:pos="2127"/>
        </w:tabs>
        <w:spacing w:after="0"/>
        <w:rPr>
          <w:rFonts w:cs="Arial"/>
          <w:sz w:val="22"/>
          <w14:ligatures w14:val="none"/>
        </w:rPr>
      </w:pPr>
    </w:p>
    <w:p w14:paraId="3DCFD2B1" w14:textId="77777777" w:rsidR="000548C5" w:rsidRPr="000548C5" w:rsidRDefault="000548C5" w:rsidP="000548C5">
      <w:pPr>
        <w:tabs>
          <w:tab w:val="left" w:pos="2127"/>
        </w:tabs>
        <w:spacing w:after="0"/>
        <w:rPr>
          <w:rFonts w:cs="Arial"/>
          <w:sz w:val="22"/>
          <w14:ligatures w14:val="none"/>
        </w:rPr>
      </w:pPr>
    </w:p>
    <w:p w14:paraId="59906D40" w14:textId="7655CB21" w:rsidR="008B4D97" w:rsidRPr="000548C5" w:rsidRDefault="00452731" w:rsidP="00350F5A">
      <w:pPr>
        <w:spacing w:after="0" w:line="240" w:lineRule="auto"/>
        <w:jc w:val="center"/>
        <w:rPr>
          <w:rFonts w:cs="Arial"/>
          <w:sz w:val="22"/>
        </w:rPr>
      </w:pPr>
      <w:r w:rsidRPr="000548C5">
        <w:rPr>
          <w:rFonts w:cs="Arial"/>
          <w:sz w:val="22"/>
        </w:rPr>
        <w:t xml:space="preserve">Ljubljana, </w:t>
      </w:r>
      <w:r w:rsidR="17778D2F" w:rsidRPr="000548C5">
        <w:rPr>
          <w:rFonts w:cs="Arial"/>
          <w:sz w:val="22"/>
        </w:rPr>
        <w:t>marec</w:t>
      </w:r>
      <w:r w:rsidRPr="000548C5">
        <w:rPr>
          <w:rFonts w:cs="Arial"/>
          <w:sz w:val="22"/>
        </w:rPr>
        <w:t xml:space="preserve"> 2024</w:t>
      </w:r>
    </w:p>
    <w:p w14:paraId="49DB447B" w14:textId="77777777" w:rsidR="002C6846" w:rsidRDefault="002C6846" w:rsidP="00452731">
      <w:pPr>
        <w:pStyle w:val="Naslov"/>
        <w:sectPr w:rsidR="002C6846" w:rsidSect="00EB36EC">
          <w:footerReference w:type="default" r:id="rId9"/>
          <w:type w:val="oddPage"/>
          <w:pgSz w:w="11906" w:h="16838"/>
          <w:pgMar w:top="1418" w:right="1418" w:bottom="1418" w:left="1418" w:header="709" w:footer="709" w:gutter="0"/>
          <w:pgNumType w:fmt="lowerRoman" w:start="3"/>
          <w:cols w:space="708"/>
          <w:docGrid w:linePitch="360"/>
        </w:sectPr>
      </w:pPr>
      <w:bookmarkStart w:id="1" w:name="_Toc161145031"/>
    </w:p>
    <w:p w14:paraId="6CE8E537" w14:textId="77777777" w:rsidR="00452731" w:rsidRPr="004B552A" w:rsidRDefault="00452731" w:rsidP="00D87703">
      <w:pPr>
        <w:pStyle w:val="Neostevilcennaslov1"/>
      </w:pPr>
      <w:bookmarkStart w:id="2" w:name="_Toc161247270"/>
      <w:r w:rsidRPr="004B552A">
        <w:lastRenderedPageBreak/>
        <w:t>IZJAVA O AVTORSTVU DIPLOMSKEGA DELA</w:t>
      </w:r>
      <w:bookmarkEnd w:id="1"/>
      <w:bookmarkEnd w:id="2"/>
    </w:p>
    <w:p w14:paraId="3DAE6478" w14:textId="77777777" w:rsidR="00452731" w:rsidRPr="004B552A" w:rsidRDefault="00452731" w:rsidP="00D87703">
      <w:pPr>
        <w:pStyle w:val="Besedilo"/>
      </w:pPr>
      <w:r w:rsidRPr="004B552A">
        <w:t>Podpisani Tine Pretnar, študent 1. bolonjske stopnje smeri Interdisciplinarnega univerzitetnega študijskega programa Upravna Informatika, z vpisno številko 04170151, sem avtor diplomskega dela z naslovom Razvoj aplikacije za označevanje divjih odlagališč.</w:t>
      </w:r>
    </w:p>
    <w:p w14:paraId="6651223D" w14:textId="77777777" w:rsidR="00452731" w:rsidRPr="004B552A" w:rsidRDefault="00452731" w:rsidP="00D87703">
      <w:pPr>
        <w:pStyle w:val="Besedilo"/>
      </w:pPr>
      <w:r w:rsidRPr="004B552A">
        <w:t>S svojim podpisom zagotavljam, da:</w:t>
      </w:r>
    </w:p>
    <w:p w14:paraId="519B6569" w14:textId="77777777" w:rsidR="00452731" w:rsidRPr="004B552A" w:rsidRDefault="00452731" w:rsidP="00D87703">
      <w:pPr>
        <w:pStyle w:val="Alineje"/>
      </w:pPr>
      <w:r w:rsidRPr="004B552A">
        <w:t>je predloženo delo izključno rezultat mojega lastnega raziskovalnega dela,</w:t>
      </w:r>
    </w:p>
    <w:p w14:paraId="518E5286" w14:textId="77777777" w:rsidR="00452731" w:rsidRPr="004B552A" w:rsidRDefault="00452731" w:rsidP="00D87703">
      <w:pPr>
        <w:pStyle w:val="Alineje"/>
      </w:pPr>
      <w:r w:rsidRPr="004B552A">
        <w:t>sem poskrbel, da so dela in mnenja drugih avtorjev oziroma avtoric, ki jih uporabljam v predloženem delu, navedena oziroma citirana v skladu s fakultetnimi navodili</w:t>
      </w:r>
    </w:p>
    <w:p w14:paraId="5C00AF4D" w14:textId="77777777" w:rsidR="00452731" w:rsidRPr="004B552A" w:rsidRDefault="00452731" w:rsidP="00D87703">
      <w:pPr>
        <w:pStyle w:val="Alineje"/>
      </w:pPr>
      <w:r w:rsidRPr="004B552A">
        <w:t>sem poskrbel, da so vsa dela in mnenja drugih avtorjev oziroma avtoric navedena v seznamu literature in virov, ki so sestavni element predloženega dela in je zapisan v skladu s fakultetnimi navodili,</w:t>
      </w:r>
    </w:p>
    <w:p w14:paraId="215207E6" w14:textId="77777777" w:rsidR="00452731" w:rsidRPr="004B552A" w:rsidRDefault="00452731" w:rsidP="00D87703">
      <w:pPr>
        <w:pStyle w:val="Alineje"/>
      </w:pPr>
      <w:r w:rsidRPr="004B552A">
        <w:t>sem pridobil vsa dovoljenja za uporabo avtorskih del, ki so v celoti prenesena v predloženo delo in sem to tudi jasno zapisal v predloženem delu,</w:t>
      </w:r>
    </w:p>
    <w:p w14:paraId="6305BDBF" w14:textId="77777777" w:rsidR="00452731" w:rsidRPr="00BE1790" w:rsidRDefault="00452731" w:rsidP="00D87703">
      <w:pPr>
        <w:pStyle w:val="Alineje"/>
      </w:pPr>
      <w:r w:rsidRPr="004B552A">
        <w:t>se zavedam, da je plagiatorstvo</w:t>
      </w:r>
      <w:r>
        <w:t xml:space="preserve"> – </w:t>
      </w:r>
      <w:r w:rsidRPr="00BE1790">
        <w:t>predstavljanje tujih del, bodisi v obliki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6E4D3541" w14:textId="77777777" w:rsidR="00452731" w:rsidRPr="004B552A" w:rsidRDefault="00452731" w:rsidP="00D87703">
      <w:pPr>
        <w:pStyle w:val="Alineje"/>
      </w:pPr>
      <w:r w:rsidRPr="004B552A">
        <w:t>se zavedam posledic, ki jih dokazano plagiatorstvo lahko predstavlja za predloženo delo in za moj status na Fakulteti za upravo,</w:t>
      </w:r>
    </w:p>
    <w:p w14:paraId="2300FBE5" w14:textId="77777777" w:rsidR="00452731" w:rsidRPr="004B552A" w:rsidRDefault="00452731" w:rsidP="00D87703">
      <w:pPr>
        <w:pStyle w:val="Alineje"/>
      </w:pPr>
      <w:r w:rsidRPr="004B552A">
        <w:t>soglašam z objavo dela v Repozitoriju Univerze v Ljubljani.</w:t>
      </w:r>
    </w:p>
    <w:p w14:paraId="77CC4EA3" w14:textId="77777777" w:rsidR="00452731" w:rsidRPr="004B552A" w:rsidRDefault="00452731" w:rsidP="00D87703">
      <w:pPr>
        <w:pStyle w:val="Besedilo"/>
      </w:pPr>
      <w:r w:rsidRPr="004B552A">
        <w:t>Diplomsko delo je lektoriral</w:t>
      </w:r>
      <w:r>
        <w:t xml:space="preserve">a dr. Aleksandra Gačić </w:t>
      </w:r>
      <w:proofErr w:type="spellStart"/>
      <w:r>
        <w:t>Belej</w:t>
      </w:r>
      <w:proofErr w:type="spellEnd"/>
      <w:r>
        <w:t xml:space="preserve">, univ. dipl. prof. </w:t>
      </w:r>
      <w:proofErr w:type="spellStart"/>
      <w:r>
        <w:t>zgo</w:t>
      </w:r>
      <w:proofErr w:type="spellEnd"/>
      <w:r>
        <w:t>. in slov</w:t>
      </w:r>
      <w:r w:rsidRPr="004B552A">
        <w:t>.</w:t>
      </w:r>
    </w:p>
    <w:p w14:paraId="73F1CA3C" w14:textId="77777777" w:rsidR="00452731" w:rsidRPr="004B552A" w:rsidRDefault="00452731" w:rsidP="00D87703">
      <w:pPr>
        <w:pStyle w:val="Besedilo"/>
      </w:pPr>
    </w:p>
    <w:p w14:paraId="1DE845ED" w14:textId="77777777" w:rsidR="00452731" w:rsidRPr="004B552A" w:rsidRDefault="00452731" w:rsidP="00D87703">
      <w:pPr>
        <w:pStyle w:val="Besedilo"/>
      </w:pPr>
      <w:r w:rsidRPr="004B552A">
        <w:t>Ljubljana, datum oddaje dela</w:t>
      </w:r>
    </w:p>
    <w:p w14:paraId="72CF5EC0" w14:textId="77777777" w:rsidR="00452731" w:rsidRPr="004B552A" w:rsidRDefault="00452731" w:rsidP="00452731">
      <w:pPr>
        <w:ind w:left="357"/>
        <w:rPr>
          <w:rFonts w:cs="Arial"/>
          <w:szCs w:val="24"/>
        </w:rPr>
      </w:pPr>
    </w:p>
    <w:p w14:paraId="1872DACC" w14:textId="0B35A747" w:rsidR="00452731" w:rsidRPr="004B552A" w:rsidRDefault="00452731" w:rsidP="00D87703">
      <w:pPr>
        <w:pStyle w:val="Besedilo"/>
        <w:jc w:val="right"/>
      </w:pPr>
      <w:r w:rsidRPr="004B552A">
        <w:t>Podpis avtorja:*</w:t>
      </w:r>
    </w:p>
    <w:p w14:paraId="09407F15" w14:textId="77777777" w:rsidR="00452731" w:rsidRPr="004B552A" w:rsidRDefault="00452731" w:rsidP="00452731">
      <w:pPr>
        <w:ind w:left="357"/>
        <w:rPr>
          <w:rFonts w:cs="Arial"/>
          <w:szCs w:val="24"/>
        </w:rPr>
      </w:pPr>
    </w:p>
    <w:p w14:paraId="5BD3D2CF" w14:textId="245EFEE6" w:rsidR="00DB42B2" w:rsidRDefault="00DB42B2" w:rsidP="00DB42B2">
      <w:pPr>
        <w:rPr>
          <w:rFonts w:cs="Arial"/>
          <w:szCs w:val="24"/>
        </w:rPr>
        <w:sectPr w:rsidR="00DB42B2" w:rsidSect="00EB36EC">
          <w:footerReference w:type="default" r:id="rId10"/>
          <w:type w:val="oddPage"/>
          <w:pgSz w:w="11906" w:h="16838"/>
          <w:pgMar w:top="1418" w:right="1418" w:bottom="1418" w:left="1418" w:header="709" w:footer="709" w:gutter="0"/>
          <w:pgNumType w:fmt="lowerRoman" w:start="3"/>
          <w:cols w:space="708"/>
          <w:docGrid w:linePitch="360"/>
        </w:sectPr>
      </w:pPr>
    </w:p>
    <w:p w14:paraId="444E15CE" w14:textId="5C00B087" w:rsidR="00452731" w:rsidRPr="004B552A" w:rsidRDefault="00452731" w:rsidP="00D87703">
      <w:pPr>
        <w:pStyle w:val="Neostevilcennaslov1"/>
      </w:pPr>
      <w:bookmarkStart w:id="3" w:name="_Toc161145032"/>
      <w:bookmarkStart w:id="4" w:name="_Toc161247271"/>
      <w:r w:rsidRPr="004B552A">
        <w:lastRenderedPageBreak/>
        <w:t>POVZETEK</w:t>
      </w:r>
      <w:bookmarkEnd w:id="3"/>
      <w:bookmarkEnd w:id="4"/>
    </w:p>
    <w:p w14:paraId="02A76B10" w14:textId="385F4353" w:rsidR="00452731" w:rsidRPr="004B552A" w:rsidRDefault="00452731" w:rsidP="00D87703">
      <w:pPr>
        <w:pStyle w:val="Besedilo"/>
      </w:pPr>
      <w:r>
        <w:t xml:space="preserve">Okolje, v katerem živimo, je pomemben del našega vsakdana, zato je njegovo ohranjanje dolžnost vsakega posameznika in v sistemskem smislu tudi vsake države. Divja odlagališča predstavljajo pomembno grožnjo okolju, javnemu zdravju in varnosti, saj so lahko na teh odlagališčih tudi nevarni odpadki. Število divjih odlagališč v Sloveniji kljub čiščenju ne upada, saj nova divja odlagališča nastajajo z enako hitrostjo, kot jih odstranjujemo. To predstavlja potrebo po zmanjšanju nastanka novih divjih odlagališč ali številčnejši sanaciji odkritih divjih odlagališč. Prav tako je v Sloveniji še veliko neodkritih ali neprijavljenih divjih odlagališč, zato bi bilo treba angažirati javnost in z njeno pomočjo zmanjšati število nedokumentiranih divjih odlagališč. </w:t>
      </w:r>
    </w:p>
    <w:p w14:paraId="6BC2F583" w14:textId="12824EBE" w:rsidR="00452731" w:rsidRPr="004B552A" w:rsidRDefault="00452731" w:rsidP="00D87703">
      <w:pPr>
        <w:pStyle w:val="Besedilo"/>
      </w:pPr>
      <w:r w:rsidRPr="004B552A">
        <w:t>V diplomskem delu se poglobimo v obravnavano problematik</w:t>
      </w:r>
      <w:r>
        <w:t>o</w:t>
      </w:r>
      <w:r w:rsidRPr="004B552A">
        <w:t xml:space="preserve"> in razvijemo informacijsko rešitev, ki omogoča lažje sledenje in prijavo divjih odlagališč v Sloveniji. Prvi del vsebuje predstavitev stanja divjih odlagališč v Sloveniji, njihov nastanek in načine preprečevanja njihovega nastanka, predstavljeni so tudi trenutni sistemi za prijavo divjih odlagališč in normativi, ki urejajo divja odlagališča v Sloveniji. V informacijskem delu zasnujemo, implementiramo in evalviramo informacijsko rešitev, ki odgovarja na identificirane potrebe in izzive. </w:t>
      </w:r>
      <w:r w:rsidR="001E1597" w:rsidRPr="001E1597">
        <w:t xml:space="preserve">Evalvacija je bila izvedena s pomočjo modela sprejema tehnologij </w:t>
      </w:r>
      <w:bookmarkStart w:id="5" w:name="_Hlk161845595"/>
      <w:r w:rsidR="001E1597" w:rsidRPr="001E1597">
        <w:t xml:space="preserve">(angl. </w:t>
      </w:r>
      <w:proofErr w:type="spellStart"/>
      <w:r w:rsidR="001E1597" w:rsidRPr="001E1597">
        <w:t>Technology</w:t>
      </w:r>
      <w:proofErr w:type="spellEnd"/>
      <w:r w:rsidR="001E1597" w:rsidRPr="001E1597">
        <w:t xml:space="preserve"> </w:t>
      </w:r>
      <w:proofErr w:type="spellStart"/>
      <w:r w:rsidR="001E1597" w:rsidRPr="001E1597">
        <w:t>Acceptance</w:t>
      </w:r>
      <w:proofErr w:type="spellEnd"/>
      <w:r w:rsidR="001E1597" w:rsidRPr="001E1597">
        <w:t xml:space="preserve"> Model ali TAM) </w:t>
      </w:r>
      <w:bookmarkEnd w:id="5"/>
      <w:r w:rsidRPr="004B552A">
        <w:t xml:space="preserve">in nam je </w:t>
      </w:r>
      <w:r>
        <w:t>pokazala</w:t>
      </w:r>
      <w:r w:rsidRPr="004B552A">
        <w:t>, da je naša rešitev uporabna in da obstaja interes za njeno uporabo pri prijavi divjih odlagališč ali za pregled stanja divjih odlagališč v Sloveniji.</w:t>
      </w:r>
    </w:p>
    <w:p w14:paraId="3151A558" w14:textId="4897485B" w:rsidR="00452731" w:rsidRPr="004B552A" w:rsidRDefault="00452731" w:rsidP="00D87703">
      <w:pPr>
        <w:pStyle w:val="Besedilo"/>
      </w:pPr>
      <w:r w:rsidRPr="004B552A">
        <w:rPr>
          <w:b/>
          <w:bCs/>
        </w:rPr>
        <w:t>Ključne besede</w:t>
      </w:r>
      <w:r w:rsidRPr="004B552A">
        <w:t>: divja odlagališča, geografski informacijski sistem, informacijska rešitev, zakonodaja, prijava divjega odlagališča, preprečevanje divjih odlagališč</w:t>
      </w:r>
      <w:r w:rsidR="00112CAD">
        <w:t>.</w:t>
      </w:r>
    </w:p>
    <w:p w14:paraId="2440EA07" w14:textId="77777777" w:rsidR="00452731" w:rsidRPr="004B552A" w:rsidRDefault="00452731" w:rsidP="00452731">
      <w:pPr>
        <w:rPr>
          <w:rFonts w:cs="Arial"/>
          <w:szCs w:val="24"/>
        </w:rPr>
      </w:pPr>
      <w:r w:rsidRPr="004B552A">
        <w:rPr>
          <w:rFonts w:cs="Arial"/>
          <w:szCs w:val="24"/>
        </w:rPr>
        <w:br w:type="page"/>
      </w:r>
    </w:p>
    <w:p w14:paraId="695EC5D6" w14:textId="77777777" w:rsidR="00452731" w:rsidRPr="004B552A" w:rsidRDefault="00452731" w:rsidP="00D87703">
      <w:pPr>
        <w:pStyle w:val="Neostevilcennaslov1"/>
      </w:pPr>
      <w:bookmarkStart w:id="6" w:name="_Toc161145033"/>
      <w:bookmarkStart w:id="7" w:name="_Toc161247272"/>
      <w:r w:rsidRPr="004B552A">
        <w:lastRenderedPageBreak/>
        <w:t>ABSTRACT</w:t>
      </w:r>
      <w:bookmarkEnd w:id="6"/>
      <w:bookmarkEnd w:id="7"/>
    </w:p>
    <w:p w14:paraId="73D8A4E4" w14:textId="77777777" w:rsidR="00452731" w:rsidRPr="000B68CC" w:rsidRDefault="00452731" w:rsidP="000B68CC">
      <w:pPr>
        <w:pStyle w:val="Besedilo"/>
        <w:rPr>
          <w:b/>
          <w:bCs/>
          <w:sz w:val="28"/>
          <w:szCs w:val="28"/>
        </w:rPr>
      </w:pPr>
      <w:bookmarkStart w:id="8" w:name="_Toc161211304"/>
      <w:r w:rsidRPr="000B68CC">
        <w:rPr>
          <w:sz w:val="28"/>
          <w:szCs w:val="28"/>
        </w:rPr>
        <w:t>DEVELOPMENT OF AN APPLICATION FOR RECORDING  OF ILLEGAL DUMPING SITE LOCATIONS</w:t>
      </w:r>
      <w:bookmarkEnd w:id="8"/>
    </w:p>
    <w:p w14:paraId="593AAC39" w14:textId="5DAE3ACC" w:rsidR="00452731" w:rsidRPr="004B552A" w:rsidRDefault="00452731" w:rsidP="00D87703">
      <w:pPr>
        <w:pStyle w:val="Besedilo"/>
      </w:pPr>
      <w:proofErr w:type="spellStart"/>
      <w:r w:rsidRPr="004B552A">
        <w:t>The</w:t>
      </w:r>
      <w:proofErr w:type="spellEnd"/>
      <w:r w:rsidRPr="004B552A">
        <w:t xml:space="preserve"> </w:t>
      </w:r>
      <w:proofErr w:type="spellStart"/>
      <w:r w:rsidRPr="004B552A">
        <w:t>environment</w:t>
      </w:r>
      <w:proofErr w:type="spellEnd"/>
      <w:r w:rsidRPr="004B552A">
        <w:t xml:space="preserve"> in </w:t>
      </w:r>
      <w:proofErr w:type="spellStart"/>
      <w:r w:rsidRPr="004B552A">
        <w:t>which</w:t>
      </w:r>
      <w:proofErr w:type="spellEnd"/>
      <w:r w:rsidRPr="004B552A">
        <w:t xml:space="preserve"> </w:t>
      </w:r>
      <w:proofErr w:type="spellStart"/>
      <w:r w:rsidRPr="004B552A">
        <w:t>we</w:t>
      </w:r>
      <w:proofErr w:type="spellEnd"/>
      <w:r w:rsidRPr="004B552A">
        <w:t xml:space="preserve"> live is </w:t>
      </w:r>
      <w:proofErr w:type="spellStart"/>
      <w:r w:rsidRPr="004B552A">
        <w:t>an</w:t>
      </w:r>
      <w:proofErr w:type="spellEnd"/>
      <w:r w:rsidRPr="004B552A">
        <w:t xml:space="preserve"> </w:t>
      </w:r>
      <w:proofErr w:type="spellStart"/>
      <w:r w:rsidRPr="004B552A">
        <w:t>important</w:t>
      </w:r>
      <w:proofErr w:type="spellEnd"/>
      <w:r w:rsidRPr="004B552A">
        <w:t xml:space="preserve"> part </w:t>
      </w:r>
      <w:proofErr w:type="spellStart"/>
      <w:r w:rsidRPr="004B552A">
        <w:t>of</w:t>
      </w:r>
      <w:proofErr w:type="spellEnd"/>
      <w:r w:rsidRPr="004B552A">
        <w:t xml:space="preserve"> </w:t>
      </w:r>
      <w:proofErr w:type="spellStart"/>
      <w:r w:rsidRPr="004B552A">
        <w:t>our</w:t>
      </w:r>
      <w:proofErr w:type="spellEnd"/>
      <w:r w:rsidRPr="004B552A">
        <w:t xml:space="preserve"> </w:t>
      </w:r>
      <w:proofErr w:type="spellStart"/>
      <w:r w:rsidRPr="004B552A">
        <w:t>everyday</w:t>
      </w:r>
      <w:proofErr w:type="spellEnd"/>
      <w:r w:rsidRPr="004B552A">
        <w:t xml:space="preserve"> </w:t>
      </w:r>
      <w:proofErr w:type="spellStart"/>
      <w:r w:rsidRPr="004B552A">
        <w:t>life</w:t>
      </w:r>
      <w:proofErr w:type="spellEnd"/>
      <w:r w:rsidRPr="004B552A">
        <w:t xml:space="preserve">, </w:t>
      </w:r>
      <w:proofErr w:type="spellStart"/>
      <w:r w:rsidRPr="004B552A">
        <w:t>therefore</w:t>
      </w:r>
      <w:proofErr w:type="spellEnd"/>
      <w:r w:rsidRPr="004B552A">
        <w:t xml:space="preserve"> </w:t>
      </w:r>
      <w:proofErr w:type="spellStart"/>
      <w:r w:rsidRPr="004B552A">
        <w:t>preserving</w:t>
      </w:r>
      <w:proofErr w:type="spellEnd"/>
      <w:r w:rsidRPr="004B552A">
        <w:t xml:space="preserve"> </w:t>
      </w:r>
      <w:proofErr w:type="spellStart"/>
      <w:r w:rsidRPr="004B552A">
        <w:t>the</w:t>
      </w:r>
      <w:proofErr w:type="spellEnd"/>
      <w:r w:rsidRPr="004B552A">
        <w:t xml:space="preserve"> </w:t>
      </w:r>
      <w:proofErr w:type="spellStart"/>
      <w:r w:rsidRPr="004B552A">
        <w:t>environment</w:t>
      </w:r>
      <w:proofErr w:type="spellEnd"/>
      <w:r w:rsidRPr="004B552A">
        <w:t xml:space="preserve"> is </w:t>
      </w:r>
      <w:proofErr w:type="spellStart"/>
      <w:r w:rsidRPr="004B552A">
        <w:t>the</w:t>
      </w:r>
      <w:proofErr w:type="spellEnd"/>
      <w:r w:rsidRPr="004B552A">
        <w:t xml:space="preserve"> </w:t>
      </w:r>
      <w:proofErr w:type="spellStart"/>
      <w:r w:rsidRPr="004B552A">
        <w:t>duty</w:t>
      </w:r>
      <w:proofErr w:type="spellEnd"/>
      <w:r w:rsidRPr="004B552A">
        <w:t xml:space="preserve"> </w:t>
      </w:r>
      <w:proofErr w:type="spellStart"/>
      <w:r w:rsidRPr="004B552A">
        <w:t>of</w:t>
      </w:r>
      <w:proofErr w:type="spellEnd"/>
      <w:r w:rsidRPr="004B552A">
        <w:t xml:space="preserve">  </w:t>
      </w:r>
      <w:proofErr w:type="spellStart"/>
      <w:r w:rsidRPr="004B552A">
        <w:t>every</w:t>
      </w:r>
      <w:proofErr w:type="spellEnd"/>
      <w:r w:rsidRPr="004B552A">
        <w:t xml:space="preserve"> </w:t>
      </w:r>
      <w:proofErr w:type="spellStart"/>
      <w:r w:rsidRPr="004B552A">
        <w:t>individual</w:t>
      </w:r>
      <w:proofErr w:type="spellEnd"/>
      <w:r w:rsidRPr="004B552A">
        <w:t xml:space="preserve"> </w:t>
      </w:r>
      <w:proofErr w:type="spellStart"/>
      <w:r w:rsidRPr="004B552A">
        <w:t>and</w:t>
      </w:r>
      <w:proofErr w:type="spellEnd"/>
      <w:r w:rsidRPr="004B552A">
        <w:t xml:space="preserve">, in a </w:t>
      </w:r>
      <w:proofErr w:type="spellStart"/>
      <w:r w:rsidRPr="004B552A">
        <w:t>systemic</w:t>
      </w:r>
      <w:proofErr w:type="spellEnd"/>
      <w:r w:rsidRPr="004B552A">
        <w:t xml:space="preserve"> </w:t>
      </w:r>
      <w:proofErr w:type="spellStart"/>
      <w:r w:rsidRPr="004B552A">
        <w:t>sense</w:t>
      </w:r>
      <w:proofErr w:type="spellEnd"/>
      <w:r w:rsidRPr="004B552A">
        <w:t xml:space="preserve">, </w:t>
      </w:r>
      <w:proofErr w:type="spellStart"/>
      <w:r w:rsidRPr="004B552A">
        <w:t>of</w:t>
      </w:r>
      <w:proofErr w:type="spellEnd"/>
      <w:r w:rsidRPr="004B552A">
        <w:t xml:space="preserve"> </w:t>
      </w:r>
      <w:proofErr w:type="spellStart"/>
      <w:r w:rsidRPr="004B552A">
        <w:t>every</w:t>
      </w:r>
      <w:proofErr w:type="spellEnd"/>
      <w:r w:rsidRPr="004B552A">
        <w:t xml:space="preserve"> </w:t>
      </w:r>
      <w:proofErr w:type="spellStart"/>
      <w:r w:rsidRPr="004B552A">
        <w:t>country</w:t>
      </w:r>
      <w:proofErr w:type="spellEnd"/>
      <w:r w:rsidRPr="004B552A">
        <w:t xml:space="preserve"> as </w:t>
      </w:r>
      <w:proofErr w:type="spellStart"/>
      <w:r w:rsidRPr="004B552A">
        <w:t>well</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pose a </w:t>
      </w:r>
      <w:proofErr w:type="spellStart"/>
      <w:r w:rsidRPr="004B552A">
        <w:t>significant</w:t>
      </w:r>
      <w:proofErr w:type="spellEnd"/>
      <w:r w:rsidRPr="004B552A">
        <w:t xml:space="preserve"> </w:t>
      </w:r>
      <w:proofErr w:type="spellStart"/>
      <w:r w:rsidRPr="004B552A">
        <w:t>threat</w:t>
      </w:r>
      <w:proofErr w:type="spellEnd"/>
      <w:r w:rsidRPr="004B552A">
        <w:t xml:space="preserve"> to </w:t>
      </w:r>
      <w:proofErr w:type="spellStart"/>
      <w:r w:rsidRPr="004B552A">
        <w:t>the</w:t>
      </w:r>
      <w:proofErr w:type="spellEnd"/>
      <w:r w:rsidRPr="004B552A">
        <w:t xml:space="preserve"> </w:t>
      </w:r>
      <w:proofErr w:type="spellStart"/>
      <w:r w:rsidRPr="004B552A">
        <w:t>environment</w:t>
      </w:r>
      <w:proofErr w:type="spellEnd"/>
      <w:r w:rsidRPr="004B552A">
        <w:t xml:space="preserve">, </w:t>
      </w:r>
      <w:proofErr w:type="spellStart"/>
      <w:r w:rsidRPr="004B552A">
        <w:t>public</w:t>
      </w:r>
      <w:proofErr w:type="spellEnd"/>
      <w:r w:rsidRPr="004B552A">
        <w:t xml:space="preserve"> </w:t>
      </w:r>
      <w:proofErr w:type="spellStart"/>
      <w:r w:rsidRPr="004B552A">
        <w:t>health</w:t>
      </w:r>
      <w:proofErr w:type="spellEnd"/>
      <w:r w:rsidRPr="004B552A">
        <w:t xml:space="preserve">, </w:t>
      </w:r>
      <w:proofErr w:type="spellStart"/>
      <w:r w:rsidRPr="004B552A">
        <w:t>and</w:t>
      </w:r>
      <w:proofErr w:type="spellEnd"/>
      <w:r w:rsidRPr="004B552A">
        <w:t xml:space="preserve"> </w:t>
      </w:r>
      <w:proofErr w:type="spellStart"/>
      <w:r w:rsidRPr="004B552A">
        <w:t>safety</w:t>
      </w:r>
      <w:proofErr w:type="spellEnd"/>
      <w:r w:rsidRPr="004B552A">
        <w:t xml:space="preserve">, as </w:t>
      </w:r>
      <w:proofErr w:type="spellStart"/>
      <w:r w:rsidRPr="004B552A">
        <w:t>hazardous</w:t>
      </w:r>
      <w:proofErr w:type="spellEnd"/>
      <w:r w:rsidRPr="004B552A">
        <w:t xml:space="preserve"> </w:t>
      </w:r>
      <w:proofErr w:type="spellStart"/>
      <w:r w:rsidRPr="004B552A">
        <w:t>waste</w:t>
      </w:r>
      <w:proofErr w:type="spellEnd"/>
      <w:r w:rsidRPr="004B552A">
        <w:t xml:space="preserve"> </w:t>
      </w:r>
      <w:proofErr w:type="spellStart"/>
      <w:r w:rsidRPr="004B552A">
        <w:t>can</w:t>
      </w:r>
      <w:proofErr w:type="spellEnd"/>
      <w:r w:rsidRPr="004B552A">
        <w:t xml:space="preserve"> </w:t>
      </w:r>
      <w:proofErr w:type="spellStart"/>
      <w:r w:rsidRPr="004B552A">
        <w:t>also</w:t>
      </w:r>
      <w:proofErr w:type="spellEnd"/>
      <w:r w:rsidRPr="004B552A">
        <w:t xml:space="preserve"> be </w:t>
      </w:r>
      <w:proofErr w:type="spellStart"/>
      <w:r w:rsidRPr="004B552A">
        <w:t>present</w:t>
      </w:r>
      <w:proofErr w:type="spellEnd"/>
      <w:r w:rsidRPr="004B552A">
        <w:t xml:space="preserve"> at </w:t>
      </w:r>
      <w:proofErr w:type="spellStart"/>
      <w:r w:rsidRPr="004B552A">
        <w:t>these</w:t>
      </w:r>
      <w:proofErr w:type="spellEnd"/>
      <w:r w:rsidRPr="004B552A">
        <w:t xml:space="preserve"> </w:t>
      </w:r>
      <w:proofErr w:type="spellStart"/>
      <w:r w:rsidRPr="004B552A">
        <w:t>sites</w:t>
      </w:r>
      <w:proofErr w:type="spellEnd"/>
      <w:r w:rsidRPr="004B552A">
        <w:t xml:space="preserve">. </w:t>
      </w:r>
      <w:proofErr w:type="spellStart"/>
      <w:r w:rsidRPr="004B552A">
        <w:t>Despite</w:t>
      </w:r>
      <w:proofErr w:type="spellEnd"/>
      <w:r w:rsidRPr="004B552A">
        <w:t xml:space="preserve"> </w:t>
      </w:r>
      <w:proofErr w:type="spellStart"/>
      <w:r w:rsidRPr="004B552A">
        <w:t>efforts</w:t>
      </w:r>
      <w:proofErr w:type="spellEnd"/>
      <w:r w:rsidRPr="004B552A">
        <w:t xml:space="preserve"> to </w:t>
      </w:r>
      <w:proofErr w:type="spellStart"/>
      <w:r w:rsidRPr="004B552A">
        <w:t>clean</w:t>
      </w:r>
      <w:proofErr w:type="spellEnd"/>
      <w:r w:rsidRPr="004B552A">
        <w:t xml:space="preserve"> up, </w:t>
      </w:r>
      <w:proofErr w:type="spellStart"/>
      <w:r w:rsidRPr="004B552A">
        <w:t>the</w:t>
      </w:r>
      <w:proofErr w:type="spellEnd"/>
      <w:r w:rsidRPr="004B552A">
        <w:t xml:space="preserve"> </w:t>
      </w:r>
      <w:proofErr w:type="spellStart"/>
      <w:r w:rsidRPr="004B552A">
        <w:t>number</w:t>
      </w:r>
      <w:proofErr w:type="spellEnd"/>
      <w:r w:rsidRPr="004B552A">
        <w:t xml:space="preserve"> </w:t>
      </w:r>
      <w:proofErr w:type="spellStart"/>
      <w:r w:rsidRPr="004B552A">
        <w:t>of</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in </w:t>
      </w:r>
      <w:proofErr w:type="spellStart"/>
      <w:r w:rsidRPr="004B552A">
        <w:t>Slovenia</w:t>
      </w:r>
      <w:proofErr w:type="spellEnd"/>
      <w:r w:rsidRPr="004B552A">
        <w:t xml:space="preserve"> is not </w:t>
      </w:r>
      <w:proofErr w:type="spellStart"/>
      <w:r w:rsidRPr="004B552A">
        <w:t>decreasing</w:t>
      </w:r>
      <w:proofErr w:type="spellEnd"/>
      <w:r w:rsidRPr="004B552A">
        <w:t xml:space="preserve">, as </w:t>
      </w:r>
      <w:proofErr w:type="spellStart"/>
      <w:r w:rsidRPr="004B552A">
        <w:t>new</w:t>
      </w:r>
      <w:proofErr w:type="spellEnd"/>
      <w:r w:rsidRPr="004B552A">
        <w:t xml:space="preserve"> </w:t>
      </w:r>
      <w:proofErr w:type="spellStart"/>
      <w:r w:rsidRPr="004B552A">
        <w:t>ones</w:t>
      </w:r>
      <w:proofErr w:type="spellEnd"/>
      <w:r w:rsidRPr="004B552A">
        <w:t xml:space="preserve"> </w:t>
      </w:r>
      <w:proofErr w:type="spellStart"/>
      <w:r w:rsidRPr="004B552A">
        <w:t>continue</w:t>
      </w:r>
      <w:proofErr w:type="spellEnd"/>
      <w:r w:rsidRPr="004B552A">
        <w:t xml:space="preserve"> to </w:t>
      </w:r>
      <w:proofErr w:type="spellStart"/>
      <w:r w:rsidRPr="004B552A">
        <w:t>emerge</w:t>
      </w:r>
      <w:proofErr w:type="spellEnd"/>
      <w:r w:rsidRPr="004B552A">
        <w:t xml:space="preserve"> at </w:t>
      </w:r>
      <w:proofErr w:type="spellStart"/>
      <w:r w:rsidRPr="004B552A">
        <w:t>the</w:t>
      </w:r>
      <w:proofErr w:type="spellEnd"/>
      <w:r w:rsidRPr="004B552A">
        <w:t xml:space="preserve"> same </w:t>
      </w:r>
      <w:proofErr w:type="spellStart"/>
      <w:r w:rsidRPr="004B552A">
        <w:t>rate</w:t>
      </w:r>
      <w:proofErr w:type="spellEnd"/>
      <w:r w:rsidRPr="004B552A">
        <w:t xml:space="preserve"> as </w:t>
      </w:r>
      <w:proofErr w:type="spellStart"/>
      <w:r w:rsidRPr="004B552A">
        <w:t>they</w:t>
      </w:r>
      <w:proofErr w:type="spellEnd"/>
      <w:r w:rsidRPr="004B552A">
        <w:t xml:space="preserve"> are </w:t>
      </w:r>
      <w:proofErr w:type="spellStart"/>
      <w:r w:rsidRPr="004B552A">
        <w:t>removed</w:t>
      </w:r>
      <w:proofErr w:type="spellEnd"/>
      <w:r w:rsidRPr="004B552A">
        <w:t xml:space="preserve">. </w:t>
      </w:r>
      <w:proofErr w:type="spellStart"/>
      <w:r w:rsidRPr="004B552A">
        <w:t>This</w:t>
      </w:r>
      <w:proofErr w:type="spellEnd"/>
      <w:r w:rsidRPr="004B552A">
        <w:t xml:space="preserve"> </w:t>
      </w:r>
      <w:proofErr w:type="spellStart"/>
      <w:r w:rsidRPr="004B552A">
        <w:t>highlights</w:t>
      </w:r>
      <w:proofErr w:type="spellEnd"/>
      <w:r w:rsidRPr="004B552A">
        <w:t xml:space="preserve"> </w:t>
      </w:r>
      <w:proofErr w:type="spellStart"/>
      <w:r w:rsidRPr="004B552A">
        <w:t>the</w:t>
      </w:r>
      <w:proofErr w:type="spellEnd"/>
      <w:r w:rsidRPr="004B552A">
        <w:t xml:space="preserve"> </w:t>
      </w:r>
      <w:proofErr w:type="spellStart"/>
      <w:r w:rsidRPr="004B552A">
        <w:t>need</w:t>
      </w:r>
      <w:proofErr w:type="spellEnd"/>
      <w:r w:rsidRPr="004B552A">
        <w:t xml:space="preserve"> to </w:t>
      </w:r>
      <w:proofErr w:type="spellStart"/>
      <w:r w:rsidRPr="004B552A">
        <w:t>reduce</w:t>
      </w:r>
      <w:proofErr w:type="spellEnd"/>
      <w:r w:rsidRPr="004B552A">
        <w:t xml:space="preserve"> </w:t>
      </w:r>
      <w:proofErr w:type="spellStart"/>
      <w:r w:rsidRPr="004B552A">
        <w:t>the</w:t>
      </w:r>
      <w:proofErr w:type="spellEnd"/>
      <w:r w:rsidRPr="004B552A">
        <w:t xml:space="preserve"> </w:t>
      </w:r>
      <w:proofErr w:type="spellStart"/>
      <w:r w:rsidRPr="004B552A">
        <w:t>creation</w:t>
      </w:r>
      <w:proofErr w:type="spellEnd"/>
      <w:r w:rsidRPr="004B552A">
        <w:t xml:space="preserve"> </w:t>
      </w:r>
      <w:proofErr w:type="spellStart"/>
      <w:r w:rsidRPr="004B552A">
        <w:t>of</w:t>
      </w:r>
      <w:proofErr w:type="spellEnd"/>
      <w:r w:rsidRPr="004B552A">
        <w:t xml:space="preserve"> </w:t>
      </w:r>
      <w:proofErr w:type="spellStart"/>
      <w:r w:rsidRPr="004B552A">
        <w:t>new</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w:t>
      </w:r>
      <w:proofErr w:type="spellStart"/>
      <w:r w:rsidRPr="004B552A">
        <w:t>or</w:t>
      </w:r>
      <w:proofErr w:type="spellEnd"/>
      <w:r w:rsidRPr="004B552A">
        <w:t xml:space="preserve"> </w:t>
      </w:r>
      <w:proofErr w:type="spellStart"/>
      <w:r w:rsidRPr="004B552A">
        <w:t>increase</w:t>
      </w:r>
      <w:proofErr w:type="spellEnd"/>
      <w:r w:rsidRPr="004B552A">
        <w:t xml:space="preserve"> </w:t>
      </w:r>
      <w:proofErr w:type="spellStart"/>
      <w:r w:rsidRPr="004B552A">
        <w:t>the</w:t>
      </w:r>
      <w:proofErr w:type="spellEnd"/>
      <w:r w:rsidRPr="004B552A">
        <w:t xml:space="preserve"> </w:t>
      </w:r>
      <w:proofErr w:type="spellStart"/>
      <w:r w:rsidRPr="004B552A">
        <w:t>remediation</w:t>
      </w:r>
      <w:proofErr w:type="spellEnd"/>
      <w:r w:rsidRPr="004B552A">
        <w:t xml:space="preserve"> </w:t>
      </w:r>
      <w:proofErr w:type="spellStart"/>
      <w:r w:rsidRPr="004B552A">
        <w:t>of</w:t>
      </w:r>
      <w:proofErr w:type="spellEnd"/>
      <w:r w:rsidRPr="004B552A">
        <w:t xml:space="preserve"> </w:t>
      </w:r>
      <w:proofErr w:type="spellStart"/>
      <w:r w:rsidRPr="004B552A">
        <w:t>existing</w:t>
      </w:r>
      <w:proofErr w:type="spellEnd"/>
      <w:r w:rsidRPr="004B552A">
        <w:t xml:space="preserve"> </w:t>
      </w:r>
      <w:proofErr w:type="spellStart"/>
      <w:r w:rsidRPr="004B552A">
        <w:t>ones</w:t>
      </w:r>
      <w:proofErr w:type="spellEnd"/>
      <w:r w:rsidRPr="004B552A">
        <w:t xml:space="preserve">. </w:t>
      </w:r>
      <w:proofErr w:type="spellStart"/>
      <w:r w:rsidRPr="004B552A">
        <w:t>Additionally</w:t>
      </w:r>
      <w:proofErr w:type="spellEnd"/>
      <w:r w:rsidRPr="004B552A">
        <w:t xml:space="preserve">, </w:t>
      </w:r>
      <w:proofErr w:type="spellStart"/>
      <w:r w:rsidRPr="004B552A">
        <w:t>there</w:t>
      </w:r>
      <w:proofErr w:type="spellEnd"/>
      <w:r w:rsidRPr="004B552A">
        <w:t xml:space="preserve"> are </w:t>
      </w:r>
      <w:proofErr w:type="spellStart"/>
      <w:r w:rsidRPr="004B552A">
        <w:t>still</w:t>
      </w:r>
      <w:proofErr w:type="spellEnd"/>
      <w:r w:rsidRPr="004B552A">
        <w:t xml:space="preserve"> </w:t>
      </w:r>
      <w:proofErr w:type="spellStart"/>
      <w:r w:rsidRPr="004B552A">
        <w:t>many</w:t>
      </w:r>
      <w:proofErr w:type="spellEnd"/>
      <w:r w:rsidRPr="004B552A">
        <w:t xml:space="preserve"> </w:t>
      </w:r>
      <w:proofErr w:type="spellStart"/>
      <w:r w:rsidRPr="004B552A">
        <w:t>undiscovered</w:t>
      </w:r>
      <w:proofErr w:type="spellEnd"/>
      <w:r w:rsidRPr="004B552A">
        <w:t xml:space="preserve"> </w:t>
      </w:r>
      <w:proofErr w:type="spellStart"/>
      <w:r w:rsidRPr="004B552A">
        <w:t>or</w:t>
      </w:r>
      <w:proofErr w:type="spellEnd"/>
      <w:r w:rsidRPr="004B552A">
        <w:t xml:space="preserve"> </w:t>
      </w:r>
      <w:proofErr w:type="spellStart"/>
      <w:r w:rsidRPr="004B552A">
        <w:t>unreported</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in </w:t>
      </w:r>
      <w:proofErr w:type="spellStart"/>
      <w:r w:rsidRPr="004B552A">
        <w:t>Slovenia</w:t>
      </w:r>
      <w:proofErr w:type="spellEnd"/>
      <w:r w:rsidRPr="004B552A">
        <w:t xml:space="preserve">, </w:t>
      </w:r>
      <w:proofErr w:type="spellStart"/>
      <w:r w:rsidRPr="004B552A">
        <w:t>necessitating</w:t>
      </w:r>
      <w:proofErr w:type="spellEnd"/>
      <w:r w:rsidRPr="004B552A">
        <w:t xml:space="preserve"> </w:t>
      </w:r>
      <w:proofErr w:type="spellStart"/>
      <w:r w:rsidRPr="004B552A">
        <w:t>public</w:t>
      </w:r>
      <w:proofErr w:type="spellEnd"/>
      <w:r w:rsidRPr="004B552A">
        <w:t xml:space="preserve"> </w:t>
      </w:r>
      <w:proofErr w:type="spellStart"/>
      <w:r w:rsidRPr="004B552A">
        <w:t>engagement</w:t>
      </w:r>
      <w:proofErr w:type="spellEnd"/>
      <w:r w:rsidRPr="004B552A">
        <w:t xml:space="preserve"> to </w:t>
      </w:r>
      <w:proofErr w:type="spellStart"/>
      <w:r w:rsidRPr="004B552A">
        <w:t>help</w:t>
      </w:r>
      <w:proofErr w:type="spellEnd"/>
      <w:r w:rsidRPr="004B552A">
        <w:t xml:space="preserve"> </w:t>
      </w:r>
      <w:proofErr w:type="spellStart"/>
      <w:r w:rsidRPr="004B552A">
        <w:t>decrease</w:t>
      </w:r>
      <w:proofErr w:type="spellEnd"/>
      <w:r w:rsidRPr="004B552A">
        <w:t xml:space="preserve"> </w:t>
      </w:r>
      <w:proofErr w:type="spellStart"/>
      <w:r w:rsidRPr="004B552A">
        <w:t>the</w:t>
      </w:r>
      <w:proofErr w:type="spellEnd"/>
      <w:r w:rsidRPr="004B552A">
        <w:t xml:space="preserve"> </w:t>
      </w:r>
      <w:proofErr w:type="spellStart"/>
      <w:r w:rsidRPr="004B552A">
        <w:t>number</w:t>
      </w:r>
      <w:proofErr w:type="spellEnd"/>
      <w:r w:rsidRPr="004B552A">
        <w:t xml:space="preserve"> </w:t>
      </w:r>
      <w:proofErr w:type="spellStart"/>
      <w:r w:rsidRPr="004B552A">
        <w:t>of</w:t>
      </w:r>
      <w:proofErr w:type="spellEnd"/>
      <w:r w:rsidRPr="004B552A">
        <w:t xml:space="preserve"> </w:t>
      </w:r>
      <w:proofErr w:type="spellStart"/>
      <w:r w:rsidRPr="004B552A">
        <w:t>undocumented</w:t>
      </w:r>
      <w:proofErr w:type="spellEnd"/>
      <w:r w:rsidRPr="004B552A">
        <w:t xml:space="preserve"> </w:t>
      </w:r>
      <w:proofErr w:type="spellStart"/>
      <w:r w:rsidRPr="004B552A">
        <w:t>sites</w:t>
      </w:r>
      <w:proofErr w:type="spellEnd"/>
      <w:r w:rsidRPr="004B552A">
        <w:t>.</w:t>
      </w:r>
    </w:p>
    <w:p w14:paraId="3AEDE80A" w14:textId="00129089" w:rsidR="00452731" w:rsidRPr="004B552A" w:rsidRDefault="00452731" w:rsidP="00D87703">
      <w:pPr>
        <w:pStyle w:val="Besedilo"/>
      </w:pPr>
      <w:r w:rsidRPr="004B552A">
        <w:t xml:space="preserve">In </w:t>
      </w:r>
      <w:proofErr w:type="spellStart"/>
      <w:r w:rsidRPr="004B552A">
        <w:t>this</w:t>
      </w:r>
      <w:proofErr w:type="spellEnd"/>
      <w:r w:rsidRPr="004B552A">
        <w:t xml:space="preserve"> </w:t>
      </w:r>
      <w:proofErr w:type="spellStart"/>
      <w:r w:rsidRPr="004B552A">
        <w:t>thesis</w:t>
      </w:r>
      <w:proofErr w:type="spellEnd"/>
      <w:r w:rsidRPr="004B552A">
        <w:t xml:space="preserve">, </w:t>
      </w:r>
      <w:proofErr w:type="spellStart"/>
      <w:r w:rsidRPr="004B552A">
        <w:t>we</w:t>
      </w:r>
      <w:proofErr w:type="spellEnd"/>
      <w:r w:rsidRPr="004B552A">
        <w:t xml:space="preserve"> </w:t>
      </w:r>
      <w:proofErr w:type="spellStart"/>
      <w:r w:rsidRPr="004B552A">
        <w:t>delve</w:t>
      </w:r>
      <w:proofErr w:type="spellEnd"/>
      <w:r w:rsidRPr="004B552A">
        <w:t xml:space="preserve"> </w:t>
      </w:r>
      <w:proofErr w:type="spellStart"/>
      <w:r w:rsidRPr="004B552A">
        <w:t>into</w:t>
      </w:r>
      <w:proofErr w:type="spellEnd"/>
      <w:r w:rsidRPr="004B552A">
        <w:t xml:space="preserve"> </w:t>
      </w:r>
      <w:proofErr w:type="spellStart"/>
      <w:r w:rsidRPr="004B552A">
        <w:t>the</w:t>
      </w:r>
      <w:proofErr w:type="spellEnd"/>
      <w:r w:rsidRPr="004B552A">
        <w:t xml:space="preserve"> </w:t>
      </w:r>
      <w:proofErr w:type="spellStart"/>
      <w:r w:rsidRPr="004B552A">
        <w:t>discussed</w:t>
      </w:r>
      <w:proofErr w:type="spellEnd"/>
      <w:r w:rsidRPr="004B552A">
        <w:t xml:space="preserve"> </w:t>
      </w:r>
      <w:proofErr w:type="spellStart"/>
      <w:r w:rsidRPr="004B552A">
        <w:t>issue</w:t>
      </w:r>
      <w:proofErr w:type="spellEnd"/>
      <w:r w:rsidRPr="004B552A">
        <w:t xml:space="preserve"> </w:t>
      </w:r>
      <w:proofErr w:type="spellStart"/>
      <w:r w:rsidRPr="004B552A">
        <w:t>and</w:t>
      </w:r>
      <w:proofErr w:type="spellEnd"/>
      <w:r w:rsidRPr="004B552A">
        <w:t xml:space="preserve"> </w:t>
      </w:r>
      <w:proofErr w:type="spellStart"/>
      <w:r w:rsidRPr="004B552A">
        <w:t>develop</w:t>
      </w:r>
      <w:proofErr w:type="spellEnd"/>
      <w:r w:rsidRPr="004B552A">
        <w:t xml:space="preserve"> </w:t>
      </w:r>
      <w:proofErr w:type="spellStart"/>
      <w:r w:rsidRPr="004B552A">
        <w:t>an</w:t>
      </w:r>
      <w:proofErr w:type="spellEnd"/>
      <w:r w:rsidRPr="004B552A">
        <w:t xml:space="preserve"> </w:t>
      </w:r>
      <w:proofErr w:type="spellStart"/>
      <w:r w:rsidRPr="004B552A">
        <w:t>information</w:t>
      </w:r>
      <w:proofErr w:type="spellEnd"/>
      <w:r w:rsidRPr="004B552A">
        <w:t xml:space="preserve"> </w:t>
      </w:r>
      <w:proofErr w:type="spellStart"/>
      <w:r w:rsidRPr="004B552A">
        <w:t>technology</w:t>
      </w:r>
      <w:proofErr w:type="spellEnd"/>
      <w:r w:rsidRPr="004B552A">
        <w:t xml:space="preserve">(IT) </w:t>
      </w:r>
      <w:proofErr w:type="spellStart"/>
      <w:r w:rsidRPr="004B552A">
        <w:t>solution</w:t>
      </w:r>
      <w:proofErr w:type="spellEnd"/>
      <w:r w:rsidRPr="004B552A">
        <w:t xml:space="preserve"> </w:t>
      </w:r>
      <w:proofErr w:type="spellStart"/>
      <w:r w:rsidRPr="004B552A">
        <w:t>that</w:t>
      </w:r>
      <w:proofErr w:type="spellEnd"/>
      <w:r w:rsidRPr="004B552A">
        <w:t xml:space="preserve"> </w:t>
      </w:r>
      <w:proofErr w:type="spellStart"/>
      <w:r w:rsidRPr="004B552A">
        <w:t>facilitates</w:t>
      </w:r>
      <w:proofErr w:type="spellEnd"/>
      <w:r w:rsidRPr="004B552A">
        <w:t xml:space="preserve"> </w:t>
      </w:r>
      <w:proofErr w:type="spellStart"/>
      <w:r w:rsidRPr="004B552A">
        <w:t>easier</w:t>
      </w:r>
      <w:proofErr w:type="spellEnd"/>
      <w:r w:rsidRPr="004B552A">
        <w:t xml:space="preserve"> </w:t>
      </w:r>
      <w:proofErr w:type="spellStart"/>
      <w:r w:rsidRPr="004B552A">
        <w:t>tracking</w:t>
      </w:r>
      <w:proofErr w:type="spellEnd"/>
      <w:r w:rsidRPr="004B552A">
        <w:t xml:space="preserve"> </w:t>
      </w:r>
      <w:proofErr w:type="spellStart"/>
      <w:r w:rsidRPr="004B552A">
        <w:t>and</w:t>
      </w:r>
      <w:proofErr w:type="spellEnd"/>
      <w:r w:rsidRPr="004B552A">
        <w:t xml:space="preserve"> </w:t>
      </w:r>
      <w:proofErr w:type="spellStart"/>
      <w:r w:rsidRPr="004B552A">
        <w:t>reporting</w:t>
      </w:r>
      <w:proofErr w:type="spellEnd"/>
      <w:r w:rsidRPr="004B552A">
        <w:t xml:space="preserve"> </w:t>
      </w:r>
      <w:proofErr w:type="spellStart"/>
      <w:r w:rsidRPr="004B552A">
        <w:t>of</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in </w:t>
      </w:r>
      <w:proofErr w:type="spellStart"/>
      <w:r w:rsidRPr="004B552A">
        <w:t>Slovenia</w:t>
      </w:r>
      <w:proofErr w:type="spellEnd"/>
      <w:r w:rsidRPr="004B552A">
        <w:t xml:space="preserve">. </w:t>
      </w:r>
      <w:proofErr w:type="spellStart"/>
      <w:r w:rsidRPr="004B552A">
        <w:t>The</w:t>
      </w:r>
      <w:proofErr w:type="spellEnd"/>
      <w:r w:rsidRPr="004B552A">
        <w:t xml:space="preserve"> </w:t>
      </w:r>
      <w:proofErr w:type="spellStart"/>
      <w:r w:rsidRPr="004B552A">
        <w:t>first</w:t>
      </w:r>
      <w:proofErr w:type="spellEnd"/>
      <w:r w:rsidRPr="004B552A">
        <w:t xml:space="preserve"> part </w:t>
      </w:r>
      <w:proofErr w:type="spellStart"/>
      <w:r w:rsidRPr="004B552A">
        <w:t>includes</w:t>
      </w:r>
      <w:proofErr w:type="spellEnd"/>
      <w:r w:rsidRPr="004B552A">
        <w:t xml:space="preserve"> </w:t>
      </w:r>
      <w:proofErr w:type="spellStart"/>
      <w:r w:rsidRPr="004B552A">
        <w:t>an</w:t>
      </w:r>
      <w:proofErr w:type="spellEnd"/>
      <w:r w:rsidRPr="004B552A">
        <w:t xml:space="preserve"> </w:t>
      </w:r>
      <w:proofErr w:type="spellStart"/>
      <w:r w:rsidRPr="004B552A">
        <w:t>overview</w:t>
      </w:r>
      <w:proofErr w:type="spellEnd"/>
      <w:r w:rsidRPr="004B552A">
        <w:t xml:space="preserve"> </w:t>
      </w:r>
      <w:proofErr w:type="spellStart"/>
      <w:r w:rsidRPr="004B552A">
        <w:t>of</w:t>
      </w:r>
      <w:proofErr w:type="spellEnd"/>
      <w:r w:rsidRPr="004B552A">
        <w:t xml:space="preserve"> </w:t>
      </w:r>
      <w:proofErr w:type="spellStart"/>
      <w:r w:rsidRPr="004B552A">
        <w:t>the</w:t>
      </w:r>
      <w:proofErr w:type="spellEnd"/>
      <w:r w:rsidRPr="004B552A">
        <w:t xml:space="preserve"> </w:t>
      </w:r>
      <w:proofErr w:type="spellStart"/>
      <w:r w:rsidRPr="004B552A">
        <w:t>current</w:t>
      </w:r>
      <w:proofErr w:type="spellEnd"/>
      <w:r w:rsidRPr="004B552A">
        <w:t xml:space="preserve"> </w:t>
      </w:r>
      <w:proofErr w:type="spellStart"/>
      <w:r w:rsidRPr="004B552A">
        <w:t>state</w:t>
      </w:r>
      <w:proofErr w:type="spellEnd"/>
      <w:r w:rsidRPr="004B552A">
        <w:t xml:space="preserve"> </w:t>
      </w:r>
      <w:proofErr w:type="spellStart"/>
      <w:r w:rsidRPr="004B552A">
        <w:t>of</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in </w:t>
      </w:r>
      <w:proofErr w:type="spellStart"/>
      <w:r w:rsidRPr="004B552A">
        <w:t>Slovenia</w:t>
      </w:r>
      <w:proofErr w:type="spellEnd"/>
      <w:r w:rsidRPr="004B552A">
        <w:t xml:space="preserve">, </w:t>
      </w:r>
      <w:proofErr w:type="spellStart"/>
      <w:r w:rsidRPr="004B552A">
        <w:t>their</w:t>
      </w:r>
      <w:proofErr w:type="spellEnd"/>
      <w:r w:rsidRPr="004B552A">
        <w:t xml:space="preserve"> </w:t>
      </w:r>
      <w:proofErr w:type="spellStart"/>
      <w:r w:rsidRPr="004B552A">
        <w:t>formation</w:t>
      </w:r>
      <w:proofErr w:type="spellEnd"/>
      <w:r w:rsidRPr="004B552A">
        <w:t xml:space="preserve">, </w:t>
      </w:r>
      <w:proofErr w:type="spellStart"/>
      <w:r w:rsidRPr="004B552A">
        <w:t>methods</w:t>
      </w:r>
      <w:proofErr w:type="spellEnd"/>
      <w:r w:rsidRPr="004B552A">
        <w:t xml:space="preserve"> </w:t>
      </w:r>
      <w:proofErr w:type="spellStart"/>
      <w:r w:rsidRPr="004B552A">
        <w:t>of</w:t>
      </w:r>
      <w:proofErr w:type="spellEnd"/>
      <w:r w:rsidRPr="004B552A">
        <w:t xml:space="preserve"> </w:t>
      </w:r>
      <w:proofErr w:type="spellStart"/>
      <w:r w:rsidRPr="004B552A">
        <w:t>preventing</w:t>
      </w:r>
      <w:proofErr w:type="spellEnd"/>
      <w:r w:rsidRPr="004B552A">
        <w:t xml:space="preserve"> </w:t>
      </w:r>
      <w:proofErr w:type="spellStart"/>
      <w:r w:rsidRPr="004B552A">
        <w:t>their</w:t>
      </w:r>
      <w:proofErr w:type="spellEnd"/>
      <w:r w:rsidRPr="004B552A">
        <w:t xml:space="preserve"> </w:t>
      </w:r>
      <w:proofErr w:type="spellStart"/>
      <w:r w:rsidRPr="004B552A">
        <w:t>occurrence</w:t>
      </w:r>
      <w:proofErr w:type="spellEnd"/>
      <w:r w:rsidRPr="004B552A">
        <w:t xml:space="preserve">, </w:t>
      </w:r>
      <w:proofErr w:type="spellStart"/>
      <w:r w:rsidRPr="004B552A">
        <w:t>presentation</w:t>
      </w:r>
      <w:proofErr w:type="spellEnd"/>
      <w:r w:rsidRPr="004B552A">
        <w:t xml:space="preserve"> </w:t>
      </w:r>
      <w:proofErr w:type="spellStart"/>
      <w:r w:rsidRPr="004B552A">
        <w:t>of</w:t>
      </w:r>
      <w:proofErr w:type="spellEnd"/>
      <w:r w:rsidRPr="004B552A">
        <w:t xml:space="preserve"> </w:t>
      </w:r>
      <w:proofErr w:type="spellStart"/>
      <w:r w:rsidRPr="004B552A">
        <w:t>current</w:t>
      </w:r>
      <w:proofErr w:type="spellEnd"/>
      <w:r w:rsidRPr="004B552A">
        <w:t xml:space="preserve"> </w:t>
      </w:r>
      <w:proofErr w:type="spellStart"/>
      <w:r w:rsidRPr="004B552A">
        <w:t>systems</w:t>
      </w:r>
      <w:proofErr w:type="spellEnd"/>
      <w:r w:rsidRPr="004B552A">
        <w:t xml:space="preserve"> </w:t>
      </w:r>
      <w:proofErr w:type="spellStart"/>
      <w:r w:rsidRPr="004B552A">
        <w:t>for</w:t>
      </w:r>
      <w:proofErr w:type="spellEnd"/>
      <w:r w:rsidRPr="004B552A">
        <w:t xml:space="preserve"> </w:t>
      </w:r>
      <w:proofErr w:type="spellStart"/>
      <w:r w:rsidRPr="004B552A">
        <w:t>reporting</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w:t>
      </w:r>
      <w:proofErr w:type="spellStart"/>
      <w:r w:rsidRPr="004B552A">
        <w:t>and</w:t>
      </w:r>
      <w:proofErr w:type="spellEnd"/>
      <w:r w:rsidRPr="004B552A">
        <w:t xml:space="preserve"> </w:t>
      </w:r>
      <w:proofErr w:type="spellStart"/>
      <w:r w:rsidRPr="004B552A">
        <w:t>regulations</w:t>
      </w:r>
      <w:proofErr w:type="spellEnd"/>
      <w:r w:rsidRPr="004B552A">
        <w:t xml:space="preserve"> </w:t>
      </w:r>
      <w:proofErr w:type="spellStart"/>
      <w:r w:rsidRPr="004B552A">
        <w:t>governing</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in </w:t>
      </w:r>
      <w:proofErr w:type="spellStart"/>
      <w:r w:rsidRPr="004B552A">
        <w:t>Slovenia</w:t>
      </w:r>
      <w:proofErr w:type="spellEnd"/>
      <w:r w:rsidRPr="004B552A">
        <w:t xml:space="preserve">. In </w:t>
      </w:r>
      <w:proofErr w:type="spellStart"/>
      <w:r w:rsidRPr="004B552A">
        <w:t>the</w:t>
      </w:r>
      <w:proofErr w:type="spellEnd"/>
      <w:r w:rsidRPr="004B552A">
        <w:t xml:space="preserve"> </w:t>
      </w:r>
      <w:proofErr w:type="spellStart"/>
      <w:r w:rsidRPr="004B552A">
        <w:t>information</w:t>
      </w:r>
      <w:proofErr w:type="spellEnd"/>
      <w:r w:rsidRPr="004B552A">
        <w:t xml:space="preserve"> </w:t>
      </w:r>
      <w:proofErr w:type="spellStart"/>
      <w:r w:rsidRPr="004B552A">
        <w:t>section</w:t>
      </w:r>
      <w:proofErr w:type="spellEnd"/>
      <w:r w:rsidRPr="004B552A">
        <w:t xml:space="preserve">, </w:t>
      </w:r>
      <w:proofErr w:type="spellStart"/>
      <w:r w:rsidRPr="004B552A">
        <w:t>we</w:t>
      </w:r>
      <w:proofErr w:type="spellEnd"/>
      <w:r w:rsidRPr="004B552A">
        <w:t xml:space="preserve"> design, </w:t>
      </w:r>
      <w:proofErr w:type="spellStart"/>
      <w:r w:rsidRPr="004B552A">
        <w:t>implement</w:t>
      </w:r>
      <w:proofErr w:type="spellEnd"/>
      <w:r w:rsidRPr="004B552A">
        <w:t xml:space="preserve">, </w:t>
      </w:r>
      <w:proofErr w:type="spellStart"/>
      <w:r w:rsidRPr="004B552A">
        <w:t>and</w:t>
      </w:r>
      <w:proofErr w:type="spellEnd"/>
      <w:r w:rsidRPr="004B552A">
        <w:t xml:space="preserve"> </w:t>
      </w:r>
      <w:proofErr w:type="spellStart"/>
      <w:r w:rsidRPr="004B552A">
        <w:t>evaluate</w:t>
      </w:r>
      <w:proofErr w:type="spellEnd"/>
      <w:r w:rsidRPr="004B552A">
        <w:t xml:space="preserve"> </w:t>
      </w:r>
      <w:proofErr w:type="spellStart"/>
      <w:r w:rsidRPr="004B552A">
        <w:t>an</w:t>
      </w:r>
      <w:proofErr w:type="spellEnd"/>
      <w:r w:rsidRPr="004B552A">
        <w:t xml:space="preserve"> IT </w:t>
      </w:r>
      <w:proofErr w:type="spellStart"/>
      <w:r w:rsidRPr="004B552A">
        <w:t>solution</w:t>
      </w:r>
      <w:proofErr w:type="spellEnd"/>
      <w:r w:rsidRPr="004B552A">
        <w:t xml:space="preserve"> </w:t>
      </w:r>
      <w:proofErr w:type="spellStart"/>
      <w:r w:rsidRPr="004B552A">
        <w:t>that</w:t>
      </w:r>
      <w:proofErr w:type="spellEnd"/>
      <w:r w:rsidRPr="004B552A">
        <w:t xml:space="preserve"> </w:t>
      </w:r>
      <w:proofErr w:type="spellStart"/>
      <w:r w:rsidRPr="004B552A">
        <w:t>addresses</w:t>
      </w:r>
      <w:proofErr w:type="spellEnd"/>
      <w:r w:rsidRPr="004B552A">
        <w:t xml:space="preserve"> </w:t>
      </w:r>
      <w:proofErr w:type="spellStart"/>
      <w:r w:rsidRPr="004B552A">
        <w:t>identified</w:t>
      </w:r>
      <w:proofErr w:type="spellEnd"/>
      <w:r w:rsidRPr="004B552A">
        <w:t xml:space="preserve"> </w:t>
      </w:r>
      <w:proofErr w:type="spellStart"/>
      <w:r w:rsidRPr="004B552A">
        <w:t>needs</w:t>
      </w:r>
      <w:proofErr w:type="spellEnd"/>
      <w:r w:rsidRPr="004B552A">
        <w:t xml:space="preserve"> </w:t>
      </w:r>
      <w:proofErr w:type="spellStart"/>
      <w:r w:rsidRPr="004B552A">
        <w:t>and</w:t>
      </w:r>
      <w:proofErr w:type="spellEnd"/>
      <w:r w:rsidRPr="004B552A">
        <w:t xml:space="preserve"> </w:t>
      </w:r>
      <w:proofErr w:type="spellStart"/>
      <w:r w:rsidRPr="004B552A">
        <w:t>challenges</w:t>
      </w:r>
      <w:proofErr w:type="spellEnd"/>
      <w:r w:rsidRPr="004B552A">
        <w:t xml:space="preserve">. </w:t>
      </w:r>
      <w:proofErr w:type="spellStart"/>
      <w:r w:rsidRPr="004B552A">
        <w:t>The</w:t>
      </w:r>
      <w:proofErr w:type="spellEnd"/>
      <w:r w:rsidRPr="004B552A">
        <w:t xml:space="preserve"> </w:t>
      </w:r>
      <w:proofErr w:type="spellStart"/>
      <w:r w:rsidRPr="004B552A">
        <w:t>evaluation</w:t>
      </w:r>
      <w:proofErr w:type="spellEnd"/>
      <w:r w:rsidRPr="004B552A">
        <w:t xml:space="preserve"> </w:t>
      </w:r>
      <w:proofErr w:type="spellStart"/>
      <w:r w:rsidRPr="004B552A">
        <w:t>was</w:t>
      </w:r>
      <w:proofErr w:type="spellEnd"/>
      <w:r w:rsidRPr="004B552A">
        <w:t xml:space="preserve"> </w:t>
      </w:r>
      <w:proofErr w:type="spellStart"/>
      <w:r w:rsidRPr="004B552A">
        <w:t>conducted</w:t>
      </w:r>
      <w:proofErr w:type="spellEnd"/>
      <w:r w:rsidRPr="004B552A">
        <w:t xml:space="preserve"> </w:t>
      </w:r>
      <w:proofErr w:type="spellStart"/>
      <w:r w:rsidRPr="004B552A">
        <w:t>using</w:t>
      </w:r>
      <w:proofErr w:type="spellEnd"/>
      <w:r w:rsidRPr="004B552A">
        <w:t xml:space="preserve"> </w:t>
      </w:r>
      <w:proofErr w:type="spellStart"/>
      <w:r w:rsidRPr="004B552A">
        <w:t>the</w:t>
      </w:r>
      <w:proofErr w:type="spellEnd"/>
      <w:r w:rsidRPr="004B552A">
        <w:t xml:space="preserve"> TAM model, it </w:t>
      </w:r>
      <w:proofErr w:type="spellStart"/>
      <w:r w:rsidRPr="004B552A">
        <w:t>demonstrated</w:t>
      </w:r>
      <w:proofErr w:type="spellEnd"/>
      <w:r w:rsidRPr="004B552A">
        <w:t xml:space="preserve"> </w:t>
      </w:r>
      <w:proofErr w:type="spellStart"/>
      <w:r w:rsidRPr="004B552A">
        <w:t>that</w:t>
      </w:r>
      <w:proofErr w:type="spellEnd"/>
      <w:r w:rsidRPr="004B552A">
        <w:t xml:space="preserve"> </w:t>
      </w:r>
      <w:proofErr w:type="spellStart"/>
      <w:r w:rsidRPr="004B552A">
        <w:t>our</w:t>
      </w:r>
      <w:proofErr w:type="spellEnd"/>
      <w:r w:rsidRPr="004B552A">
        <w:t xml:space="preserve"> </w:t>
      </w:r>
      <w:proofErr w:type="spellStart"/>
      <w:r w:rsidRPr="004B552A">
        <w:t>solution</w:t>
      </w:r>
      <w:proofErr w:type="spellEnd"/>
      <w:r w:rsidRPr="004B552A">
        <w:t xml:space="preserve"> is </w:t>
      </w:r>
      <w:proofErr w:type="spellStart"/>
      <w:r w:rsidRPr="004B552A">
        <w:t>practical</w:t>
      </w:r>
      <w:proofErr w:type="spellEnd"/>
      <w:r w:rsidRPr="004B552A">
        <w:t xml:space="preserve">, </w:t>
      </w:r>
      <w:proofErr w:type="spellStart"/>
      <w:r w:rsidRPr="004B552A">
        <w:t>and</w:t>
      </w:r>
      <w:proofErr w:type="spellEnd"/>
      <w:r w:rsidRPr="004B552A">
        <w:t xml:space="preserve"> </w:t>
      </w:r>
      <w:proofErr w:type="spellStart"/>
      <w:r w:rsidRPr="004B552A">
        <w:t>there</w:t>
      </w:r>
      <w:proofErr w:type="spellEnd"/>
      <w:r w:rsidRPr="004B552A">
        <w:t xml:space="preserve"> is </w:t>
      </w:r>
      <w:proofErr w:type="spellStart"/>
      <w:r w:rsidRPr="004B552A">
        <w:t>an</w:t>
      </w:r>
      <w:proofErr w:type="spellEnd"/>
      <w:r w:rsidRPr="004B552A">
        <w:t xml:space="preserve"> </w:t>
      </w:r>
      <w:proofErr w:type="spellStart"/>
      <w:r w:rsidRPr="004B552A">
        <w:t>interest</w:t>
      </w:r>
      <w:proofErr w:type="spellEnd"/>
      <w:r w:rsidRPr="004B552A">
        <w:t xml:space="preserve"> in </w:t>
      </w:r>
      <w:proofErr w:type="spellStart"/>
      <w:r w:rsidRPr="004B552A">
        <w:t>its</w:t>
      </w:r>
      <w:proofErr w:type="spellEnd"/>
      <w:r w:rsidRPr="004B552A">
        <w:t xml:space="preserve"> </w:t>
      </w:r>
      <w:proofErr w:type="spellStart"/>
      <w:r w:rsidRPr="004B552A">
        <w:t>use</w:t>
      </w:r>
      <w:proofErr w:type="spellEnd"/>
      <w:r w:rsidRPr="004B552A">
        <w:t xml:space="preserve"> </w:t>
      </w:r>
      <w:proofErr w:type="spellStart"/>
      <w:r w:rsidRPr="004B552A">
        <w:t>for</w:t>
      </w:r>
      <w:proofErr w:type="spellEnd"/>
      <w:r w:rsidRPr="004B552A">
        <w:t xml:space="preserve"> </w:t>
      </w:r>
      <w:proofErr w:type="spellStart"/>
      <w:r w:rsidRPr="004B552A">
        <w:t>reporting</w:t>
      </w:r>
      <w:proofErr w:type="spellEnd"/>
      <w:r w:rsidRPr="004B552A">
        <w:t xml:space="preserve"> </w:t>
      </w:r>
      <w:proofErr w:type="spellStart"/>
      <w:r w:rsidRPr="004B552A">
        <w:t>or</w:t>
      </w:r>
      <w:proofErr w:type="spellEnd"/>
      <w:r w:rsidRPr="004B552A">
        <w:t xml:space="preserve"> </w:t>
      </w:r>
      <w:proofErr w:type="spellStart"/>
      <w:r w:rsidRPr="004B552A">
        <w:t>checking</w:t>
      </w:r>
      <w:proofErr w:type="spellEnd"/>
      <w:r w:rsidRPr="004B552A">
        <w:t xml:space="preserve"> </w:t>
      </w:r>
      <w:proofErr w:type="spellStart"/>
      <w:r w:rsidRPr="004B552A">
        <w:t>the</w:t>
      </w:r>
      <w:proofErr w:type="spellEnd"/>
      <w:r w:rsidRPr="004B552A">
        <w:t xml:space="preserve"> status </w:t>
      </w:r>
      <w:proofErr w:type="spellStart"/>
      <w:r w:rsidRPr="004B552A">
        <w:t>of</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in </w:t>
      </w:r>
      <w:proofErr w:type="spellStart"/>
      <w:r w:rsidRPr="004B552A">
        <w:t>Slovenia</w:t>
      </w:r>
      <w:proofErr w:type="spellEnd"/>
      <w:r w:rsidRPr="004B552A">
        <w:t>.</w:t>
      </w:r>
    </w:p>
    <w:p w14:paraId="53EB9F99" w14:textId="77777777" w:rsidR="00452731" w:rsidRPr="004B552A" w:rsidRDefault="00452731" w:rsidP="00D87703">
      <w:pPr>
        <w:pStyle w:val="Besedilo"/>
      </w:pPr>
      <w:proofErr w:type="spellStart"/>
      <w:r w:rsidRPr="004B552A">
        <w:rPr>
          <w:b/>
          <w:bCs/>
        </w:rPr>
        <w:t>Keywords</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w:t>
      </w:r>
      <w:proofErr w:type="spellStart"/>
      <w:r w:rsidRPr="004B552A">
        <w:t>geographic</w:t>
      </w:r>
      <w:proofErr w:type="spellEnd"/>
      <w:r w:rsidRPr="004B552A">
        <w:t xml:space="preserve"> </w:t>
      </w:r>
      <w:proofErr w:type="spellStart"/>
      <w:r w:rsidRPr="004B552A">
        <w:t>information</w:t>
      </w:r>
      <w:proofErr w:type="spellEnd"/>
      <w:r w:rsidRPr="004B552A">
        <w:t xml:space="preserve"> </w:t>
      </w:r>
      <w:proofErr w:type="spellStart"/>
      <w:r w:rsidRPr="004B552A">
        <w:t>system</w:t>
      </w:r>
      <w:proofErr w:type="spellEnd"/>
      <w:r w:rsidRPr="004B552A">
        <w:t xml:space="preserve">, </w:t>
      </w:r>
      <w:proofErr w:type="spellStart"/>
      <w:r w:rsidRPr="004B552A">
        <w:t>information</w:t>
      </w:r>
      <w:proofErr w:type="spellEnd"/>
      <w:r w:rsidRPr="004B552A">
        <w:t xml:space="preserve"> </w:t>
      </w:r>
      <w:proofErr w:type="spellStart"/>
      <w:r w:rsidRPr="004B552A">
        <w:t>technology</w:t>
      </w:r>
      <w:proofErr w:type="spellEnd"/>
      <w:r w:rsidRPr="004B552A">
        <w:t xml:space="preserve"> </w:t>
      </w:r>
      <w:proofErr w:type="spellStart"/>
      <w:r w:rsidRPr="004B552A">
        <w:t>solution</w:t>
      </w:r>
      <w:proofErr w:type="spellEnd"/>
      <w:r w:rsidRPr="004B552A">
        <w:t xml:space="preserve">, </w:t>
      </w:r>
      <w:proofErr w:type="spellStart"/>
      <w:r w:rsidRPr="004B552A">
        <w:t>legislation</w:t>
      </w:r>
      <w:proofErr w:type="spellEnd"/>
      <w:r w:rsidRPr="004B552A">
        <w:t xml:space="preserve">, </w:t>
      </w:r>
      <w:proofErr w:type="spellStart"/>
      <w:r w:rsidRPr="004B552A">
        <w:t>reporting</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 xml:space="preserve">, </w:t>
      </w:r>
      <w:proofErr w:type="spellStart"/>
      <w:r w:rsidRPr="004B552A">
        <w:t>prevention</w:t>
      </w:r>
      <w:proofErr w:type="spellEnd"/>
      <w:r w:rsidRPr="004B552A">
        <w:t xml:space="preserve"> </w:t>
      </w:r>
      <w:proofErr w:type="spellStart"/>
      <w:r w:rsidRPr="004B552A">
        <w:t>of</w:t>
      </w:r>
      <w:proofErr w:type="spellEnd"/>
      <w:r w:rsidRPr="004B552A">
        <w:t xml:space="preserve"> </w:t>
      </w:r>
      <w:proofErr w:type="spellStart"/>
      <w:r w:rsidRPr="004B552A">
        <w:t>illegal</w:t>
      </w:r>
      <w:proofErr w:type="spellEnd"/>
      <w:r w:rsidRPr="004B552A">
        <w:t xml:space="preserve"> </w:t>
      </w:r>
      <w:proofErr w:type="spellStart"/>
      <w:r w:rsidRPr="004B552A">
        <w:t>dumping</w:t>
      </w:r>
      <w:proofErr w:type="spellEnd"/>
      <w:r w:rsidRPr="004B552A">
        <w:t xml:space="preserve"> </w:t>
      </w:r>
      <w:proofErr w:type="spellStart"/>
      <w:r w:rsidRPr="004B552A">
        <w:t>sites</w:t>
      </w:r>
      <w:proofErr w:type="spellEnd"/>
      <w:r w:rsidRPr="004B552A">
        <w:t>.</w:t>
      </w:r>
    </w:p>
    <w:p w14:paraId="115693DD" w14:textId="77777777" w:rsidR="00452731" w:rsidRPr="004B552A" w:rsidRDefault="00452731" w:rsidP="00452731">
      <w:pPr>
        <w:rPr>
          <w:rFonts w:cs="Arial"/>
          <w:szCs w:val="24"/>
        </w:rPr>
      </w:pPr>
      <w:r w:rsidRPr="004B552A">
        <w:rPr>
          <w:rFonts w:cs="Arial"/>
          <w:szCs w:val="24"/>
        </w:rPr>
        <w:br w:type="page"/>
      </w:r>
    </w:p>
    <w:p w14:paraId="4173529D" w14:textId="77777777" w:rsidR="00452731" w:rsidRPr="004B552A" w:rsidRDefault="00452731" w:rsidP="00D87703">
      <w:pPr>
        <w:pStyle w:val="Neostevilcennaslov1"/>
      </w:pPr>
      <w:bookmarkStart w:id="9" w:name="_Toc161145034"/>
      <w:bookmarkStart w:id="10" w:name="_Toc161247273"/>
      <w:r w:rsidRPr="004B552A">
        <w:lastRenderedPageBreak/>
        <w:t>KAZALO</w:t>
      </w:r>
      <w:bookmarkEnd w:id="9"/>
      <w:bookmarkEnd w:id="10"/>
    </w:p>
    <w:p w14:paraId="6E4372A0" w14:textId="5D1E3115" w:rsidR="00676DE5" w:rsidRDefault="00B900E5">
      <w:pPr>
        <w:pStyle w:val="Kazalovsebine1"/>
        <w:rPr>
          <w:rFonts w:asciiTheme="minorHAnsi" w:eastAsiaTheme="minorEastAsia" w:hAnsiTheme="minorHAnsi"/>
          <w:noProof/>
          <w:kern w:val="2"/>
          <w:szCs w:val="24"/>
          <w:lang w:eastAsia="sl-SI"/>
        </w:rPr>
      </w:pPr>
      <w:r>
        <w:rPr>
          <w:rFonts w:cs="Arial"/>
          <w:szCs w:val="24"/>
        </w:rPr>
        <w:fldChar w:fldCharType="begin"/>
      </w:r>
      <w:r>
        <w:rPr>
          <w:rFonts w:cs="Arial"/>
          <w:szCs w:val="24"/>
        </w:rPr>
        <w:instrText xml:space="preserve"> TOC \o "2-3" \h \z \t "Naslov 1;1;Neostevilcen naslov 1;1;Neostevilcen naslov 2;2" </w:instrText>
      </w:r>
      <w:r>
        <w:rPr>
          <w:rFonts w:cs="Arial"/>
          <w:szCs w:val="24"/>
        </w:rPr>
        <w:fldChar w:fldCharType="separate"/>
      </w:r>
      <w:hyperlink w:anchor="_Toc161247270" w:history="1">
        <w:r w:rsidR="00676DE5" w:rsidRPr="007D4230">
          <w:rPr>
            <w:rStyle w:val="Hiperpovezava"/>
            <w:noProof/>
          </w:rPr>
          <w:t>IZJAVA O AVTORSTVU DIPLOMSKEGA DELA</w:t>
        </w:r>
        <w:r w:rsidR="00676DE5">
          <w:rPr>
            <w:noProof/>
            <w:webHidden/>
          </w:rPr>
          <w:tab/>
        </w:r>
        <w:r w:rsidR="00676DE5">
          <w:rPr>
            <w:noProof/>
            <w:webHidden/>
          </w:rPr>
          <w:fldChar w:fldCharType="begin"/>
        </w:r>
        <w:r w:rsidR="00676DE5">
          <w:rPr>
            <w:noProof/>
            <w:webHidden/>
          </w:rPr>
          <w:instrText xml:space="preserve"> PAGEREF _Toc161247270 \h </w:instrText>
        </w:r>
        <w:r w:rsidR="00676DE5">
          <w:rPr>
            <w:noProof/>
            <w:webHidden/>
          </w:rPr>
        </w:r>
        <w:r w:rsidR="00676DE5">
          <w:rPr>
            <w:noProof/>
            <w:webHidden/>
          </w:rPr>
          <w:fldChar w:fldCharType="separate"/>
        </w:r>
        <w:r w:rsidR="00A64536">
          <w:rPr>
            <w:noProof/>
            <w:webHidden/>
          </w:rPr>
          <w:t>iii</w:t>
        </w:r>
        <w:r w:rsidR="00676DE5">
          <w:rPr>
            <w:noProof/>
            <w:webHidden/>
          </w:rPr>
          <w:fldChar w:fldCharType="end"/>
        </w:r>
      </w:hyperlink>
    </w:p>
    <w:p w14:paraId="2C915BA3" w14:textId="67D18CE4" w:rsidR="00676DE5" w:rsidRDefault="00000000">
      <w:pPr>
        <w:pStyle w:val="Kazalovsebine1"/>
        <w:rPr>
          <w:rFonts w:asciiTheme="minorHAnsi" w:eastAsiaTheme="minorEastAsia" w:hAnsiTheme="minorHAnsi"/>
          <w:noProof/>
          <w:kern w:val="2"/>
          <w:szCs w:val="24"/>
          <w:lang w:eastAsia="sl-SI"/>
        </w:rPr>
      </w:pPr>
      <w:hyperlink w:anchor="_Toc161247271" w:history="1">
        <w:r w:rsidR="00676DE5" w:rsidRPr="007D4230">
          <w:rPr>
            <w:rStyle w:val="Hiperpovezava"/>
            <w:noProof/>
          </w:rPr>
          <w:t>POVZETEK</w:t>
        </w:r>
        <w:r w:rsidR="00676DE5">
          <w:rPr>
            <w:noProof/>
            <w:webHidden/>
          </w:rPr>
          <w:tab/>
        </w:r>
        <w:r w:rsidR="00676DE5">
          <w:rPr>
            <w:noProof/>
            <w:webHidden/>
          </w:rPr>
          <w:fldChar w:fldCharType="begin"/>
        </w:r>
        <w:r w:rsidR="00676DE5">
          <w:rPr>
            <w:noProof/>
            <w:webHidden/>
          </w:rPr>
          <w:instrText xml:space="preserve"> PAGEREF _Toc161247271 \h </w:instrText>
        </w:r>
        <w:r w:rsidR="00676DE5">
          <w:rPr>
            <w:noProof/>
            <w:webHidden/>
          </w:rPr>
        </w:r>
        <w:r w:rsidR="00676DE5">
          <w:rPr>
            <w:noProof/>
            <w:webHidden/>
          </w:rPr>
          <w:fldChar w:fldCharType="separate"/>
        </w:r>
        <w:r w:rsidR="00A64536">
          <w:rPr>
            <w:noProof/>
            <w:webHidden/>
          </w:rPr>
          <w:t>v</w:t>
        </w:r>
        <w:r w:rsidR="00676DE5">
          <w:rPr>
            <w:noProof/>
            <w:webHidden/>
          </w:rPr>
          <w:fldChar w:fldCharType="end"/>
        </w:r>
      </w:hyperlink>
    </w:p>
    <w:p w14:paraId="5F754B43" w14:textId="22EC43D4" w:rsidR="00676DE5" w:rsidRDefault="00000000">
      <w:pPr>
        <w:pStyle w:val="Kazalovsebine1"/>
        <w:rPr>
          <w:rFonts w:asciiTheme="minorHAnsi" w:eastAsiaTheme="minorEastAsia" w:hAnsiTheme="minorHAnsi"/>
          <w:noProof/>
          <w:kern w:val="2"/>
          <w:szCs w:val="24"/>
          <w:lang w:eastAsia="sl-SI"/>
        </w:rPr>
      </w:pPr>
      <w:hyperlink w:anchor="_Toc161247272" w:history="1">
        <w:r w:rsidR="00676DE5" w:rsidRPr="007D4230">
          <w:rPr>
            <w:rStyle w:val="Hiperpovezava"/>
            <w:noProof/>
          </w:rPr>
          <w:t>ABSTRACT</w:t>
        </w:r>
        <w:r w:rsidR="00676DE5">
          <w:rPr>
            <w:noProof/>
            <w:webHidden/>
          </w:rPr>
          <w:tab/>
        </w:r>
        <w:r w:rsidR="00676DE5">
          <w:rPr>
            <w:noProof/>
            <w:webHidden/>
          </w:rPr>
          <w:fldChar w:fldCharType="begin"/>
        </w:r>
        <w:r w:rsidR="00676DE5">
          <w:rPr>
            <w:noProof/>
            <w:webHidden/>
          </w:rPr>
          <w:instrText xml:space="preserve"> PAGEREF _Toc161247272 \h </w:instrText>
        </w:r>
        <w:r w:rsidR="00676DE5">
          <w:rPr>
            <w:noProof/>
            <w:webHidden/>
          </w:rPr>
        </w:r>
        <w:r w:rsidR="00676DE5">
          <w:rPr>
            <w:noProof/>
            <w:webHidden/>
          </w:rPr>
          <w:fldChar w:fldCharType="separate"/>
        </w:r>
        <w:r w:rsidR="00A64536">
          <w:rPr>
            <w:noProof/>
            <w:webHidden/>
          </w:rPr>
          <w:t>vi</w:t>
        </w:r>
        <w:r w:rsidR="00676DE5">
          <w:rPr>
            <w:noProof/>
            <w:webHidden/>
          </w:rPr>
          <w:fldChar w:fldCharType="end"/>
        </w:r>
      </w:hyperlink>
    </w:p>
    <w:p w14:paraId="31D53B62" w14:textId="6C4DCC94" w:rsidR="00676DE5" w:rsidRDefault="00000000">
      <w:pPr>
        <w:pStyle w:val="Kazalovsebine1"/>
        <w:rPr>
          <w:rFonts w:asciiTheme="minorHAnsi" w:eastAsiaTheme="minorEastAsia" w:hAnsiTheme="minorHAnsi"/>
          <w:noProof/>
          <w:kern w:val="2"/>
          <w:szCs w:val="24"/>
          <w:lang w:eastAsia="sl-SI"/>
        </w:rPr>
      </w:pPr>
      <w:hyperlink w:anchor="_Toc161247273" w:history="1">
        <w:r w:rsidR="00676DE5" w:rsidRPr="007D4230">
          <w:rPr>
            <w:rStyle w:val="Hiperpovezava"/>
            <w:noProof/>
          </w:rPr>
          <w:t>KAZALO</w:t>
        </w:r>
        <w:r w:rsidR="00676DE5">
          <w:rPr>
            <w:noProof/>
            <w:webHidden/>
          </w:rPr>
          <w:tab/>
        </w:r>
        <w:r w:rsidR="00676DE5">
          <w:rPr>
            <w:noProof/>
            <w:webHidden/>
          </w:rPr>
          <w:fldChar w:fldCharType="begin"/>
        </w:r>
        <w:r w:rsidR="00676DE5">
          <w:rPr>
            <w:noProof/>
            <w:webHidden/>
          </w:rPr>
          <w:instrText xml:space="preserve"> PAGEREF _Toc161247273 \h </w:instrText>
        </w:r>
        <w:r w:rsidR="00676DE5">
          <w:rPr>
            <w:noProof/>
            <w:webHidden/>
          </w:rPr>
        </w:r>
        <w:r w:rsidR="00676DE5">
          <w:rPr>
            <w:noProof/>
            <w:webHidden/>
          </w:rPr>
          <w:fldChar w:fldCharType="separate"/>
        </w:r>
        <w:r w:rsidR="00A64536">
          <w:rPr>
            <w:noProof/>
            <w:webHidden/>
          </w:rPr>
          <w:t>vii</w:t>
        </w:r>
        <w:r w:rsidR="00676DE5">
          <w:rPr>
            <w:noProof/>
            <w:webHidden/>
          </w:rPr>
          <w:fldChar w:fldCharType="end"/>
        </w:r>
      </w:hyperlink>
    </w:p>
    <w:p w14:paraId="5C53E39C" w14:textId="597E61B0" w:rsidR="00676DE5" w:rsidRDefault="00000000">
      <w:pPr>
        <w:pStyle w:val="Kazalovsebine1"/>
        <w:rPr>
          <w:rFonts w:asciiTheme="minorHAnsi" w:eastAsiaTheme="minorEastAsia" w:hAnsiTheme="minorHAnsi"/>
          <w:noProof/>
          <w:kern w:val="2"/>
          <w:szCs w:val="24"/>
          <w:lang w:eastAsia="sl-SI"/>
        </w:rPr>
      </w:pPr>
      <w:hyperlink w:anchor="_Toc161247274" w:history="1">
        <w:r w:rsidR="00676DE5" w:rsidRPr="007D4230">
          <w:rPr>
            <w:rStyle w:val="Hiperpovezava"/>
            <w:noProof/>
          </w:rPr>
          <w:t>KAZALO PONAZORITEV</w:t>
        </w:r>
        <w:r w:rsidR="00676DE5">
          <w:rPr>
            <w:noProof/>
            <w:webHidden/>
          </w:rPr>
          <w:tab/>
        </w:r>
        <w:r w:rsidR="00676DE5">
          <w:rPr>
            <w:noProof/>
            <w:webHidden/>
          </w:rPr>
          <w:fldChar w:fldCharType="begin"/>
        </w:r>
        <w:r w:rsidR="00676DE5">
          <w:rPr>
            <w:noProof/>
            <w:webHidden/>
          </w:rPr>
          <w:instrText xml:space="preserve"> PAGEREF _Toc161247274 \h </w:instrText>
        </w:r>
        <w:r w:rsidR="00676DE5">
          <w:rPr>
            <w:noProof/>
            <w:webHidden/>
          </w:rPr>
        </w:r>
        <w:r w:rsidR="00676DE5">
          <w:rPr>
            <w:noProof/>
            <w:webHidden/>
          </w:rPr>
          <w:fldChar w:fldCharType="separate"/>
        </w:r>
        <w:r w:rsidR="00A64536">
          <w:rPr>
            <w:noProof/>
            <w:webHidden/>
          </w:rPr>
          <w:t>ix</w:t>
        </w:r>
        <w:r w:rsidR="00676DE5">
          <w:rPr>
            <w:noProof/>
            <w:webHidden/>
          </w:rPr>
          <w:fldChar w:fldCharType="end"/>
        </w:r>
      </w:hyperlink>
    </w:p>
    <w:p w14:paraId="194FBCAE" w14:textId="3E5823B4" w:rsidR="00676DE5" w:rsidRDefault="00000000">
      <w:pPr>
        <w:pStyle w:val="Kazalovsebine2"/>
        <w:rPr>
          <w:rFonts w:asciiTheme="minorHAnsi" w:eastAsiaTheme="minorEastAsia" w:hAnsiTheme="minorHAnsi"/>
          <w:noProof/>
          <w:kern w:val="2"/>
          <w:szCs w:val="24"/>
          <w:lang w:eastAsia="sl-SI"/>
        </w:rPr>
      </w:pPr>
      <w:hyperlink w:anchor="_Toc161247275" w:history="1">
        <w:r w:rsidR="00676DE5" w:rsidRPr="007D4230">
          <w:rPr>
            <w:rStyle w:val="Hiperpovezava"/>
            <w:noProof/>
          </w:rPr>
          <w:t>KAZALO SLIK</w:t>
        </w:r>
        <w:r w:rsidR="00676DE5">
          <w:rPr>
            <w:noProof/>
            <w:webHidden/>
          </w:rPr>
          <w:tab/>
        </w:r>
        <w:r w:rsidR="00676DE5">
          <w:rPr>
            <w:noProof/>
            <w:webHidden/>
          </w:rPr>
          <w:fldChar w:fldCharType="begin"/>
        </w:r>
        <w:r w:rsidR="00676DE5">
          <w:rPr>
            <w:noProof/>
            <w:webHidden/>
          </w:rPr>
          <w:instrText xml:space="preserve"> PAGEREF _Toc161247275 \h </w:instrText>
        </w:r>
        <w:r w:rsidR="00676DE5">
          <w:rPr>
            <w:noProof/>
            <w:webHidden/>
          </w:rPr>
        </w:r>
        <w:r w:rsidR="00676DE5">
          <w:rPr>
            <w:noProof/>
            <w:webHidden/>
          </w:rPr>
          <w:fldChar w:fldCharType="separate"/>
        </w:r>
        <w:r w:rsidR="00A64536">
          <w:rPr>
            <w:noProof/>
            <w:webHidden/>
          </w:rPr>
          <w:t>ix</w:t>
        </w:r>
        <w:r w:rsidR="00676DE5">
          <w:rPr>
            <w:noProof/>
            <w:webHidden/>
          </w:rPr>
          <w:fldChar w:fldCharType="end"/>
        </w:r>
      </w:hyperlink>
    </w:p>
    <w:p w14:paraId="23060CFF" w14:textId="030F54F0" w:rsidR="00676DE5" w:rsidRDefault="00000000">
      <w:pPr>
        <w:pStyle w:val="Kazalovsebine2"/>
        <w:rPr>
          <w:rFonts w:asciiTheme="minorHAnsi" w:eastAsiaTheme="minorEastAsia" w:hAnsiTheme="minorHAnsi"/>
          <w:noProof/>
          <w:kern w:val="2"/>
          <w:szCs w:val="24"/>
          <w:lang w:eastAsia="sl-SI"/>
        </w:rPr>
      </w:pPr>
      <w:hyperlink w:anchor="_Toc161247276" w:history="1">
        <w:r w:rsidR="00676DE5" w:rsidRPr="007D4230">
          <w:rPr>
            <w:rStyle w:val="Hiperpovezava"/>
            <w:noProof/>
          </w:rPr>
          <w:t>KAZALO TABEL</w:t>
        </w:r>
        <w:r w:rsidR="00676DE5">
          <w:rPr>
            <w:noProof/>
            <w:webHidden/>
          </w:rPr>
          <w:tab/>
        </w:r>
        <w:r w:rsidR="00676DE5">
          <w:rPr>
            <w:noProof/>
            <w:webHidden/>
          </w:rPr>
          <w:fldChar w:fldCharType="begin"/>
        </w:r>
        <w:r w:rsidR="00676DE5">
          <w:rPr>
            <w:noProof/>
            <w:webHidden/>
          </w:rPr>
          <w:instrText xml:space="preserve"> PAGEREF _Toc161247276 \h </w:instrText>
        </w:r>
        <w:r w:rsidR="00676DE5">
          <w:rPr>
            <w:noProof/>
            <w:webHidden/>
          </w:rPr>
        </w:r>
        <w:r w:rsidR="00676DE5">
          <w:rPr>
            <w:noProof/>
            <w:webHidden/>
          </w:rPr>
          <w:fldChar w:fldCharType="separate"/>
        </w:r>
        <w:r w:rsidR="00A64536">
          <w:rPr>
            <w:noProof/>
            <w:webHidden/>
          </w:rPr>
          <w:t>ix</w:t>
        </w:r>
        <w:r w:rsidR="00676DE5">
          <w:rPr>
            <w:noProof/>
            <w:webHidden/>
          </w:rPr>
          <w:fldChar w:fldCharType="end"/>
        </w:r>
      </w:hyperlink>
    </w:p>
    <w:p w14:paraId="3A2D4570" w14:textId="19FD3759" w:rsidR="00676DE5" w:rsidRDefault="00000000">
      <w:pPr>
        <w:pStyle w:val="Kazalovsebine1"/>
        <w:rPr>
          <w:rFonts w:asciiTheme="minorHAnsi" w:eastAsiaTheme="minorEastAsia" w:hAnsiTheme="minorHAnsi"/>
          <w:noProof/>
          <w:kern w:val="2"/>
          <w:szCs w:val="24"/>
          <w:lang w:eastAsia="sl-SI"/>
        </w:rPr>
      </w:pPr>
      <w:hyperlink w:anchor="_Toc161247277" w:history="1">
        <w:r w:rsidR="00676DE5" w:rsidRPr="007D4230">
          <w:rPr>
            <w:rStyle w:val="Hiperpovezava"/>
            <w:noProof/>
          </w:rPr>
          <w:t>1</w:t>
        </w:r>
        <w:r w:rsidR="00676DE5">
          <w:rPr>
            <w:rFonts w:asciiTheme="minorHAnsi" w:eastAsiaTheme="minorEastAsia" w:hAnsiTheme="minorHAnsi"/>
            <w:noProof/>
            <w:kern w:val="2"/>
            <w:szCs w:val="24"/>
            <w:lang w:eastAsia="sl-SI"/>
          </w:rPr>
          <w:tab/>
        </w:r>
        <w:r w:rsidR="00676DE5" w:rsidRPr="007D4230">
          <w:rPr>
            <w:rStyle w:val="Hiperpovezava"/>
            <w:noProof/>
          </w:rPr>
          <w:t>UVOD</w:t>
        </w:r>
        <w:r w:rsidR="00676DE5">
          <w:rPr>
            <w:noProof/>
            <w:webHidden/>
          </w:rPr>
          <w:tab/>
        </w:r>
        <w:r w:rsidR="00676DE5">
          <w:rPr>
            <w:noProof/>
            <w:webHidden/>
          </w:rPr>
          <w:fldChar w:fldCharType="begin"/>
        </w:r>
        <w:r w:rsidR="00676DE5">
          <w:rPr>
            <w:noProof/>
            <w:webHidden/>
          </w:rPr>
          <w:instrText xml:space="preserve"> PAGEREF _Toc161247277 \h </w:instrText>
        </w:r>
        <w:r w:rsidR="00676DE5">
          <w:rPr>
            <w:noProof/>
            <w:webHidden/>
          </w:rPr>
        </w:r>
        <w:r w:rsidR="00676DE5">
          <w:rPr>
            <w:noProof/>
            <w:webHidden/>
          </w:rPr>
          <w:fldChar w:fldCharType="separate"/>
        </w:r>
        <w:r w:rsidR="00A64536">
          <w:rPr>
            <w:noProof/>
            <w:webHidden/>
          </w:rPr>
          <w:t>1</w:t>
        </w:r>
        <w:r w:rsidR="00676DE5">
          <w:rPr>
            <w:noProof/>
            <w:webHidden/>
          </w:rPr>
          <w:fldChar w:fldCharType="end"/>
        </w:r>
      </w:hyperlink>
    </w:p>
    <w:p w14:paraId="75CDB95E" w14:textId="3498BCE8" w:rsidR="00676DE5" w:rsidRDefault="00000000">
      <w:pPr>
        <w:pStyle w:val="Kazalovsebine1"/>
        <w:rPr>
          <w:rFonts w:asciiTheme="minorHAnsi" w:eastAsiaTheme="minorEastAsia" w:hAnsiTheme="minorHAnsi"/>
          <w:noProof/>
          <w:kern w:val="2"/>
          <w:szCs w:val="24"/>
          <w:lang w:eastAsia="sl-SI"/>
        </w:rPr>
      </w:pPr>
      <w:hyperlink w:anchor="_Toc161247278" w:history="1">
        <w:r w:rsidR="00676DE5" w:rsidRPr="007D4230">
          <w:rPr>
            <w:rStyle w:val="Hiperpovezava"/>
            <w:noProof/>
          </w:rPr>
          <w:t>2</w:t>
        </w:r>
        <w:r w:rsidR="00676DE5">
          <w:rPr>
            <w:rFonts w:asciiTheme="minorHAnsi" w:eastAsiaTheme="minorEastAsia" w:hAnsiTheme="minorHAnsi"/>
            <w:noProof/>
            <w:kern w:val="2"/>
            <w:szCs w:val="24"/>
            <w:lang w:eastAsia="sl-SI"/>
          </w:rPr>
          <w:tab/>
        </w:r>
        <w:r w:rsidR="00676DE5" w:rsidRPr="007D4230">
          <w:rPr>
            <w:rStyle w:val="Hiperpovezava"/>
            <w:noProof/>
          </w:rPr>
          <w:t>DIVJA ODLAGALIŠČA V SLOVENIJI</w:t>
        </w:r>
        <w:r w:rsidR="00676DE5">
          <w:rPr>
            <w:noProof/>
            <w:webHidden/>
          </w:rPr>
          <w:tab/>
        </w:r>
        <w:r w:rsidR="00676DE5">
          <w:rPr>
            <w:noProof/>
            <w:webHidden/>
          </w:rPr>
          <w:fldChar w:fldCharType="begin"/>
        </w:r>
        <w:r w:rsidR="00676DE5">
          <w:rPr>
            <w:noProof/>
            <w:webHidden/>
          </w:rPr>
          <w:instrText xml:space="preserve"> PAGEREF _Toc161247278 \h </w:instrText>
        </w:r>
        <w:r w:rsidR="00676DE5">
          <w:rPr>
            <w:noProof/>
            <w:webHidden/>
          </w:rPr>
        </w:r>
        <w:r w:rsidR="00676DE5">
          <w:rPr>
            <w:noProof/>
            <w:webHidden/>
          </w:rPr>
          <w:fldChar w:fldCharType="separate"/>
        </w:r>
        <w:r w:rsidR="00A64536">
          <w:rPr>
            <w:noProof/>
            <w:webHidden/>
          </w:rPr>
          <w:t>3</w:t>
        </w:r>
        <w:r w:rsidR="00676DE5">
          <w:rPr>
            <w:noProof/>
            <w:webHidden/>
          </w:rPr>
          <w:fldChar w:fldCharType="end"/>
        </w:r>
      </w:hyperlink>
    </w:p>
    <w:p w14:paraId="704D49A0" w14:textId="5C02E18A" w:rsidR="00676DE5" w:rsidRDefault="00000000">
      <w:pPr>
        <w:pStyle w:val="Kazalovsebine2"/>
        <w:rPr>
          <w:rFonts w:asciiTheme="minorHAnsi" w:eastAsiaTheme="minorEastAsia" w:hAnsiTheme="minorHAnsi"/>
          <w:noProof/>
          <w:kern w:val="2"/>
          <w:szCs w:val="24"/>
          <w:lang w:eastAsia="sl-SI"/>
        </w:rPr>
      </w:pPr>
      <w:hyperlink w:anchor="_Toc161247279" w:history="1">
        <w:r w:rsidR="00676DE5" w:rsidRPr="007D4230">
          <w:rPr>
            <w:rStyle w:val="Hiperpovezava"/>
            <w:noProof/>
          </w:rPr>
          <w:t>2.1</w:t>
        </w:r>
        <w:r w:rsidR="00676DE5">
          <w:rPr>
            <w:rFonts w:asciiTheme="minorHAnsi" w:eastAsiaTheme="minorEastAsia" w:hAnsiTheme="minorHAnsi"/>
            <w:noProof/>
            <w:kern w:val="2"/>
            <w:szCs w:val="24"/>
            <w:lang w:eastAsia="sl-SI"/>
          </w:rPr>
          <w:tab/>
        </w:r>
        <w:r w:rsidR="00676DE5" w:rsidRPr="007D4230">
          <w:rPr>
            <w:rStyle w:val="Hiperpovezava"/>
            <w:noProof/>
          </w:rPr>
          <w:t>NASTANEK IN POSLEDICE DIVJIH ODLAGALIŠČ</w:t>
        </w:r>
        <w:r w:rsidR="00676DE5">
          <w:rPr>
            <w:noProof/>
            <w:webHidden/>
          </w:rPr>
          <w:tab/>
        </w:r>
        <w:r w:rsidR="00676DE5">
          <w:rPr>
            <w:noProof/>
            <w:webHidden/>
          </w:rPr>
          <w:fldChar w:fldCharType="begin"/>
        </w:r>
        <w:r w:rsidR="00676DE5">
          <w:rPr>
            <w:noProof/>
            <w:webHidden/>
          </w:rPr>
          <w:instrText xml:space="preserve"> PAGEREF _Toc161247279 \h </w:instrText>
        </w:r>
        <w:r w:rsidR="00676DE5">
          <w:rPr>
            <w:noProof/>
            <w:webHidden/>
          </w:rPr>
        </w:r>
        <w:r w:rsidR="00676DE5">
          <w:rPr>
            <w:noProof/>
            <w:webHidden/>
          </w:rPr>
          <w:fldChar w:fldCharType="separate"/>
        </w:r>
        <w:r w:rsidR="00A64536">
          <w:rPr>
            <w:noProof/>
            <w:webHidden/>
          </w:rPr>
          <w:t>3</w:t>
        </w:r>
        <w:r w:rsidR="00676DE5">
          <w:rPr>
            <w:noProof/>
            <w:webHidden/>
          </w:rPr>
          <w:fldChar w:fldCharType="end"/>
        </w:r>
      </w:hyperlink>
    </w:p>
    <w:p w14:paraId="600E7057" w14:textId="31EBA68A" w:rsidR="00676DE5" w:rsidRDefault="00000000">
      <w:pPr>
        <w:pStyle w:val="Kazalovsebine2"/>
        <w:rPr>
          <w:rFonts w:asciiTheme="minorHAnsi" w:eastAsiaTheme="minorEastAsia" w:hAnsiTheme="minorHAnsi"/>
          <w:noProof/>
          <w:kern w:val="2"/>
          <w:szCs w:val="24"/>
          <w:lang w:eastAsia="sl-SI"/>
        </w:rPr>
      </w:pPr>
      <w:hyperlink w:anchor="_Toc161247280" w:history="1">
        <w:r w:rsidR="00676DE5" w:rsidRPr="007D4230">
          <w:rPr>
            <w:rStyle w:val="Hiperpovezava"/>
            <w:noProof/>
          </w:rPr>
          <w:t>2.2</w:t>
        </w:r>
        <w:r w:rsidR="00676DE5">
          <w:rPr>
            <w:rFonts w:asciiTheme="minorHAnsi" w:eastAsiaTheme="minorEastAsia" w:hAnsiTheme="minorHAnsi"/>
            <w:noProof/>
            <w:kern w:val="2"/>
            <w:szCs w:val="24"/>
            <w:lang w:eastAsia="sl-SI"/>
          </w:rPr>
          <w:tab/>
        </w:r>
        <w:r w:rsidR="00676DE5" w:rsidRPr="007D4230">
          <w:rPr>
            <w:rStyle w:val="Hiperpovezava"/>
            <w:noProof/>
          </w:rPr>
          <w:t>PREPREČEVANJE DIVJIH ODLAGALIŠČ</w:t>
        </w:r>
        <w:r w:rsidR="00676DE5">
          <w:rPr>
            <w:noProof/>
            <w:webHidden/>
          </w:rPr>
          <w:tab/>
        </w:r>
        <w:r w:rsidR="00676DE5">
          <w:rPr>
            <w:noProof/>
            <w:webHidden/>
          </w:rPr>
          <w:fldChar w:fldCharType="begin"/>
        </w:r>
        <w:r w:rsidR="00676DE5">
          <w:rPr>
            <w:noProof/>
            <w:webHidden/>
          </w:rPr>
          <w:instrText xml:space="preserve"> PAGEREF _Toc161247280 \h </w:instrText>
        </w:r>
        <w:r w:rsidR="00676DE5">
          <w:rPr>
            <w:noProof/>
            <w:webHidden/>
          </w:rPr>
        </w:r>
        <w:r w:rsidR="00676DE5">
          <w:rPr>
            <w:noProof/>
            <w:webHidden/>
          </w:rPr>
          <w:fldChar w:fldCharType="separate"/>
        </w:r>
        <w:r w:rsidR="00A64536">
          <w:rPr>
            <w:noProof/>
            <w:webHidden/>
          </w:rPr>
          <w:t>5</w:t>
        </w:r>
        <w:r w:rsidR="00676DE5">
          <w:rPr>
            <w:noProof/>
            <w:webHidden/>
          </w:rPr>
          <w:fldChar w:fldCharType="end"/>
        </w:r>
      </w:hyperlink>
    </w:p>
    <w:p w14:paraId="24F8A521" w14:textId="72E426D2" w:rsidR="00676DE5" w:rsidRDefault="00000000">
      <w:pPr>
        <w:pStyle w:val="Kazalovsebine1"/>
        <w:rPr>
          <w:rFonts w:asciiTheme="minorHAnsi" w:eastAsiaTheme="minorEastAsia" w:hAnsiTheme="minorHAnsi"/>
          <w:noProof/>
          <w:kern w:val="2"/>
          <w:szCs w:val="24"/>
          <w:lang w:eastAsia="sl-SI"/>
        </w:rPr>
      </w:pPr>
      <w:hyperlink w:anchor="_Toc161247281" w:history="1">
        <w:r w:rsidR="00676DE5" w:rsidRPr="007D4230">
          <w:rPr>
            <w:rStyle w:val="Hiperpovezava"/>
            <w:noProof/>
          </w:rPr>
          <w:t>3</w:t>
        </w:r>
        <w:r w:rsidR="00676DE5">
          <w:rPr>
            <w:rFonts w:asciiTheme="minorHAnsi" w:eastAsiaTheme="minorEastAsia" w:hAnsiTheme="minorHAnsi"/>
            <w:noProof/>
            <w:kern w:val="2"/>
            <w:szCs w:val="24"/>
            <w:lang w:eastAsia="sl-SI"/>
          </w:rPr>
          <w:tab/>
        </w:r>
        <w:r w:rsidR="00676DE5" w:rsidRPr="007D4230">
          <w:rPr>
            <w:rStyle w:val="Hiperpovezava"/>
            <w:noProof/>
          </w:rPr>
          <w:t>TRENUTNI SISTEM ZA PRIJAVO DIVJIH ODLAGALIŠČ V SLOVENIJI</w:t>
        </w:r>
        <w:r w:rsidR="00676DE5">
          <w:rPr>
            <w:noProof/>
            <w:webHidden/>
          </w:rPr>
          <w:tab/>
        </w:r>
        <w:r w:rsidR="00676DE5">
          <w:rPr>
            <w:noProof/>
            <w:webHidden/>
          </w:rPr>
          <w:fldChar w:fldCharType="begin"/>
        </w:r>
        <w:r w:rsidR="00676DE5">
          <w:rPr>
            <w:noProof/>
            <w:webHidden/>
          </w:rPr>
          <w:instrText xml:space="preserve"> PAGEREF _Toc161247281 \h </w:instrText>
        </w:r>
        <w:r w:rsidR="00676DE5">
          <w:rPr>
            <w:noProof/>
            <w:webHidden/>
          </w:rPr>
        </w:r>
        <w:r w:rsidR="00676DE5">
          <w:rPr>
            <w:noProof/>
            <w:webHidden/>
          </w:rPr>
          <w:fldChar w:fldCharType="separate"/>
        </w:r>
        <w:r w:rsidR="00A64536">
          <w:rPr>
            <w:noProof/>
            <w:webHidden/>
          </w:rPr>
          <w:t>8</w:t>
        </w:r>
        <w:r w:rsidR="00676DE5">
          <w:rPr>
            <w:noProof/>
            <w:webHidden/>
          </w:rPr>
          <w:fldChar w:fldCharType="end"/>
        </w:r>
      </w:hyperlink>
    </w:p>
    <w:p w14:paraId="71E3AF90" w14:textId="11307994" w:rsidR="00676DE5" w:rsidRDefault="00000000">
      <w:pPr>
        <w:pStyle w:val="Kazalovsebine2"/>
        <w:rPr>
          <w:rFonts w:asciiTheme="minorHAnsi" w:eastAsiaTheme="minorEastAsia" w:hAnsiTheme="minorHAnsi"/>
          <w:noProof/>
          <w:kern w:val="2"/>
          <w:szCs w:val="24"/>
          <w:lang w:eastAsia="sl-SI"/>
        </w:rPr>
      </w:pPr>
      <w:hyperlink w:anchor="_Toc161247282" w:history="1">
        <w:r w:rsidR="00676DE5" w:rsidRPr="007D4230">
          <w:rPr>
            <w:rStyle w:val="Hiperpovezava"/>
            <w:noProof/>
          </w:rPr>
          <w:t>3.1</w:t>
        </w:r>
        <w:r w:rsidR="00676DE5">
          <w:rPr>
            <w:rFonts w:asciiTheme="minorHAnsi" w:eastAsiaTheme="minorEastAsia" w:hAnsiTheme="minorHAnsi"/>
            <w:noProof/>
            <w:kern w:val="2"/>
            <w:szCs w:val="24"/>
            <w:lang w:eastAsia="sl-SI"/>
          </w:rPr>
          <w:tab/>
        </w:r>
        <w:r w:rsidR="00676DE5" w:rsidRPr="007D4230">
          <w:rPr>
            <w:rStyle w:val="Hiperpovezava"/>
            <w:noProof/>
          </w:rPr>
          <w:t>PRISTOJNI INŠPEKTORATI</w:t>
        </w:r>
        <w:r w:rsidR="00676DE5">
          <w:rPr>
            <w:noProof/>
            <w:webHidden/>
          </w:rPr>
          <w:tab/>
        </w:r>
        <w:r w:rsidR="00676DE5">
          <w:rPr>
            <w:noProof/>
            <w:webHidden/>
          </w:rPr>
          <w:fldChar w:fldCharType="begin"/>
        </w:r>
        <w:r w:rsidR="00676DE5">
          <w:rPr>
            <w:noProof/>
            <w:webHidden/>
          </w:rPr>
          <w:instrText xml:space="preserve"> PAGEREF _Toc161247282 \h </w:instrText>
        </w:r>
        <w:r w:rsidR="00676DE5">
          <w:rPr>
            <w:noProof/>
            <w:webHidden/>
          </w:rPr>
        </w:r>
        <w:r w:rsidR="00676DE5">
          <w:rPr>
            <w:noProof/>
            <w:webHidden/>
          </w:rPr>
          <w:fldChar w:fldCharType="separate"/>
        </w:r>
        <w:r w:rsidR="00A64536">
          <w:rPr>
            <w:noProof/>
            <w:webHidden/>
          </w:rPr>
          <w:t>8</w:t>
        </w:r>
        <w:r w:rsidR="00676DE5">
          <w:rPr>
            <w:noProof/>
            <w:webHidden/>
          </w:rPr>
          <w:fldChar w:fldCharType="end"/>
        </w:r>
      </w:hyperlink>
    </w:p>
    <w:p w14:paraId="46D31994" w14:textId="3469303D" w:rsidR="00676DE5" w:rsidRDefault="00000000">
      <w:pPr>
        <w:pStyle w:val="Kazalovsebine2"/>
        <w:rPr>
          <w:rFonts w:asciiTheme="minorHAnsi" w:eastAsiaTheme="minorEastAsia" w:hAnsiTheme="minorHAnsi"/>
          <w:noProof/>
          <w:kern w:val="2"/>
          <w:szCs w:val="24"/>
          <w:lang w:eastAsia="sl-SI"/>
        </w:rPr>
      </w:pPr>
      <w:hyperlink w:anchor="_Toc161247283" w:history="1">
        <w:r w:rsidR="00676DE5" w:rsidRPr="007D4230">
          <w:rPr>
            <w:rStyle w:val="Hiperpovezava"/>
            <w:noProof/>
          </w:rPr>
          <w:t>3.2</w:t>
        </w:r>
        <w:r w:rsidR="00676DE5">
          <w:rPr>
            <w:rFonts w:asciiTheme="minorHAnsi" w:eastAsiaTheme="minorEastAsia" w:hAnsiTheme="minorHAnsi"/>
            <w:noProof/>
            <w:kern w:val="2"/>
            <w:szCs w:val="24"/>
            <w:lang w:eastAsia="sl-SI"/>
          </w:rPr>
          <w:tab/>
        </w:r>
        <w:r w:rsidR="00676DE5" w:rsidRPr="007D4230">
          <w:rPr>
            <w:rStyle w:val="Hiperpovezava"/>
            <w:noProof/>
          </w:rPr>
          <w:t>DRUGI NAČINI PRIJAVE DIVJIH ODLAGALIŠČ</w:t>
        </w:r>
        <w:r w:rsidR="00676DE5">
          <w:rPr>
            <w:noProof/>
            <w:webHidden/>
          </w:rPr>
          <w:tab/>
        </w:r>
        <w:r w:rsidR="00676DE5">
          <w:rPr>
            <w:noProof/>
            <w:webHidden/>
          </w:rPr>
          <w:fldChar w:fldCharType="begin"/>
        </w:r>
        <w:r w:rsidR="00676DE5">
          <w:rPr>
            <w:noProof/>
            <w:webHidden/>
          </w:rPr>
          <w:instrText xml:space="preserve"> PAGEREF _Toc161247283 \h </w:instrText>
        </w:r>
        <w:r w:rsidR="00676DE5">
          <w:rPr>
            <w:noProof/>
            <w:webHidden/>
          </w:rPr>
        </w:r>
        <w:r w:rsidR="00676DE5">
          <w:rPr>
            <w:noProof/>
            <w:webHidden/>
          </w:rPr>
          <w:fldChar w:fldCharType="separate"/>
        </w:r>
        <w:r w:rsidR="00A64536">
          <w:rPr>
            <w:noProof/>
            <w:webHidden/>
          </w:rPr>
          <w:t>10</w:t>
        </w:r>
        <w:r w:rsidR="00676DE5">
          <w:rPr>
            <w:noProof/>
            <w:webHidden/>
          </w:rPr>
          <w:fldChar w:fldCharType="end"/>
        </w:r>
      </w:hyperlink>
    </w:p>
    <w:p w14:paraId="2B891CC2" w14:textId="5323FA6C" w:rsidR="00676DE5" w:rsidRDefault="00000000">
      <w:pPr>
        <w:pStyle w:val="Kazalovsebine2"/>
        <w:rPr>
          <w:rFonts w:asciiTheme="minorHAnsi" w:eastAsiaTheme="minorEastAsia" w:hAnsiTheme="minorHAnsi"/>
          <w:noProof/>
          <w:kern w:val="2"/>
          <w:szCs w:val="24"/>
          <w:lang w:eastAsia="sl-SI"/>
        </w:rPr>
      </w:pPr>
      <w:hyperlink w:anchor="_Toc161247284" w:history="1">
        <w:r w:rsidR="00676DE5" w:rsidRPr="007D4230">
          <w:rPr>
            <w:rStyle w:val="Hiperpovezava"/>
            <w:noProof/>
          </w:rPr>
          <w:t>3.3</w:t>
        </w:r>
        <w:r w:rsidR="00676DE5">
          <w:rPr>
            <w:rFonts w:asciiTheme="minorHAnsi" w:eastAsiaTheme="minorEastAsia" w:hAnsiTheme="minorHAnsi"/>
            <w:noProof/>
            <w:kern w:val="2"/>
            <w:szCs w:val="24"/>
            <w:lang w:eastAsia="sl-SI"/>
          </w:rPr>
          <w:tab/>
        </w:r>
        <w:r w:rsidR="00676DE5" w:rsidRPr="007D4230">
          <w:rPr>
            <w:rStyle w:val="Hiperpovezava"/>
            <w:noProof/>
          </w:rPr>
          <w:t>ZAKONODAJA</w:t>
        </w:r>
        <w:r w:rsidR="00676DE5">
          <w:rPr>
            <w:noProof/>
            <w:webHidden/>
          </w:rPr>
          <w:tab/>
        </w:r>
        <w:r w:rsidR="00676DE5">
          <w:rPr>
            <w:noProof/>
            <w:webHidden/>
          </w:rPr>
          <w:fldChar w:fldCharType="begin"/>
        </w:r>
        <w:r w:rsidR="00676DE5">
          <w:rPr>
            <w:noProof/>
            <w:webHidden/>
          </w:rPr>
          <w:instrText xml:space="preserve"> PAGEREF _Toc161247284 \h </w:instrText>
        </w:r>
        <w:r w:rsidR="00676DE5">
          <w:rPr>
            <w:noProof/>
            <w:webHidden/>
          </w:rPr>
        </w:r>
        <w:r w:rsidR="00676DE5">
          <w:rPr>
            <w:noProof/>
            <w:webHidden/>
          </w:rPr>
          <w:fldChar w:fldCharType="separate"/>
        </w:r>
        <w:r w:rsidR="00A64536">
          <w:rPr>
            <w:noProof/>
            <w:webHidden/>
          </w:rPr>
          <w:t>10</w:t>
        </w:r>
        <w:r w:rsidR="00676DE5">
          <w:rPr>
            <w:noProof/>
            <w:webHidden/>
          </w:rPr>
          <w:fldChar w:fldCharType="end"/>
        </w:r>
      </w:hyperlink>
    </w:p>
    <w:p w14:paraId="4620F7B9" w14:textId="2401F433" w:rsidR="00676DE5" w:rsidRDefault="00000000">
      <w:pPr>
        <w:pStyle w:val="Kazalovsebine3"/>
        <w:tabs>
          <w:tab w:val="right" w:leader="dot" w:pos="9060"/>
        </w:tabs>
        <w:rPr>
          <w:rFonts w:asciiTheme="minorHAnsi" w:eastAsiaTheme="minorEastAsia" w:hAnsiTheme="minorHAnsi"/>
          <w:noProof/>
          <w:kern w:val="2"/>
          <w:szCs w:val="24"/>
          <w:lang w:eastAsia="sl-SI"/>
        </w:rPr>
      </w:pPr>
      <w:hyperlink w:anchor="_Toc161247285" w:history="1">
        <w:r w:rsidR="00676DE5" w:rsidRPr="007D4230">
          <w:rPr>
            <w:rStyle w:val="Hiperpovezava"/>
            <w:noProof/>
          </w:rPr>
          <w:t>3.3.1</w:t>
        </w:r>
        <w:r w:rsidR="00676DE5">
          <w:rPr>
            <w:rFonts w:asciiTheme="minorHAnsi" w:eastAsiaTheme="minorEastAsia" w:hAnsiTheme="minorHAnsi"/>
            <w:noProof/>
            <w:kern w:val="2"/>
            <w:szCs w:val="24"/>
            <w:lang w:eastAsia="sl-SI"/>
          </w:rPr>
          <w:tab/>
        </w:r>
        <w:r w:rsidR="00676DE5" w:rsidRPr="007D4230">
          <w:rPr>
            <w:rStyle w:val="Hiperpovezava"/>
            <w:noProof/>
          </w:rPr>
          <w:t>Normativni okvir Evropske unije</w:t>
        </w:r>
        <w:r w:rsidR="00676DE5">
          <w:rPr>
            <w:noProof/>
            <w:webHidden/>
          </w:rPr>
          <w:tab/>
        </w:r>
        <w:r w:rsidR="00676DE5">
          <w:rPr>
            <w:noProof/>
            <w:webHidden/>
          </w:rPr>
          <w:fldChar w:fldCharType="begin"/>
        </w:r>
        <w:r w:rsidR="00676DE5">
          <w:rPr>
            <w:noProof/>
            <w:webHidden/>
          </w:rPr>
          <w:instrText xml:space="preserve"> PAGEREF _Toc161247285 \h </w:instrText>
        </w:r>
        <w:r w:rsidR="00676DE5">
          <w:rPr>
            <w:noProof/>
            <w:webHidden/>
          </w:rPr>
        </w:r>
        <w:r w:rsidR="00676DE5">
          <w:rPr>
            <w:noProof/>
            <w:webHidden/>
          </w:rPr>
          <w:fldChar w:fldCharType="separate"/>
        </w:r>
        <w:r w:rsidR="00A64536">
          <w:rPr>
            <w:noProof/>
            <w:webHidden/>
          </w:rPr>
          <w:t>11</w:t>
        </w:r>
        <w:r w:rsidR="00676DE5">
          <w:rPr>
            <w:noProof/>
            <w:webHidden/>
          </w:rPr>
          <w:fldChar w:fldCharType="end"/>
        </w:r>
      </w:hyperlink>
    </w:p>
    <w:p w14:paraId="79CC455A" w14:textId="3E99E592" w:rsidR="00676DE5" w:rsidRDefault="00000000">
      <w:pPr>
        <w:pStyle w:val="Kazalovsebine3"/>
        <w:tabs>
          <w:tab w:val="right" w:leader="dot" w:pos="9060"/>
        </w:tabs>
        <w:rPr>
          <w:rFonts w:asciiTheme="minorHAnsi" w:eastAsiaTheme="minorEastAsia" w:hAnsiTheme="minorHAnsi"/>
          <w:noProof/>
          <w:kern w:val="2"/>
          <w:szCs w:val="24"/>
          <w:lang w:eastAsia="sl-SI"/>
        </w:rPr>
      </w:pPr>
      <w:hyperlink w:anchor="_Toc161247286" w:history="1">
        <w:r w:rsidR="00676DE5" w:rsidRPr="007D4230">
          <w:rPr>
            <w:rStyle w:val="Hiperpovezava"/>
            <w:noProof/>
          </w:rPr>
          <w:t>3.3.2</w:t>
        </w:r>
        <w:r w:rsidR="00676DE5">
          <w:rPr>
            <w:rFonts w:asciiTheme="minorHAnsi" w:eastAsiaTheme="minorEastAsia" w:hAnsiTheme="minorHAnsi"/>
            <w:noProof/>
            <w:kern w:val="2"/>
            <w:szCs w:val="24"/>
            <w:lang w:eastAsia="sl-SI"/>
          </w:rPr>
          <w:tab/>
        </w:r>
        <w:r w:rsidR="00676DE5" w:rsidRPr="007D4230">
          <w:rPr>
            <w:rStyle w:val="Hiperpovezava"/>
            <w:noProof/>
          </w:rPr>
          <w:t>Slovenski normativni okvir divjih odlagališč</w:t>
        </w:r>
        <w:r w:rsidR="00676DE5">
          <w:rPr>
            <w:noProof/>
            <w:webHidden/>
          </w:rPr>
          <w:tab/>
        </w:r>
        <w:r w:rsidR="00676DE5">
          <w:rPr>
            <w:noProof/>
            <w:webHidden/>
          </w:rPr>
          <w:fldChar w:fldCharType="begin"/>
        </w:r>
        <w:r w:rsidR="00676DE5">
          <w:rPr>
            <w:noProof/>
            <w:webHidden/>
          </w:rPr>
          <w:instrText xml:space="preserve"> PAGEREF _Toc161247286 \h </w:instrText>
        </w:r>
        <w:r w:rsidR="00676DE5">
          <w:rPr>
            <w:noProof/>
            <w:webHidden/>
          </w:rPr>
        </w:r>
        <w:r w:rsidR="00676DE5">
          <w:rPr>
            <w:noProof/>
            <w:webHidden/>
          </w:rPr>
          <w:fldChar w:fldCharType="separate"/>
        </w:r>
        <w:r w:rsidR="00A64536">
          <w:rPr>
            <w:noProof/>
            <w:webHidden/>
          </w:rPr>
          <w:t>13</w:t>
        </w:r>
        <w:r w:rsidR="00676DE5">
          <w:rPr>
            <w:noProof/>
            <w:webHidden/>
          </w:rPr>
          <w:fldChar w:fldCharType="end"/>
        </w:r>
      </w:hyperlink>
    </w:p>
    <w:p w14:paraId="2C8D8309" w14:textId="3EE9216D" w:rsidR="00676DE5" w:rsidRDefault="00000000">
      <w:pPr>
        <w:pStyle w:val="Kazalovsebine1"/>
        <w:rPr>
          <w:rFonts w:asciiTheme="minorHAnsi" w:eastAsiaTheme="minorEastAsia" w:hAnsiTheme="minorHAnsi"/>
          <w:noProof/>
          <w:kern w:val="2"/>
          <w:szCs w:val="24"/>
          <w:lang w:eastAsia="sl-SI"/>
        </w:rPr>
      </w:pPr>
      <w:hyperlink w:anchor="_Toc161247287" w:history="1">
        <w:r w:rsidR="00676DE5" w:rsidRPr="007D4230">
          <w:rPr>
            <w:rStyle w:val="Hiperpovezava"/>
            <w:noProof/>
          </w:rPr>
          <w:t>4</w:t>
        </w:r>
        <w:r w:rsidR="00676DE5">
          <w:rPr>
            <w:rFonts w:asciiTheme="minorHAnsi" w:eastAsiaTheme="minorEastAsia" w:hAnsiTheme="minorHAnsi"/>
            <w:noProof/>
            <w:kern w:val="2"/>
            <w:szCs w:val="24"/>
            <w:lang w:eastAsia="sl-SI"/>
          </w:rPr>
          <w:tab/>
        </w:r>
        <w:r w:rsidR="00676DE5" w:rsidRPr="007D4230">
          <w:rPr>
            <w:rStyle w:val="Hiperpovezava"/>
            <w:noProof/>
          </w:rPr>
          <w:t>ZASNOVA INFORMACIJSKE REŠITVE ZA PODPORO PROCESU PRIJAVE DIVJEGA ODLAGALIŠČA</w:t>
        </w:r>
        <w:r w:rsidR="00676DE5">
          <w:rPr>
            <w:noProof/>
            <w:webHidden/>
          </w:rPr>
          <w:tab/>
        </w:r>
        <w:r w:rsidR="00676DE5">
          <w:rPr>
            <w:noProof/>
            <w:webHidden/>
          </w:rPr>
          <w:fldChar w:fldCharType="begin"/>
        </w:r>
        <w:r w:rsidR="00676DE5">
          <w:rPr>
            <w:noProof/>
            <w:webHidden/>
          </w:rPr>
          <w:instrText xml:space="preserve"> PAGEREF _Toc161247287 \h </w:instrText>
        </w:r>
        <w:r w:rsidR="00676DE5">
          <w:rPr>
            <w:noProof/>
            <w:webHidden/>
          </w:rPr>
        </w:r>
        <w:r w:rsidR="00676DE5">
          <w:rPr>
            <w:noProof/>
            <w:webHidden/>
          </w:rPr>
          <w:fldChar w:fldCharType="separate"/>
        </w:r>
        <w:r w:rsidR="00A64536">
          <w:rPr>
            <w:noProof/>
            <w:webHidden/>
          </w:rPr>
          <w:t>16</w:t>
        </w:r>
        <w:r w:rsidR="00676DE5">
          <w:rPr>
            <w:noProof/>
            <w:webHidden/>
          </w:rPr>
          <w:fldChar w:fldCharType="end"/>
        </w:r>
      </w:hyperlink>
    </w:p>
    <w:p w14:paraId="4BE8B521" w14:textId="6C2D89F1" w:rsidR="00676DE5" w:rsidRDefault="00000000">
      <w:pPr>
        <w:pStyle w:val="Kazalovsebine2"/>
        <w:rPr>
          <w:rFonts w:asciiTheme="minorHAnsi" w:eastAsiaTheme="minorEastAsia" w:hAnsiTheme="minorHAnsi"/>
          <w:noProof/>
          <w:kern w:val="2"/>
          <w:szCs w:val="24"/>
          <w:lang w:eastAsia="sl-SI"/>
        </w:rPr>
      </w:pPr>
      <w:hyperlink w:anchor="_Toc161247288" w:history="1">
        <w:r w:rsidR="00676DE5" w:rsidRPr="007D4230">
          <w:rPr>
            <w:rStyle w:val="Hiperpovezava"/>
            <w:noProof/>
          </w:rPr>
          <w:t>4.1</w:t>
        </w:r>
        <w:r w:rsidR="00676DE5">
          <w:rPr>
            <w:rFonts w:asciiTheme="minorHAnsi" w:eastAsiaTheme="minorEastAsia" w:hAnsiTheme="minorHAnsi"/>
            <w:noProof/>
            <w:kern w:val="2"/>
            <w:szCs w:val="24"/>
            <w:lang w:eastAsia="sl-SI"/>
          </w:rPr>
          <w:tab/>
        </w:r>
        <w:r w:rsidR="00676DE5" w:rsidRPr="007D4230">
          <w:rPr>
            <w:rStyle w:val="Hiperpovezava"/>
            <w:noProof/>
          </w:rPr>
          <w:t>PROCESNI MODEL REGISTRACIJE UPORABNIKA IN PRIJAVE DIVJEGA ODLAGALIŠČA</w:t>
        </w:r>
        <w:r w:rsidR="00676DE5">
          <w:rPr>
            <w:noProof/>
            <w:webHidden/>
          </w:rPr>
          <w:tab/>
        </w:r>
        <w:r w:rsidR="00676DE5">
          <w:rPr>
            <w:noProof/>
            <w:webHidden/>
          </w:rPr>
          <w:fldChar w:fldCharType="begin"/>
        </w:r>
        <w:r w:rsidR="00676DE5">
          <w:rPr>
            <w:noProof/>
            <w:webHidden/>
          </w:rPr>
          <w:instrText xml:space="preserve"> PAGEREF _Toc161247288 \h </w:instrText>
        </w:r>
        <w:r w:rsidR="00676DE5">
          <w:rPr>
            <w:noProof/>
            <w:webHidden/>
          </w:rPr>
        </w:r>
        <w:r w:rsidR="00676DE5">
          <w:rPr>
            <w:noProof/>
            <w:webHidden/>
          </w:rPr>
          <w:fldChar w:fldCharType="separate"/>
        </w:r>
        <w:r w:rsidR="00A64536">
          <w:rPr>
            <w:noProof/>
            <w:webHidden/>
          </w:rPr>
          <w:t>16</w:t>
        </w:r>
        <w:r w:rsidR="00676DE5">
          <w:rPr>
            <w:noProof/>
            <w:webHidden/>
          </w:rPr>
          <w:fldChar w:fldCharType="end"/>
        </w:r>
      </w:hyperlink>
    </w:p>
    <w:p w14:paraId="39798A0E" w14:textId="0957AD55" w:rsidR="00676DE5" w:rsidRDefault="00000000">
      <w:pPr>
        <w:pStyle w:val="Kazalovsebine2"/>
        <w:rPr>
          <w:rFonts w:asciiTheme="minorHAnsi" w:eastAsiaTheme="minorEastAsia" w:hAnsiTheme="minorHAnsi"/>
          <w:noProof/>
          <w:kern w:val="2"/>
          <w:szCs w:val="24"/>
          <w:lang w:eastAsia="sl-SI"/>
        </w:rPr>
      </w:pPr>
      <w:hyperlink w:anchor="_Toc161247289" w:history="1">
        <w:r w:rsidR="00676DE5" w:rsidRPr="007D4230">
          <w:rPr>
            <w:rStyle w:val="Hiperpovezava"/>
            <w:noProof/>
          </w:rPr>
          <w:t>4.2</w:t>
        </w:r>
        <w:r w:rsidR="00676DE5">
          <w:rPr>
            <w:rFonts w:asciiTheme="minorHAnsi" w:eastAsiaTheme="minorEastAsia" w:hAnsiTheme="minorHAnsi"/>
            <w:noProof/>
            <w:kern w:val="2"/>
            <w:szCs w:val="24"/>
            <w:lang w:eastAsia="sl-SI"/>
          </w:rPr>
          <w:tab/>
        </w:r>
        <w:r w:rsidR="00676DE5" w:rsidRPr="007D4230">
          <w:rPr>
            <w:rStyle w:val="Hiperpovezava"/>
            <w:noProof/>
          </w:rPr>
          <w:t>OPREDELITEV ZAHTEV IN UPORABLJENIH TEHNOLOGIJ</w:t>
        </w:r>
        <w:r w:rsidR="00676DE5">
          <w:rPr>
            <w:noProof/>
            <w:webHidden/>
          </w:rPr>
          <w:tab/>
        </w:r>
        <w:r w:rsidR="00676DE5">
          <w:rPr>
            <w:noProof/>
            <w:webHidden/>
          </w:rPr>
          <w:fldChar w:fldCharType="begin"/>
        </w:r>
        <w:r w:rsidR="00676DE5">
          <w:rPr>
            <w:noProof/>
            <w:webHidden/>
          </w:rPr>
          <w:instrText xml:space="preserve"> PAGEREF _Toc161247289 \h </w:instrText>
        </w:r>
        <w:r w:rsidR="00676DE5">
          <w:rPr>
            <w:noProof/>
            <w:webHidden/>
          </w:rPr>
        </w:r>
        <w:r w:rsidR="00676DE5">
          <w:rPr>
            <w:noProof/>
            <w:webHidden/>
          </w:rPr>
          <w:fldChar w:fldCharType="separate"/>
        </w:r>
        <w:r w:rsidR="00A64536">
          <w:rPr>
            <w:noProof/>
            <w:webHidden/>
          </w:rPr>
          <w:t>18</w:t>
        </w:r>
        <w:r w:rsidR="00676DE5">
          <w:rPr>
            <w:noProof/>
            <w:webHidden/>
          </w:rPr>
          <w:fldChar w:fldCharType="end"/>
        </w:r>
      </w:hyperlink>
    </w:p>
    <w:p w14:paraId="06B2177A" w14:textId="5D8AD99A" w:rsidR="00676DE5" w:rsidRDefault="00000000">
      <w:pPr>
        <w:pStyle w:val="Kazalovsebine3"/>
        <w:tabs>
          <w:tab w:val="right" w:leader="dot" w:pos="9060"/>
        </w:tabs>
        <w:rPr>
          <w:rFonts w:asciiTheme="minorHAnsi" w:eastAsiaTheme="minorEastAsia" w:hAnsiTheme="minorHAnsi"/>
          <w:noProof/>
          <w:kern w:val="2"/>
          <w:szCs w:val="24"/>
          <w:lang w:eastAsia="sl-SI"/>
        </w:rPr>
      </w:pPr>
      <w:hyperlink w:anchor="_Toc161247290" w:history="1">
        <w:r w:rsidR="00676DE5" w:rsidRPr="007D4230">
          <w:rPr>
            <w:rStyle w:val="Hiperpovezava"/>
            <w:noProof/>
          </w:rPr>
          <w:t>4.2.1</w:t>
        </w:r>
        <w:r w:rsidR="00676DE5">
          <w:rPr>
            <w:rFonts w:asciiTheme="minorHAnsi" w:eastAsiaTheme="minorEastAsia" w:hAnsiTheme="minorHAnsi"/>
            <w:noProof/>
            <w:kern w:val="2"/>
            <w:szCs w:val="24"/>
            <w:lang w:eastAsia="sl-SI"/>
          </w:rPr>
          <w:tab/>
        </w:r>
        <w:r w:rsidR="00676DE5" w:rsidRPr="007D4230">
          <w:rPr>
            <w:rStyle w:val="Hiperpovezava"/>
            <w:noProof/>
          </w:rPr>
          <w:t>Slovar pojmov</w:t>
        </w:r>
        <w:r w:rsidR="00676DE5">
          <w:rPr>
            <w:noProof/>
            <w:webHidden/>
          </w:rPr>
          <w:tab/>
        </w:r>
        <w:r w:rsidR="00676DE5">
          <w:rPr>
            <w:noProof/>
            <w:webHidden/>
          </w:rPr>
          <w:fldChar w:fldCharType="begin"/>
        </w:r>
        <w:r w:rsidR="00676DE5">
          <w:rPr>
            <w:noProof/>
            <w:webHidden/>
          </w:rPr>
          <w:instrText xml:space="preserve"> PAGEREF _Toc161247290 \h </w:instrText>
        </w:r>
        <w:r w:rsidR="00676DE5">
          <w:rPr>
            <w:noProof/>
            <w:webHidden/>
          </w:rPr>
        </w:r>
        <w:r w:rsidR="00676DE5">
          <w:rPr>
            <w:noProof/>
            <w:webHidden/>
          </w:rPr>
          <w:fldChar w:fldCharType="separate"/>
        </w:r>
        <w:r w:rsidR="00A64536">
          <w:rPr>
            <w:noProof/>
            <w:webHidden/>
          </w:rPr>
          <w:t>19</w:t>
        </w:r>
        <w:r w:rsidR="00676DE5">
          <w:rPr>
            <w:noProof/>
            <w:webHidden/>
          </w:rPr>
          <w:fldChar w:fldCharType="end"/>
        </w:r>
      </w:hyperlink>
    </w:p>
    <w:p w14:paraId="793B555F" w14:textId="26F01295" w:rsidR="00676DE5" w:rsidRDefault="00000000">
      <w:pPr>
        <w:pStyle w:val="Kazalovsebine3"/>
        <w:tabs>
          <w:tab w:val="right" w:leader="dot" w:pos="9060"/>
        </w:tabs>
        <w:rPr>
          <w:rFonts w:asciiTheme="minorHAnsi" w:eastAsiaTheme="minorEastAsia" w:hAnsiTheme="minorHAnsi"/>
          <w:noProof/>
          <w:kern w:val="2"/>
          <w:szCs w:val="24"/>
          <w:lang w:eastAsia="sl-SI"/>
        </w:rPr>
      </w:pPr>
      <w:hyperlink w:anchor="_Toc161247291" w:history="1">
        <w:r w:rsidR="00676DE5" w:rsidRPr="007D4230">
          <w:rPr>
            <w:rStyle w:val="Hiperpovezava"/>
            <w:noProof/>
          </w:rPr>
          <w:t>4.2.2</w:t>
        </w:r>
        <w:r w:rsidR="00676DE5">
          <w:rPr>
            <w:rFonts w:asciiTheme="minorHAnsi" w:eastAsiaTheme="minorEastAsia" w:hAnsiTheme="minorHAnsi"/>
            <w:noProof/>
            <w:kern w:val="2"/>
            <w:szCs w:val="24"/>
            <w:lang w:eastAsia="sl-SI"/>
          </w:rPr>
          <w:tab/>
        </w:r>
        <w:r w:rsidR="00676DE5" w:rsidRPr="007D4230">
          <w:rPr>
            <w:rStyle w:val="Hiperpovezava"/>
            <w:noProof/>
          </w:rPr>
          <w:t>Uporabniške vloge</w:t>
        </w:r>
        <w:r w:rsidR="00676DE5">
          <w:rPr>
            <w:noProof/>
            <w:webHidden/>
          </w:rPr>
          <w:tab/>
        </w:r>
        <w:r w:rsidR="00676DE5">
          <w:rPr>
            <w:noProof/>
            <w:webHidden/>
          </w:rPr>
          <w:fldChar w:fldCharType="begin"/>
        </w:r>
        <w:r w:rsidR="00676DE5">
          <w:rPr>
            <w:noProof/>
            <w:webHidden/>
          </w:rPr>
          <w:instrText xml:space="preserve"> PAGEREF _Toc161247291 \h </w:instrText>
        </w:r>
        <w:r w:rsidR="00676DE5">
          <w:rPr>
            <w:noProof/>
            <w:webHidden/>
          </w:rPr>
        </w:r>
        <w:r w:rsidR="00676DE5">
          <w:rPr>
            <w:noProof/>
            <w:webHidden/>
          </w:rPr>
          <w:fldChar w:fldCharType="separate"/>
        </w:r>
        <w:r w:rsidR="00A64536">
          <w:rPr>
            <w:noProof/>
            <w:webHidden/>
          </w:rPr>
          <w:t>19</w:t>
        </w:r>
        <w:r w:rsidR="00676DE5">
          <w:rPr>
            <w:noProof/>
            <w:webHidden/>
          </w:rPr>
          <w:fldChar w:fldCharType="end"/>
        </w:r>
      </w:hyperlink>
    </w:p>
    <w:p w14:paraId="7447043C" w14:textId="6ACBF528" w:rsidR="00676DE5" w:rsidRDefault="00000000">
      <w:pPr>
        <w:pStyle w:val="Kazalovsebine3"/>
        <w:tabs>
          <w:tab w:val="right" w:leader="dot" w:pos="9060"/>
        </w:tabs>
        <w:rPr>
          <w:rFonts w:asciiTheme="minorHAnsi" w:eastAsiaTheme="minorEastAsia" w:hAnsiTheme="minorHAnsi"/>
          <w:noProof/>
          <w:kern w:val="2"/>
          <w:szCs w:val="24"/>
          <w:lang w:eastAsia="sl-SI"/>
        </w:rPr>
      </w:pPr>
      <w:hyperlink w:anchor="_Toc161247292" w:history="1">
        <w:r w:rsidR="00676DE5" w:rsidRPr="007D4230">
          <w:rPr>
            <w:rStyle w:val="Hiperpovezava"/>
            <w:noProof/>
          </w:rPr>
          <w:t>4.2.3</w:t>
        </w:r>
        <w:r w:rsidR="00676DE5">
          <w:rPr>
            <w:rFonts w:asciiTheme="minorHAnsi" w:eastAsiaTheme="minorEastAsia" w:hAnsiTheme="minorHAnsi"/>
            <w:noProof/>
            <w:kern w:val="2"/>
            <w:szCs w:val="24"/>
            <w:lang w:eastAsia="sl-SI"/>
          </w:rPr>
          <w:tab/>
        </w:r>
        <w:r w:rsidR="00676DE5" w:rsidRPr="007D4230">
          <w:rPr>
            <w:rStyle w:val="Hiperpovezava"/>
            <w:noProof/>
          </w:rPr>
          <w:t>Funkcionalne zahteve</w:t>
        </w:r>
        <w:r w:rsidR="00676DE5">
          <w:rPr>
            <w:noProof/>
            <w:webHidden/>
          </w:rPr>
          <w:tab/>
        </w:r>
        <w:r w:rsidR="00676DE5">
          <w:rPr>
            <w:noProof/>
            <w:webHidden/>
          </w:rPr>
          <w:fldChar w:fldCharType="begin"/>
        </w:r>
        <w:r w:rsidR="00676DE5">
          <w:rPr>
            <w:noProof/>
            <w:webHidden/>
          </w:rPr>
          <w:instrText xml:space="preserve"> PAGEREF _Toc161247292 \h </w:instrText>
        </w:r>
        <w:r w:rsidR="00676DE5">
          <w:rPr>
            <w:noProof/>
            <w:webHidden/>
          </w:rPr>
        </w:r>
        <w:r w:rsidR="00676DE5">
          <w:rPr>
            <w:noProof/>
            <w:webHidden/>
          </w:rPr>
          <w:fldChar w:fldCharType="separate"/>
        </w:r>
        <w:r w:rsidR="00A64536">
          <w:rPr>
            <w:noProof/>
            <w:webHidden/>
          </w:rPr>
          <w:t>20</w:t>
        </w:r>
        <w:r w:rsidR="00676DE5">
          <w:rPr>
            <w:noProof/>
            <w:webHidden/>
          </w:rPr>
          <w:fldChar w:fldCharType="end"/>
        </w:r>
      </w:hyperlink>
    </w:p>
    <w:p w14:paraId="637A7332" w14:textId="775DF3F1" w:rsidR="00676DE5" w:rsidRDefault="00000000">
      <w:pPr>
        <w:pStyle w:val="Kazalovsebine3"/>
        <w:tabs>
          <w:tab w:val="right" w:leader="dot" w:pos="9060"/>
        </w:tabs>
        <w:rPr>
          <w:rFonts w:asciiTheme="minorHAnsi" w:eastAsiaTheme="minorEastAsia" w:hAnsiTheme="minorHAnsi"/>
          <w:noProof/>
          <w:kern w:val="2"/>
          <w:szCs w:val="24"/>
          <w:lang w:eastAsia="sl-SI"/>
        </w:rPr>
      </w:pPr>
      <w:hyperlink w:anchor="_Toc161247293" w:history="1">
        <w:r w:rsidR="00676DE5" w:rsidRPr="007D4230">
          <w:rPr>
            <w:rStyle w:val="Hiperpovezava"/>
            <w:noProof/>
          </w:rPr>
          <w:t>4.2.4</w:t>
        </w:r>
        <w:r w:rsidR="00676DE5">
          <w:rPr>
            <w:rFonts w:asciiTheme="minorHAnsi" w:eastAsiaTheme="minorEastAsia" w:hAnsiTheme="minorHAnsi"/>
            <w:noProof/>
            <w:kern w:val="2"/>
            <w:szCs w:val="24"/>
            <w:lang w:eastAsia="sl-SI"/>
          </w:rPr>
          <w:tab/>
        </w:r>
        <w:r w:rsidR="00676DE5" w:rsidRPr="007D4230">
          <w:rPr>
            <w:rStyle w:val="Hiperpovezava"/>
            <w:noProof/>
          </w:rPr>
          <w:t>Diagram primerov uporabe</w:t>
        </w:r>
        <w:r w:rsidR="00676DE5">
          <w:rPr>
            <w:noProof/>
            <w:webHidden/>
          </w:rPr>
          <w:tab/>
        </w:r>
        <w:r w:rsidR="00676DE5">
          <w:rPr>
            <w:noProof/>
            <w:webHidden/>
          </w:rPr>
          <w:fldChar w:fldCharType="begin"/>
        </w:r>
        <w:r w:rsidR="00676DE5">
          <w:rPr>
            <w:noProof/>
            <w:webHidden/>
          </w:rPr>
          <w:instrText xml:space="preserve"> PAGEREF _Toc161247293 \h </w:instrText>
        </w:r>
        <w:r w:rsidR="00676DE5">
          <w:rPr>
            <w:noProof/>
            <w:webHidden/>
          </w:rPr>
        </w:r>
        <w:r w:rsidR="00676DE5">
          <w:rPr>
            <w:noProof/>
            <w:webHidden/>
          </w:rPr>
          <w:fldChar w:fldCharType="separate"/>
        </w:r>
        <w:r w:rsidR="00A64536">
          <w:rPr>
            <w:noProof/>
            <w:webHidden/>
          </w:rPr>
          <w:t>28</w:t>
        </w:r>
        <w:r w:rsidR="00676DE5">
          <w:rPr>
            <w:noProof/>
            <w:webHidden/>
          </w:rPr>
          <w:fldChar w:fldCharType="end"/>
        </w:r>
      </w:hyperlink>
    </w:p>
    <w:p w14:paraId="6BA239AD" w14:textId="25FECE85" w:rsidR="00676DE5" w:rsidRDefault="00000000">
      <w:pPr>
        <w:pStyle w:val="Kazalovsebine3"/>
        <w:tabs>
          <w:tab w:val="right" w:leader="dot" w:pos="9060"/>
        </w:tabs>
        <w:rPr>
          <w:rFonts w:asciiTheme="minorHAnsi" w:eastAsiaTheme="minorEastAsia" w:hAnsiTheme="minorHAnsi"/>
          <w:noProof/>
          <w:kern w:val="2"/>
          <w:szCs w:val="24"/>
          <w:lang w:eastAsia="sl-SI"/>
        </w:rPr>
      </w:pPr>
      <w:hyperlink w:anchor="_Toc161247294" w:history="1">
        <w:r w:rsidR="00676DE5" w:rsidRPr="007D4230">
          <w:rPr>
            <w:rStyle w:val="Hiperpovezava"/>
            <w:noProof/>
          </w:rPr>
          <w:t>4.2.5</w:t>
        </w:r>
        <w:r w:rsidR="00676DE5">
          <w:rPr>
            <w:rFonts w:asciiTheme="minorHAnsi" w:eastAsiaTheme="minorEastAsia" w:hAnsiTheme="minorHAnsi"/>
            <w:noProof/>
            <w:kern w:val="2"/>
            <w:szCs w:val="24"/>
            <w:lang w:eastAsia="sl-SI"/>
          </w:rPr>
          <w:tab/>
        </w:r>
        <w:r w:rsidR="00676DE5" w:rsidRPr="007D4230">
          <w:rPr>
            <w:rStyle w:val="Hiperpovezava"/>
            <w:noProof/>
          </w:rPr>
          <w:t>Opis vmesnikov</w:t>
        </w:r>
        <w:r w:rsidR="00676DE5">
          <w:rPr>
            <w:noProof/>
            <w:webHidden/>
          </w:rPr>
          <w:tab/>
        </w:r>
        <w:r w:rsidR="00676DE5">
          <w:rPr>
            <w:noProof/>
            <w:webHidden/>
          </w:rPr>
          <w:fldChar w:fldCharType="begin"/>
        </w:r>
        <w:r w:rsidR="00676DE5">
          <w:rPr>
            <w:noProof/>
            <w:webHidden/>
          </w:rPr>
          <w:instrText xml:space="preserve"> PAGEREF _Toc161247294 \h </w:instrText>
        </w:r>
        <w:r w:rsidR="00676DE5">
          <w:rPr>
            <w:noProof/>
            <w:webHidden/>
          </w:rPr>
        </w:r>
        <w:r w:rsidR="00676DE5">
          <w:rPr>
            <w:noProof/>
            <w:webHidden/>
          </w:rPr>
          <w:fldChar w:fldCharType="separate"/>
        </w:r>
        <w:r w:rsidR="00A64536">
          <w:rPr>
            <w:noProof/>
            <w:webHidden/>
          </w:rPr>
          <w:t>30</w:t>
        </w:r>
        <w:r w:rsidR="00676DE5">
          <w:rPr>
            <w:noProof/>
            <w:webHidden/>
          </w:rPr>
          <w:fldChar w:fldCharType="end"/>
        </w:r>
      </w:hyperlink>
    </w:p>
    <w:p w14:paraId="498B8CFF" w14:textId="73989256" w:rsidR="00676DE5" w:rsidRDefault="00000000">
      <w:pPr>
        <w:pStyle w:val="Kazalovsebine2"/>
        <w:rPr>
          <w:rFonts w:asciiTheme="minorHAnsi" w:eastAsiaTheme="minorEastAsia" w:hAnsiTheme="minorHAnsi"/>
          <w:noProof/>
          <w:kern w:val="2"/>
          <w:szCs w:val="24"/>
          <w:lang w:eastAsia="sl-SI"/>
        </w:rPr>
      </w:pPr>
      <w:hyperlink w:anchor="_Toc161247295" w:history="1">
        <w:r w:rsidR="00676DE5" w:rsidRPr="007D4230">
          <w:rPr>
            <w:rStyle w:val="Hiperpovezava"/>
            <w:noProof/>
          </w:rPr>
          <w:t>4.3</w:t>
        </w:r>
        <w:r w:rsidR="00676DE5">
          <w:rPr>
            <w:rFonts w:asciiTheme="minorHAnsi" w:eastAsiaTheme="minorEastAsia" w:hAnsiTheme="minorHAnsi"/>
            <w:noProof/>
            <w:kern w:val="2"/>
            <w:szCs w:val="24"/>
            <w:lang w:eastAsia="sl-SI"/>
          </w:rPr>
          <w:tab/>
        </w:r>
        <w:r w:rsidR="00676DE5" w:rsidRPr="007D4230">
          <w:rPr>
            <w:rStyle w:val="Hiperpovezava"/>
            <w:noProof/>
          </w:rPr>
          <w:t>KONCEPTUALNI PODATKOVNI MODEL IN PODATKOVNA BAZA</w:t>
        </w:r>
        <w:r w:rsidR="00676DE5">
          <w:rPr>
            <w:noProof/>
            <w:webHidden/>
          </w:rPr>
          <w:tab/>
        </w:r>
        <w:r w:rsidR="00676DE5">
          <w:rPr>
            <w:noProof/>
            <w:webHidden/>
          </w:rPr>
          <w:fldChar w:fldCharType="begin"/>
        </w:r>
        <w:r w:rsidR="00676DE5">
          <w:rPr>
            <w:noProof/>
            <w:webHidden/>
          </w:rPr>
          <w:instrText xml:space="preserve"> PAGEREF _Toc161247295 \h </w:instrText>
        </w:r>
        <w:r w:rsidR="00676DE5">
          <w:rPr>
            <w:noProof/>
            <w:webHidden/>
          </w:rPr>
        </w:r>
        <w:r w:rsidR="00676DE5">
          <w:rPr>
            <w:noProof/>
            <w:webHidden/>
          </w:rPr>
          <w:fldChar w:fldCharType="separate"/>
        </w:r>
        <w:r w:rsidR="00A64536">
          <w:rPr>
            <w:noProof/>
            <w:webHidden/>
          </w:rPr>
          <w:t>32</w:t>
        </w:r>
        <w:r w:rsidR="00676DE5">
          <w:rPr>
            <w:noProof/>
            <w:webHidden/>
          </w:rPr>
          <w:fldChar w:fldCharType="end"/>
        </w:r>
      </w:hyperlink>
    </w:p>
    <w:p w14:paraId="09ACE2E3" w14:textId="1F72E419" w:rsidR="00676DE5" w:rsidRDefault="00000000">
      <w:pPr>
        <w:pStyle w:val="Kazalovsebine2"/>
        <w:rPr>
          <w:rFonts w:asciiTheme="minorHAnsi" w:eastAsiaTheme="minorEastAsia" w:hAnsiTheme="minorHAnsi"/>
          <w:noProof/>
          <w:kern w:val="2"/>
          <w:szCs w:val="24"/>
          <w:lang w:eastAsia="sl-SI"/>
        </w:rPr>
      </w:pPr>
      <w:hyperlink w:anchor="_Toc161247296" w:history="1">
        <w:r w:rsidR="00676DE5" w:rsidRPr="007D4230">
          <w:rPr>
            <w:rStyle w:val="Hiperpovezava"/>
            <w:noProof/>
          </w:rPr>
          <w:t>4.4</w:t>
        </w:r>
        <w:r w:rsidR="00676DE5">
          <w:rPr>
            <w:rFonts w:asciiTheme="minorHAnsi" w:eastAsiaTheme="minorEastAsia" w:hAnsiTheme="minorHAnsi"/>
            <w:noProof/>
            <w:kern w:val="2"/>
            <w:szCs w:val="24"/>
            <w:lang w:eastAsia="sl-SI"/>
          </w:rPr>
          <w:tab/>
        </w:r>
        <w:r w:rsidR="00676DE5" w:rsidRPr="007D4230">
          <w:rPr>
            <w:rStyle w:val="Hiperpovezava"/>
            <w:noProof/>
          </w:rPr>
          <w:t>ANGULAR (ČELNI DEL)</w:t>
        </w:r>
        <w:r w:rsidR="00676DE5">
          <w:rPr>
            <w:noProof/>
            <w:webHidden/>
          </w:rPr>
          <w:tab/>
        </w:r>
        <w:r w:rsidR="00676DE5">
          <w:rPr>
            <w:noProof/>
            <w:webHidden/>
          </w:rPr>
          <w:fldChar w:fldCharType="begin"/>
        </w:r>
        <w:r w:rsidR="00676DE5">
          <w:rPr>
            <w:noProof/>
            <w:webHidden/>
          </w:rPr>
          <w:instrText xml:space="preserve"> PAGEREF _Toc161247296 \h </w:instrText>
        </w:r>
        <w:r w:rsidR="00676DE5">
          <w:rPr>
            <w:noProof/>
            <w:webHidden/>
          </w:rPr>
        </w:r>
        <w:r w:rsidR="00676DE5">
          <w:rPr>
            <w:noProof/>
            <w:webHidden/>
          </w:rPr>
          <w:fldChar w:fldCharType="separate"/>
        </w:r>
        <w:r w:rsidR="00A64536">
          <w:rPr>
            <w:noProof/>
            <w:webHidden/>
          </w:rPr>
          <w:t>34</w:t>
        </w:r>
        <w:r w:rsidR="00676DE5">
          <w:rPr>
            <w:noProof/>
            <w:webHidden/>
          </w:rPr>
          <w:fldChar w:fldCharType="end"/>
        </w:r>
      </w:hyperlink>
    </w:p>
    <w:p w14:paraId="4888E68C" w14:textId="0265388C" w:rsidR="00676DE5" w:rsidRDefault="00000000">
      <w:pPr>
        <w:pStyle w:val="Kazalovsebine2"/>
        <w:rPr>
          <w:rFonts w:asciiTheme="minorHAnsi" w:eastAsiaTheme="minorEastAsia" w:hAnsiTheme="minorHAnsi"/>
          <w:noProof/>
          <w:kern w:val="2"/>
          <w:szCs w:val="24"/>
          <w:lang w:eastAsia="sl-SI"/>
        </w:rPr>
      </w:pPr>
      <w:hyperlink w:anchor="_Toc161247297" w:history="1">
        <w:r w:rsidR="00676DE5" w:rsidRPr="007D4230">
          <w:rPr>
            <w:rStyle w:val="Hiperpovezava"/>
            <w:noProof/>
          </w:rPr>
          <w:t>4.5</w:t>
        </w:r>
        <w:r w:rsidR="00676DE5">
          <w:rPr>
            <w:rFonts w:asciiTheme="minorHAnsi" w:eastAsiaTheme="minorEastAsia" w:hAnsiTheme="minorHAnsi"/>
            <w:noProof/>
            <w:kern w:val="2"/>
            <w:szCs w:val="24"/>
            <w:lang w:eastAsia="sl-SI"/>
          </w:rPr>
          <w:tab/>
        </w:r>
        <w:r w:rsidR="00676DE5" w:rsidRPr="007D4230">
          <w:rPr>
            <w:rStyle w:val="Hiperpovezava"/>
            <w:noProof/>
          </w:rPr>
          <w:t>SPRING BOOT (ZALEDNI DEL)</w:t>
        </w:r>
        <w:r w:rsidR="00676DE5">
          <w:rPr>
            <w:noProof/>
            <w:webHidden/>
          </w:rPr>
          <w:tab/>
        </w:r>
        <w:r w:rsidR="00676DE5">
          <w:rPr>
            <w:noProof/>
            <w:webHidden/>
          </w:rPr>
          <w:fldChar w:fldCharType="begin"/>
        </w:r>
        <w:r w:rsidR="00676DE5">
          <w:rPr>
            <w:noProof/>
            <w:webHidden/>
          </w:rPr>
          <w:instrText xml:space="preserve"> PAGEREF _Toc161247297 \h </w:instrText>
        </w:r>
        <w:r w:rsidR="00676DE5">
          <w:rPr>
            <w:noProof/>
            <w:webHidden/>
          </w:rPr>
        </w:r>
        <w:r w:rsidR="00676DE5">
          <w:rPr>
            <w:noProof/>
            <w:webHidden/>
          </w:rPr>
          <w:fldChar w:fldCharType="separate"/>
        </w:r>
        <w:r w:rsidR="00A64536">
          <w:rPr>
            <w:noProof/>
            <w:webHidden/>
          </w:rPr>
          <w:t>34</w:t>
        </w:r>
        <w:r w:rsidR="00676DE5">
          <w:rPr>
            <w:noProof/>
            <w:webHidden/>
          </w:rPr>
          <w:fldChar w:fldCharType="end"/>
        </w:r>
      </w:hyperlink>
    </w:p>
    <w:p w14:paraId="470158A8" w14:textId="56FB6572" w:rsidR="00676DE5" w:rsidRDefault="00000000">
      <w:pPr>
        <w:pStyle w:val="Kazalovsebine1"/>
        <w:rPr>
          <w:rFonts w:asciiTheme="minorHAnsi" w:eastAsiaTheme="minorEastAsia" w:hAnsiTheme="minorHAnsi"/>
          <w:noProof/>
          <w:kern w:val="2"/>
          <w:szCs w:val="24"/>
          <w:lang w:eastAsia="sl-SI"/>
        </w:rPr>
      </w:pPr>
      <w:hyperlink w:anchor="_Toc161247298" w:history="1">
        <w:r w:rsidR="00676DE5" w:rsidRPr="007D4230">
          <w:rPr>
            <w:rStyle w:val="Hiperpovezava"/>
            <w:noProof/>
          </w:rPr>
          <w:t>5</w:t>
        </w:r>
        <w:r w:rsidR="00676DE5">
          <w:rPr>
            <w:rFonts w:asciiTheme="minorHAnsi" w:eastAsiaTheme="minorEastAsia" w:hAnsiTheme="minorHAnsi"/>
            <w:noProof/>
            <w:kern w:val="2"/>
            <w:szCs w:val="24"/>
            <w:lang w:eastAsia="sl-SI"/>
          </w:rPr>
          <w:tab/>
        </w:r>
        <w:r w:rsidR="00676DE5" w:rsidRPr="007D4230">
          <w:rPr>
            <w:rStyle w:val="Hiperpovezava"/>
            <w:noProof/>
          </w:rPr>
          <w:t>RAZVOJ SPLETNE APLIKACIJE ZA OZNAČEVANJE LOKACIJ DIVJIH ODLAGALIŠČ</w:t>
        </w:r>
        <w:r w:rsidR="00676DE5">
          <w:rPr>
            <w:noProof/>
            <w:webHidden/>
          </w:rPr>
          <w:tab/>
        </w:r>
        <w:r w:rsidR="00676DE5">
          <w:rPr>
            <w:noProof/>
            <w:webHidden/>
          </w:rPr>
          <w:fldChar w:fldCharType="begin"/>
        </w:r>
        <w:r w:rsidR="00676DE5">
          <w:rPr>
            <w:noProof/>
            <w:webHidden/>
          </w:rPr>
          <w:instrText xml:space="preserve"> PAGEREF _Toc161247298 \h </w:instrText>
        </w:r>
        <w:r w:rsidR="00676DE5">
          <w:rPr>
            <w:noProof/>
            <w:webHidden/>
          </w:rPr>
        </w:r>
        <w:r w:rsidR="00676DE5">
          <w:rPr>
            <w:noProof/>
            <w:webHidden/>
          </w:rPr>
          <w:fldChar w:fldCharType="separate"/>
        </w:r>
        <w:r w:rsidR="00A64536">
          <w:rPr>
            <w:noProof/>
            <w:webHidden/>
          </w:rPr>
          <w:t>36</w:t>
        </w:r>
        <w:r w:rsidR="00676DE5">
          <w:rPr>
            <w:noProof/>
            <w:webHidden/>
          </w:rPr>
          <w:fldChar w:fldCharType="end"/>
        </w:r>
      </w:hyperlink>
    </w:p>
    <w:p w14:paraId="19B31008" w14:textId="27F026D1" w:rsidR="00676DE5" w:rsidRDefault="00000000">
      <w:pPr>
        <w:pStyle w:val="Kazalovsebine2"/>
        <w:rPr>
          <w:rFonts w:asciiTheme="minorHAnsi" w:eastAsiaTheme="minorEastAsia" w:hAnsiTheme="minorHAnsi"/>
          <w:noProof/>
          <w:kern w:val="2"/>
          <w:szCs w:val="24"/>
          <w:lang w:eastAsia="sl-SI"/>
        </w:rPr>
      </w:pPr>
      <w:hyperlink w:anchor="_Toc161247299" w:history="1">
        <w:r w:rsidR="00676DE5" w:rsidRPr="007D4230">
          <w:rPr>
            <w:rStyle w:val="Hiperpovezava"/>
            <w:noProof/>
          </w:rPr>
          <w:t>5.1</w:t>
        </w:r>
        <w:r w:rsidR="00676DE5">
          <w:rPr>
            <w:rFonts w:asciiTheme="minorHAnsi" w:eastAsiaTheme="minorEastAsia" w:hAnsiTheme="minorHAnsi"/>
            <w:noProof/>
            <w:kern w:val="2"/>
            <w:szCs w:val="24"/>
            <w:lang w:eastAsia="sl-SI"/>
          </w:rPr>
          <w:tab/>
        </w:r>
        <w:r w:rsidR="00676DE5" w:rsidRPr="007D4230">
          <w:rPr>
            <w:rStyle w:val="Hiperpovezava"/>
            <w:noProof/>
          </w:rPr>
          <w:t>PRIDOBITEV PODATKOV IN VZPOSTAVITEV PODATKOVNE BAZE</w:t>
        </w:r>
        <w:r w:rsidR="00676DE5">
          <w:rPr>
            <w:noProof/>
            <w:webHidden/>
          </w:rPr>
          <w:tab/>
        </w:r>
        <w:r w:rsidR="00676DE5">
          <w:rPr>
            <w:noProof/>
            <w:webHidden/>
          </w:rPr>
          <w:fldChar w:fldCharType="begin"/>
        </w:r>
        <w:r w:rsidR="00676DE5">
          <w:rPr>
            <w:noProof/>
            <w:webHidden/>
          </w:rPr>
          <w:instrText xml:space="preserve"> PAGEREF _Toc161247299 \h </w:instrText>
        </w:r>
        <w:r w:rsidR="00676DE5">
          <w:rPr>
            <w:noProof/>
            <w:webHidden/>
          </w:rPr>
        </w:r>
        <w:r w:rsidR="00676DE5">
          <w:rPr>
            <w:noProof/>
            <w:webHidden/>
          </w:rPr>
          <w:fldChar w:fldCharType="separate"/>
        </w:r>
        <w:r w:rsidR="00A64536">
          <w:rPr>
            <w:noProof/>
            <w:webHidden/>
          </w:rPr>
          <w:t>36</w:t>
        </w:r>
        <w:r w:rsidR="00676DE5">
          <w:rPr>
            <w:noProof/>
            <w:webHidden/>
          </w:rPr>
          <w:fldChar w:fldCharType="end"/>
        </w:r>
      </w:hyperlink>
    </w:p>
    <w:p w14:paraId="057AC512" w14:textId="08C0D690" w:rsidR="00676DE5" w:rsidRDefault="00000000">
      <w:pPr>
        <w:pStyle w:val="Kazalovsebine2"/>
        <w:rPr>
          <w:rFonts w:asciiTheme="minorHAnsi" w:eastAsiaTheme="minorEastAsia" w:hAnsiTheme="minorHAnsi"/>
          <w:noProof/>
          <w:kern w:val="2"/>
          <w:szCs w:val="24"/>
          <w:lang w:eastAsia="sl-SI"/>
        </w:rPr>
      </w:pPr>
      <w:hyperlink w:anchor="_Toc161247300" w:history="1">
        <w:r w:rsidR="00676DE5" w:rsidRPr="007D4230">
          <w:rPr>
            <w:rStyle w:val="Hiperpovezava"/>
            <w:noProof/>
          </w:rPr>
          <w:t>5.2</w:t>
        </w:r>
        <w:r w:rsidR="00676DE5">
          <w:rPr>
            <w:rFonts w:asciiTheme="minorHAnsi" w:eastAsiaTheme="minorEastAsia" w:hAnsiTheme="minorHAnsi"/>
            <w:noProof/>
            <w:kern w:val="2"/>
            <w:szCs w:val="24"/>
            <w:lang w:eastAsia="sl-SI"/>
          </w:rPr>
          <w:tab/>
        </w:r>
        <w:r w:rsidR="00676DE5" w:rsidRPr="007D4230">
          <w:rPr>
            <w:rStyle w:val="Hiperpovezava"/>
            <w:noProof/>
          </w:rPr>
          <w:t>PRIKAZ LOKACIJ DIVJIH ODLAGALIŠČ NA ZEMLJEVIDU</w:t>
        </w:r>
        <w:r w:rsidR="00676DE5">
          <w:rPr>
            <w:noProof/>
            <w:webHidden/>
          </w:rPr>
          <w:tab/>
        </w:r>
        <w:r w:rsidR="00676DE5">
          <w:rPr>
            <w:noProof/>
            <w:webHidden/>
          </w:rPr>
          <w:fldChar w:fldCharType="begin"/>
        </w:r>
        <w:r w:rsidR="00676DE5">
          <w:rPr>
            <w:noProof/>
            <w:webHidden/>
          </w:rPr>
          <w:instrText xml:space="preserve"> PAGEREF _Toc161247300 \h </w:instrText>
        </w:r>
        <w:r w:rsidR="00676DE5">
          <w:rPr>
            <w:noProof/>
            <w:webHidden/>
          </w:rPr>
        </w:r>
        <w:r w:rsidR="00676DE5">
          <w:rPr>
            <w:noProof/>
            <w:webHidden/>
          </w:rPr>
          <w:fldChar w:fldCharType="separate"/>
        </w:r>
        <w:r w:rsidR="00A64536">
          <w:rPr>
            <w:noProof/>
            <w:webHidden/>
          </w:rPr>
          <w:t>37</w:t>
        </w:r>
        <w:r w:rsidR="00676DE5">
          <w:rPr>
            <w:noProof/>
            <w:webHidden/>
          </w:rPr>
          <w:fldChar w:fldCharType="end"/>
        </w:r>
      </w:hyperlink>
    </w:p>
    <w:p w14:paraId="51E705ED" w14:textId="73ABD245" w:rsidR="00676DE5" w:rsidRDefault="00000000">
      <w:pPr>
        <w:pStyle w:val="Kazalovsebine2"/>
        <w:rPr>
          <w:rFonts w:asciiTheme="minorHAnsi" w:eastAsiaTheme="minorEastAsia" w:hAnsiTheme="minorHAnsi"/>
          <w:noProof/>
          <w:kern w:val="2"/>
          <w:szCs w:val="24"/>
          <w:lang w:eastAsia="sl-SI"/>
        </w:rPr>
      </w:pPr>
      <w:hyperlink w:anchor="_Toc161247301" w:history="1">
        <w:r w:rsidR="00676DE5" w:rsidRPr="007D4230">
          <w:rPr>
            <w:rStyle w:val="Hiperpovezava"/>
            <w:noProof/>
          </w:rPr>
          <w:t>5.3</w:t>
        </w:r>
        <w:r w:rsidR="00676DE5">
          <w:rPr>
            <w:rFonts w:asciiTheme="minorHAnsi" w:eastAsiaTheme="minorEastAsia" w:hAnsiTheme="minorHAnsi"/>
            <w:noProof/>
            <w:kern w:val="2"/>
            <w:szCs w:val="24"/>
            <w:lang w:eastAsia="sl-SI"/>
          </w:rPr>
          <w:tab/>
        </w:r>
        <w:r w:rsidR="00676DE5" w:rsidRPr="007D4230">
          <w:rPr>
            <w:rStyle w:val="Hiperpovezava"/>
            <w:noProof/>
          </w:rPr>
          <w:t>PRIKAZ PODROBNOSTI IZBRANEGA DIVJEGA ODLAGALIŠČA</w:t>
        </w:r>
        <w:r w:rsidR="00676DE5">
          <w:rPr>
            <w:noProof/>
            <w:webHidden/>
          </w:rPr>
          <w:tab/>
        </w:r>
        <w:r w:rsidR="00676DE5">
          <w:rPr>
            <w:noProof/>
            <w:webHidden/>
          </w:rPr>
          <w:fldChar w:fldCharType="begin"/>
        </w:r>
        <w:r w:rsidR="00676DE5">
          <w:rPr>
            <w:noProof/>
            <w:webHidden/>
          </w:rPr>
          <w:instrText xml:space="preserve"> PAGEREF _Toc161247301 \h </w:instrText>
        </w:r>
        <w:r w:rsidR="00676DE5">
          <w:rPr>
            <w:noProof/>
            <w:webHidden/>
          </w:rPr>
        </w:r>
        <w:r w:rsidR="00676DE5">
          <w:rPr>
            <w:noProof/>
            <w:webHidden/>
          </w:rPr>
          <w:fldChar w:fldCharType="separate"/>
        </w:r>
        <w:r w:rsidR="00A64536">
          <w:rPr>
            <w:noProof/>
            <w:webHidden/>
          </w:rPr>
          <w:t>42</w:t>
        </w:r>
        <w:r w:rsidR="00676DE5">
          <w:rPr>
            <w:noProof/>
            <w:webHidden/>
          </w:rPr>
          <w:fldChar w:fldCharType="end"/>
        </w:r>
      </w:hyperlink>
    </w:p>
    <w:p w14:paraId="26DB2C64" w14:textId="406868AD" w:rsidR="00676DE5" w:rsidRDefault="00000000">
      <w:pPr>
        <w:pStyle w:val="Kazalovsebine2"/>
        <w:rPr>
          <w:rFonts w:asciiTheme="minorHAnsi" w:eastAsiaTheme="minorEastAsia" w:hAnsiTheme="minorHAnsi"/>
          <w:noProof/>
          <w:kern w:val="2"/>
          <w:szCs w:val="24"/>
          <w:lang w:eastAsia="sl-SI"/>
        </w:rPr>
      </w:pPr>
      <w:hyperlink w:anchor="_Toc161247302" w:history="1">
        <w:r w:rsidR="00676DE5" w:rsidRPr="007D4230">
          <w:rPr>
            <w:rStyle w:val="Hiperpovezava"/>
            <w:noProof/>
          </w:rPr>
          <w:t>5.4</w:t>
        </w:r>
        <w:r w:rsidR="00676DE5">
          <w:rPr>
            <w:rFonts w:asciiTheme="minorHAnsi" w:eastAsiaTheme="minorEastAsia" w:hAnsiTheme="minorHAnsi"/>
            <w:noProof/>
            <w:kern w:val="2"/>
            <w:szCs w:val="24"/>
            <w:lang w:eastAsia="sl-SI"/>
          </w:rPr>
          <w:tab/>
        </w:r>
        <w:r w:rsidR="00676DE5" w:rsidRPr="007D4230">
          <w:rPr>
            <w:rStyle w:val="Hiperpovezava"/>
            <w:noProof/>
          </w:rPr>
          <w:t>REGISTRACIJA, PRIJAVA IN POMOČ UPORABNIKU</w:t>
        </w:r>
        <w:r w:rsidR="00676DE5">
          <w:rPr>
            <w:noProof/>
            <w:webHidden/>
          </w:rPr>
          <w:tab/>
        </w:r>
        <w:r w:rsidR="00676DE5">
          <w:rPr>
            <w:noProof/>
            <w:webHidden/>
          </w:rPr>
          <w:fldChar w:fldCharType="begin"/>
        </w:r>
        <w:r w:rsidR="00676DE5">
          <w:rPr>
            <w:noProof/>
            <w:webHidden/>
          </w:rPr>
          <w:instrText xml:space="preserve"> PAGEREF _Toc161247302 \h </w:instrText>
        </w:r>
        <w:r w:rsidR="00676DE5">
          <w:rPr>
            <w:noProof/>
            <w:webHidden/>
          </w:rPr>
        </w:r>
        <w:r w:rsidR="00676DE5">
          <w:rPr>
            <w:noProof/>
            <w:webHidden/>
          </w:rPr>
          <w:fldChar w:fldCharType="separate"/>
        </w:r>
        <w:r w:rsidR="00A64536">
          <w:rPr>
            <w:noProof/>
            <w:webHidden/>
          </w:rPr>
          <w:t>43</w:t>
        </w:r>
        <w:r w:rsidR="00676DE5">
          <w:rPr>
            <w:noProof/>
            <w:webHidden/>
          </w:rPr>
          <w:fldChar w:fldCharType="end"/>
        </w:r>
      </w:hyperlink>
    </w:p>
    <w:p w14:paraId="4142C342" w14:textId="79CFD72F" w:rsidR="00676DE5" w:rsidRDefault="00000000">
      <w:pPr>
        <w:pStyle w:val="Kazalovsebine2"/>
        <w:rPr>
          <w:rFonts w:asciiTheme="minorHAnsi" w:eastAsiaTheme="minorEastAsia" w:hAnsiTheme="minorHAnsi"/>
          <w:noProof/>
          <w:kern w:val="2"/>
          <w:szCs w:val="24"/>
          <w:lang w:eastAsia="sl-SI"/>
        </w:rPr>
      </w:pPr>
      <w:hyperlink w:anchor="_Toc161247303" w:history="1">
        <w:r w:rsidR="00676DE5" w:rsidRPr="007D4230">
          <w:rPr>
            <w:rStyle w:val="Hiperpovezava"/>
            <w:noProof/>
          </w:rPr>
          <w:t>5.5</w:t>
        </w:r>
        <w:r w:rsidR="00676DE5">
          <w:rPr>
            <w:rFonts w:asciiTheme="minorHAnsi" w:eastAsiaTheme="minorEastAsia" w:hAnsiTheme="minorHAnsi"/>
            <w:noProof/>
            <w:kern w:val="2"/>
            <w:szCs w:val="24"/>
            <w:lang w:eastAsia="sl-SI"/>
          </w:rPr>
          <w:tab/>
        </w:r>
        <w:r w:rsidR="00676DE5" w:rsidRPr="007D4230">
          <w:rPr>
            <w:rStyle w:val="Hiperpovezava"/>
            <w:noProof/>
          </w:rPr>
          <w:t>DODAJANJE, POSODABLJANJE IN BRISANJE DIVJIH ODLAGALIŠČ</w:t>
        </w:r>
        <w:r w:rsidR="00676DE5">
          <w:rPr>
            <w:noProof/>
            <w:webHidden/>
          </w:rPr>
          <w:tab/>
        </w:r>
        <w:r w:rsidR="00676DE5">
          <w:rPr>
            <w:noProof/>
            <w:webHidden/>
          </w:rPr>
          <w:fldChar w:fldCharType="begin"/>
        </w:r>
        <w:r w:rsidR="00676DE5">
          <w:rPr>
            <w:noProof/>
            <w:webHidden/>
          </w:rPr>
          <w:instrText xml:space="preserve"> PAGEREF _Toc161247303 \h </w:instrText>
        </w:r>
        <w:r w:rsidR="00676DE5">
          <w:rPr>
            <w:noProof/>
            <w:webHidden/>
          </w:rPr>
        </w:r>
        <w:r w:rsidR="00676DE5">
          <w:rPr>
            <w:noProof/>
            <w:webHidden/>
          </w:rPr>
          <w:fldChar w:fldCharType="separate"/>
        </w:r>
        <w:r w:rsidR="00A64536">
          <w:rPr>
            <w:noProof/>
            <w:webHidden/>
          </w:rPr>
          <w:t>46</w:t>
        </w:r>
        <w:r w:rsidR="00676DE5">
          <w:rPr>
            <w:noProof/>
            <w:webHidden/>
          </w:rPr>
          <w:fldChar w:fldCharType="end"/>
        </w:r>
      </w:hyperlink>
    </w:p>
    <w:p w14:paraId="39498708" w14:textId="66295A53" w:rsidR="00676DE5" w:rsidRDefault="00000000">
      <w:pPr>
        <w:pStyle w:val="Kazalovsebine1"/>
        <w:rPr>
          <w:rFonts w:asciiTheme="minorHAnsi" w:eastAsiaTheme="minorEastAsia" w:hAnsiTheme="minorHAnsi"/>
          <w:noProof/>
          <w:kern w:val="2"/>
          <w:szCs w:val="24"/>
          <w:lang w:eastAsia="sl-SI"/>
        </w:rPr>
      </w:pPr>
      <w:hyperlink w:anchor="_Toc161247304" w:history="1">
        <w:r w:rsidR="00676DE5" w:rsidRPr="007D4230">
          <w:rPr>
            <w:rStyle w:val="Hiperpovezava"/>
            <w:noProof/>
          </w:rPr>
          <w:t>6</w:t>
        </w:r>
        <w:r w:rsidR="00676DE5">
          <w:rPr>
            <w:rFonts w:asciiTheme="minorHAnsi" w:eastAsiaTheme="minorEastAsia" w:hAnsiTheme="minorHAnsi"/>
            <w:noProof/>
            <w:kern w:val="2"/>
            <w:szCs w:val="24"/>
            <w:lang w:eastAsia="sl-SI"/>
          </w:rPr>
          <w:tab/>
        </w:r>
        <w:r w:rsidR="00676DE5" w:rsidRPr="007D4230">
          <w:rPr>
            <w:rStyle w:val="Hiperpovezava"/>
            <w:noProof/>
          </w:rPr>
          <w:t>TESTIRANJE SPLETNE APLIKACIJE</w:t>
        </w:r>
        <w:r w:rsidR="00676DE5">
          <w:rPr>
            <w:noProof/>
            <w:webHidden/>
          </w:rPr>
          <w:tab/>
        </w:r>
        <w:r w:rsidR="00676DE5">
          <w:rPr>
            <w:noProof/>
            <w:webHidden/>
          </w:rPr>
          <w:fldChar w:fldCharType="begin"/>
        </w:r>
        <w:r w:rsidR="00676DE5">
          <w:rPr>
            <w:noProof/>
            <w:webHidden/>
          </w:rPr>
          <w:instrText xml:space="preserve"> PAGEREF _Toc161247304 \h </w:instrText>
        </w:r>
        <w:r w:rsidR="00676DE5">
          <w:rPr>
            <w:noProof/>
            <w:webHidden/>
          </w:rPr>
        </w:r>
        <w:r w:rsidR="00676DE5">
          <w:rPr>
            <w:noProof/>
            <w:webHidden/>
          </w:rPr>
          <w:fldChar w:fldCharType="separate"/>
        </w:r>
        <w:r w:rsidR="00A64536">
          <w:rPr>
            <w:noProof/>
            <w:webHidden/>
          </w:rPr>
          <w:t>50</w:t>
        </w:r>
        <w:r w:rsidR="00676DE5">
          <w:rPr>
            <w:noProof/>
            <w:webHidden/>
          </w:rPr>
          <w:fldChar w:fldCharType="end"/>
        </w:r>
      </w:hyperlink>
    </w:p>
    <w:p w14:paraId="54CDFF65" w14:textId="1D94323A" w:rsidR="00676DE5" w:rsidRDefault="00000000">
      <w:pPr>
        <w:pStyle w:val="Kazalovsebine2"/>
        <w:rPr>
          <w:rFonts w:asciiTheme="minorHAnsi" w:eastAsiaTheme="minorEastAsia" w:hAnsiTheme="minorHAnsi"/>
          <w:noProof/>
          <w:kern w:val="2"/>
          <w:szCs w:val="24"/>
          <w:lang w:eastAsia="sl-SI"/>
        </w:rPr>
      </w:pPr>
      <w:hyperlink w:anchor="_Toc161247305" w:history="1">
        <w:r w:rsidR="00676DE5" w:rsidRPr="007D4230">
          <w:rPr>
            <w:rStyle w:val="Hiperpovezava"/>
            <w:noProof/>
          </w:rPr>
          <w:t>6.1</w:t>
        </w:r>
        <w:r w:rsidR="00676DE5">
          <w:rPr>
            <w:rFonts w:asciiTheme="minorHAnsi" w:eastAsiaTheme="minorEastAsia" w:hAnsiTheme="minorHAnsi"/>
            <w:noProof/>
            <w:kern w:val="2"/>
            <w:szCs w:val="24"/>
            <w:lang w:eastAsia="sl-SI"/>
          </w:rPr>
          <w:tab/>
        </w:r>
        <w:r w:rsidR="00676DE5" w:rsidRPr="007D4230">
          <w:rPr>
            <w:rStyle w:val="Hiperpovezava"/>
            <w:noProof/>
          </w:rPr>
          <w:t>TESTIRANJE STREŽNIKA</w:t>
        </w:r>
        <w:r w:rsidR="00676DE5">
          <w:rPr>
            <w:noProof/>
            <w:webHidden/>
          </w:rPr>
          <w:tab/>
        </w:r>
        <w:r w:rsidR="00676DE5">
          <w:rPr>
            <w:noProof/>
            <w:webHidden/>
          </w:rPr>
          <w:fldChar w:fldCharType="begin"/>
        </w:r>
        <w:r w:rsidR="00676DE5">
          <w:rPr>
            <w:noProof/>
            <w:webHidden/>
          </w:rPr>
          <w:instrText xml:space="preserve"> PAGEREF _Toc161247305 \h </w:instrText>
        </w:r>
        <w:r w:rsidR="00676DE5">
          <w:rPr>
            <w:noProof/>
            <w:webHidden/>
          </w:rPr>
        </w:r>
        <w:r w:rsidR="00676DE5">
          <w:rPr>
            <w:noProof/>
            <w:webHidden/>
          </w:rPr>
          <w:fldChar w:fldCharType="separate"/>
        </w:r>
        <w:r w:rsidR="00A64536">
          <w:rPr>
            <w:noProof/>
            <w:webHidden/>
          </w:rPr>
          <w:t>50</w:t>
        </w:r>
        <w:r w:rsidR="00676DE5">
          <w:rPr>
            <w:noProof/>
            <w:webHidden/>
          </w:rPr>
          <w:fldChar w:fldCharType="end"/>
        </w:r>
      </w:hyperlink>
    </w:p>
    <w:p w14:paraId="7DCB9616" w14:textId="0E6089E8" w:rsidR="00676DE5" w:rsidRDefault="00000000">
      <w:pPr>
        <w:pStyle w:val="Kazalovsebine2"/>
        <w:rPr>
          <w:rFonts w:asciiTheme="minorHAnsi" w:eastAsiaTheme="minorEastAsia" w:hAnsiTheme="minorHAnsi"/>
          <w:noProof/>
          <w:kern w:val="2"/>
          <w:szCs w:val="24"/>
          <w:lang w:eastAsia="sl-SI"/>
        </w:rPr>
      </w:pPr>
      <w:hyperlink w:anchor="_Toc161247306" w:history="1">
        <w:r w:rsidR="00676DE5" w:rsidRPr="007D4230">
          <w:rPr>
            <w:rStyle w:val="Hiperpovezava"/>
            <w:noProof/>
          </w:rPr>
          <w:t>6.2</w:t>
        </w:r>
        <w:r w:rsidR="00676DE5">
          <w:rPr>
            <w:rFonts w:asciiTheme="minorHAnsi" w:eastAsiaTheme="minorEastAsia" w:hAnsiTheme="minorHAnsi"/>
            <w:noProof/>
            <w:kern w:val="2"/>
            <w:szCs w:val="24"/>
            <w:lang w:eastAsia="sl-SI"/>
          </w:rPr>
          <w:tab/>
        </w:r>
        <w:r w:rsidR="00676DE5" w:rsidRPr="007D4230">
          <w:rPr>
            <w:rStyle w:val="Hiperpovezava"/>
            <w:noProof/>
          </w:rPr>
          <w:t>TESTIRANJE UPORABNIŠKEGA VMESNIKA</w:t>
        </w:r>
        <w:r w:rsidR="00676DE5">
          <w:rPr>
            <w:noProof/>
            <w:webHidden/>
          </w:rPr>
          <w:tab/>
        </w:r>
        <w:r w:rsidR="00676DE5">
          <w:rPr>
            <w:noProof/>
            <w:webHidden/>
          </w:rPr>
          <w:fldChar w:fldCharType="begin"/>
        </w:r>
        <w:r w:rsidR="00676DE5">
          <w:rPr>
            <w:noProof/>
            <w:webHidden/>
          </w:rPr>
          <w:instrText xml:space="preserve"> PAGEREF _Toc161247306 \h </w:instrText>
        </w:r>
        <w:r w:rsidR="00676DE5">
          <w:rPr>
            <w:noProof/>
            <w:webHidden/>
          </w:rPr>
        </w:r>
        <w:r w:rsidR="00676DE5">
          <w:rPr>
            <w:noProof/>
            <w:webHidden/>
          </w:rPr>
          <w:fldChar w:fldCharType="separate"/>
        </w:r>
        <w:r w:rsidR="00A64536">
          <w:rPr>
            <w:noProof/>
            <w:webHidden/>
          </w:rPr>
          <w:t>51</w:t>
        </w:r>
        <w:r w:rsidR="00676DE5">
          <w:rPr>
            <w:noProof/>
            <w:webHidden/>
          </w:rPr>
          <w:fldChar w:fldCharType="end"/>
        </w:r>
      </w:hyperlink>
    </w:p>
    <w:p w14:paraId="0649C661" w14:textId="4DA688C7" w:rsidR="00676DE5" w:rsidRDefault="00000000">
      <w:pPr>
        <w:pStyle w:val="Kazalovsebine1"/>
        <w:rPr>
          <w:rFonts w:asciiTheme="minorHAnsi" w:eastAsiaTheme="minorEastAsia" w:hAnsiTheme="minorHAnsi"/>
          <w:noProof/>
          <w:kern w:val="2"/>
          <w:szCs w:val="24"/>
          <w:lang w:eastAsia="sl-SI"/>
        </w:rPr>
      </w:pPr>
      <w:hyperlink w:anchor="_Toc161247307" w:history="1">
        <w:r w:rsidR="00676DE5" w:rsidRPr="007D4230">
          <w:rPr>
            <w:rStyle w:val="Hiperpovezava"/>
            <w:noProof/>
          </w:rPr>
          <w:t>7</w:t>
        </w:r>
        <w:r w:rsidR="00676DE5">
          <w:rPr>
            <w:rFonts w:asciiTheme="minorHAnsi" w:eastAsiaTheme="minorEastAsia" w:hAnsiTheme="minorHAnsi"/>
            <w:noProof/>
            <w:kern w:val="2"/>
            <w:szCs w:val="24"/>
            <w:lang w:eastAsia="sl-SI"/>
          </w:rPr>
          <w:tab/>
        </w:r>
        <w:r w:rsidR="00676DE5" w:rsidRPr="007D4230">
          <w:rPr>
            <w:rStyle w:val="Hiperpovezava"/>
            <w:noProof/>
          </w:rPr>
          <w:t>ZAKLJUČEK</w:t>
        </w:r>
        <w:r w:rsidR="00676DE5">
          <w:rPr>
            <w:noProof/>
            <w:webHidden/>
          </w:rPr>
          <w:tab/>
        </w:r>
        <w:r w:rsidR="00676DE5">
          <w:rPr>
            <w:noProof/>
            <w:webHidden/>
          </w:rPr>
          <w:fldChar w:fldCharType="begin"/>
        </w:r>
        <w:r w:rsidR="00676DE5">
          <w:rPr>
            <w:noProof/>
            <w:webHidden/>
          </w:rPr>
          <w:instrText xml:space="preserve"> PAGEREF _Toc161247307 \h </w:instrText>
        </w:r>
        <w:r w:rsidR="00676DE5">
          <w:rPr>
            <w:noProof/>
            <w:webHidden/>
          </w:rPr>
        </w:r>
        <w:r w:rsidR="00676DE5">
          <w:rPr>
            <w:noProof/>
            <w:webHidden/>
          </w:rPr>
          <w:fldChar w:fldCharType="separate"/>
        </w:r>
        <w:r w:rsidR="00A64536">
          <w:rPr>
            <w:noProof/>
            <w:webHidden/>
          </w:rPr>
          <w:t>54</w:t>
        </w:r>
        <w:r w:rsidR="00676DE5">
          <w:rPr>
            <w:noProof/>
            <w:webHidden/>
          </w:rPr>
          <w:fldChar w:fldCharType="end"/>
        </w:r>
      </w:hyperlink>
    </w:p>
    <w:p w14:paraId="574C186E" w14:textId="307CD6F3" w:rsidR="00676DE5" w:rsidRDefault="00000000">
      <w:pPr>
        <w:pStyle w:val="Kazalovsebine1"/>
        <w:rPr>
          <w:rFonts w:asciiTheme="minorHAnsi" w:eastAsiaTheme="minorEastAsia" w:hAnsiTheme="minorHAnsi"/>
          <w:noProof/>
          <w:kern w:val="2"/>
          <w:szCs w:val="24"/>
          <w:lang w:eastAsia="sl-SI"/>
        </w:rPr>
      </w:pPr>
      <w:hyperlink w:anchor="_Toc161247308" w:history="1">
        <w:r w:rsidR="00676DE5" w:rsidRPr="007D4230">
          <w:rPr>
            <w:rStyle w:val="Hiperpovezava"/>
            <w:noProof/>
          </w:rPr>
          <w:t>LITERATURA IN VIRI</w:t>
        </w:r>
        <w:r w:rsidR="00676DE5">
          <w:rPr>
            <w:noProof/>
            <w:webHidden/>
          </w:rPr>
          <w:tab/>
        </w:r>
        <w:r w:rsidR="00676DE5">
          <w:rPr>
            <w:noProof/>
            <w:webHidden/>
          </w:rPr>
          <w:fldChar w:fldCharType="begin"/>
        </w:r>
        <w:r w:rsidR="00676DE5">
          <w:rPr>
            <w:noProof/>
            <w:webHidden/>
          </w:rPr>
          <w:instrText xml:space="preserve"> PAGEREF _Toc161247308 \h </w:instrText>
        </w:r>
        <w:r w:rsidR="00676DE5">
          <w:rPr>
            <w:noProof/>
            <w:webHidden/>
          </w:rPr>
        </w:r>
        <w:r w:rsidR="00676DE5">
          <w:rPr>
            <w:noProof/>
            <w:webHidden/>
          </w:rPr>
          <w:fldChar w:fldCharType="separate"/>
        </w:r>
        <w:r w:rsidR="00A64536">
          <w:rPr>
            <w:noProof/>
            <w:webHidden/>
          </w:rPr>
          <w:t>56</w:t>
        </w:r>
        <w:r w:rsidR="00676DE5">
          <w:rPr>
            <w:noProof/>
            <w:webHidden/>
          </w:rPr>
          <w:fldChar w:fldCharType="end"/>
        </w:r>
      </w:hyperlink>
    </w:p>
    <w:p w14:paraId="1D521FB6" w14:textId="2E9E9246" w:rsidR="00676DE5" w:rsidRDefault="00000000">
      <w:pPr>
        <w:pStyle w:val="Kazalovsebine2"/>
        <w:rPr>
          <w:rFonts w:asciiTheme="minorHAnsi" w:eastAsiaTheme="minorEastAsia" w:hAnsiTheme="minorHAnsi"/>
          <w:noProof/>
          <w:kern w:val="2"/>
          <w:szCs w:val="24"/>
          <w:lang w:eastAsia="sl-SI"/>
        </w:rPr>
      </w:pPr>
      <w:hyperlink w:anchor="_Toc161247309" w:history="1">
        <w:r w:rsidR="00676DE5" w:rsidRPr="007D4230">
          <w:rPr>
            <w:rStyle w:val="Hiperpovezava"/>
            <w:noProof/>
          </w:rPr>
          <w:t>PRAVNI VIRI</w:t>
        </w:r>
        <w:r w:rsidR="00676DE5">
          <w:rPr>
            <w:noProof/>
            <w:webHidden/>
          </w:rPr>
          <w:tab/>
        </w:r>
        <w:r w:rsidR="00676DE5">
          <w:rPr>
            <w:noProof/>
            <w:webHidden/>
          </w:rPr>
          <w:fldChar w:fldCharType="begin"/>
        </w:r>
        <w:r w:rsidR="00676DE5">
          <w:rPr>
            <w:noProof/>
            <w:webHidden/>
          </w:rPr>
          <w:instrText xml:space="preserve"> PAGEREF _Toc161247309 \h </w:instrText>
        </w:r>
        <w:r w:rsidR="00676DE5">
          <w:rPr>
            <w:noProof/>
            <w:webHidden/>
          </w:rPr>
        </w:r>
        <w:r w:rsidR="00676DE5">
          <w:rPr>
            <w:noProof/>
            <w:webHidden/>
          </w:rPr>
          <w:fldChar w:fldCharType="separate"/>
        </w:r>
        <w:r w:rsidR="00A64536">
          <w:rPr>
            <w:noProof/>
            <w:webHidden/>
          </w:rPr>
          <w:t>58</w:t>
        </w:r>
        <w:r w:rsidR="00676DE5">
          <w:rPr>
            <w:noProof/>
            <w:webHidden/>
          </w:rPr>
          <w:fldChar w:fldCharType="end"/>
        </w:r>
      </w:hyperlink>
    </w:p>
    <w:p w14:paraId="4895A2EA" w14:textId="7297443C" w:rsidR="00452731" w:rsidRPr="004B552A" w:rsidRDefault="00B900E5" w:rsidP="00683503">
      <w:pPr>
        <w:jc w:val="left"/>
        <w:rPr>
          <w:rFonts w:cs="Arial"/>
          <w:szCs w:val="24"/>
        </w:rPr>
      </w:pPr>
      <w:r>
        <w:rPr>
          <w:rFonts w:cs="Arial"/>
          <w:szCs w:val="24"/>
        </w:rPr>
        <w:fldChar w:fldCharType="end"/>
      </w:r>
    </w:p>
    <w:p w14:paraId="2F97D8A1" w14:textId="77777777" w:rsidR="00452731" w:rsidRPr="004B552A" w:rsidRDefault="00452731" w:rsidP="00452731">
      <w:pPr>
        <w:rPr>
          <w:rFonts w:cs="Arial"/>
          <w:szCs w:val="24"/>
        </w:rPr>
      </w:pPr>
      <w:r w:rsidRPr="004B552A">
        <w:rPr>
          <w:rFonts w:cs="Arial"/>
          <w:szCs w:val="24"/>
        </w:rPr>
        <w:br w:type="page"/>
      </w:r>
    </w:p>
    <w:p w14:paraId="6F5E685C" w14:textId="77777777" w:rsidR="00452731" w:rsidRPr="004B552A" w:rsidRDefault="00452731" w:rsidP="00D87703">
      <w:pPr>
        <w:pStyle w:val="Neostevilcennaslov1"/>
      </w:pPr>
      <w:bookmarkStart w:id="11" w:name="_Toc161145035"/>
      <w:bookmarkStart w:id="12" w:name="_Toc161247274"/>
      <w:r w:rsidRPr="004B552A">
        <w:lastRenderedPageBreak/>
        <w:t>KAZALO PONAZORITEV</w:t>
      </w:r>
      <w:bookmarkEnd w:id="11"/>
      <w:bookmarkEnd w:id="12"/>
    </w:p>
    <w:p w14:paraId="13D68364" w14:textId="77777777" w:rsidR="00452731" w:rsidRPr="00A033B4" w:rsidRDefault="00452731" w:rsidP="00D87703">
      <w:pPr>
        <w:pStyle w:val="Neostevilcennaslov2"/>
      </w:pPr>
      <w:bookmarkStart w:id="13" w:name="_Toc161247275"/>
      <w:r w:rsidRPr="00A033B4">
        <w:t>KAZALO SLIK</w:t>
      </w:r>
      <w:bookmarkEnd w:id="13"/>
    </w:p>
    <w:p w14:paraId="4DFD0AA5" w14:textId="0CF62DC3" w:rsidR="00B900E5" w:rsidRDefault="00452731" w:rsidP="00D87703">
      <w:pPr>
        <w:pStyle w:val="Kazaloslik"/>
        <w:tabs>
          <w:tab w:val="right" w:leader="dot" w:pos="9060"/>
        </w:tabs>
        <w:jc w:val="left"/>
        <w:rPr>
          <w:rFonts w:asciiTheme="minorHAnsi" w:eastAsiaTheme="minorEastAsia" w:hAnsiTheme="minorHAnsi"/>
          <w:noProof/>
          <w:kern w:val="2"/>
          <w:szCs w:val="24"/>
          <w:lang w:eastAsia="sl-SI"/>
        </w:rPr>
      </w:pPr>
      <w:r w:rsidRPr="00A033B4">
        <w:rPr>
          <w:color w:val="000000" w:themeColor="text1"/>
        </w:rPr>
        <w:fldChar w:fldCharType="begin"/>
      </w:r>
      <w:r w:rsidRPr="00A033B4">
        <w:rPr>
          <w:color w:val="000000" w:themeColor="text1"/>
        </w:rPr>
        <w:instrText xml:space="preserve"> TOC \h \z \c "Slika" </w:instrText>
      </w:r>
      <w:r w:rsidRPr="00A033B4">
        <w:rPr>
          <w:color w:val="000000" w:themeColor="text1"/>
        </w:rPr>
        <w:fldChar w:fldCharType="separate"/>
      </w:r>
      <w:hyperlink w:anchor="_Toc161211350" w:history="1">
        <w:r w:rsidR="00B900E5" w:rsidRPr="004B2185">
          <w:rPr>
            <w:rStyle w:val="Hiperpovezava"/>
            <w:noProof/>
          </w:rPr>
          <w:t>Slika 1: Cilji Strategije prostorskega razvoja Slovenije 2050</w:t>
        </w:r>
        <w:r w:rsidR="00B900E5">
          <w:rPr>
            <w:noProof/>
            <w:webHidden/>
          </w:rPr>
          <w:tab/>
        </w:r>
        <w:r w:rsidR="00B900E5">
          <w:rPr>
            <w:noProof/>
            <w:webHidden/>
          </w:rPr>
          <w:fldChar w:fldCharType="begin"/>
        </w:r>
        <w:r w:rsidR="00B900E5">
          <w:rPr>
            <w:noProof/>
            <w:webHidden/>
          </w:rPr>
          <w:instrText xml:space="preserve"> PAGEREF _Toc161211350 \h </w:instrText>
        </w:r>
        <w:r w:rsidR="00B900E5">
          <w:rPr>
            <w:noProof/>
            <w:webHidden/>
          </w:rPr>
        </w:r>
        <w:r w:rsidR="00B900E5">
          <w:rPr>
            <w:noProof/>
            <w:webHidden/>
          </w:rPr>
          <w:fldChar w:fldCharType="separate"/>
        </w:r>
        <w:r w:rsidR="00A64536">
          <w:rPr>
            <w:noProof/>
            <w:webHidden/>
          </w:rPr>
          <w:t>13</w:t>
        </w:r>
        <w:r w:rsidR="00B900E5">
          <w:rPr>
            <w:noProof/>
            <w:webHidden/>
          </w:rPr>
          <w:fldChar w:fldCharType="end"/>
        </w:r>
      </w:hyperlink>
    </w:p>
    <w:p w14:paraId="7F8E461C" w14:textId="308AD55C"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51" w:history="1">
        <w:r w:rsidR="00B900E5" w:rsidRPr="004B2185">
          <w:rPr>
            <w:rStyle w:val="Hiperpovezava"/>
            <w:noProof/>
          </w:rPr>
          <w:t>Slika 2: Registracija uporabnika v sistem</w:t>
        </w:r>
        <w:r w:rsidR="00B900E5">
          <w:rPr>
            <w:noProof/>
            <w:webHidden/>
          </w:rPr>
          <w:tab/>
        </w:r>
        <w:r w:rsidR="00B900E5">
          <w:rPr>
            <w:noProof/>
            <w:webHidden/>
          </w:rPr>
          <w:fldChar w:fldCharType="begin"/>
        </w:r>
        <w:r w:rsidR="00B900E5">
          <w:rPr>
            <w:noProof/>
            <w:webHidden/>
          </w:rPr>
          <w:instrText xml:space="preserve"> PAGEREF _Toc161211351 \h </w:instrText>
        </w:r>
        <w:r w:rsidR="00B900E5">
          <w:rPr>
            <w:noProof/>
            <w:webHidden/>
          </w:rPr>
        </w:r>
        <w:r w:rsidR="00B900E5">
          <w:rPr>
            <w:noProof/>
            <w:webHidden/>
          </w:rPr>
          <w:fldChar w:fldCharType="separate"/>
        </w:r>
        <w:r w:rsidR="00A64536">
          <w:rPr>
            <w:noProof/>
            <w:webHidden/>
          </w:rPr>
          <w:t>17</w:t>
        </w:r>
        <w:r w:rsidR="00B900E5">
          <w:rPr>
            <w:noProof/>
            <w:webHidden/>
          </w:rPr>
          <w:fldChar w:fldCharType="end"/>
        </w:r>
      </w:hyperlink>
    </w:p>
    <w:p w14:paraId="1024AF23" w14:textId="6D49E641"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52" w:history="1">
        <w:r w:rsidR="00B900E5" w:rsidRPr="004B2185">
          <w:rPr>
            <w:rStyle w:val="Hiperpovezava"/>
            <w:noProof/>
          </w:rPr>
          <w:t>Slika 3: Proces prijave divjega odlagališča</w:t>
        </w:r>
        <w:r w:rsidR="00B900E5">
          <w:rPr>
            <w:noProof/>
            <w:webHidden/>
          </w:rPr>
          <w:tab/>
        </w:r>
        <w:r w:rsidR="00B900E5">
          <w:rPr>
            <w:noProof/>
            <w:webHidden/>
          </w:rPr>
          <w:fldChar w:fldCharType="begin"/>
        </w:r>
        <w:r w:rsidR="00B900E5">
          <w:rPr>
            <w:noProof/>
            <w:webHidden/>
          </w:rPr>
          <w:instrText xml:space="preserve"> PAGEREF _Toc161211352 \h </w:instrText>
        </w:r>
        <w:r w:rsidR="00B900E5">
          <w:rPr>
            <w:noProof/>
            <w:webHidden/>
          </w:rPr>
        </w:r>
        <w:r w:rsidR="00B900E5">
          <w:rPr>
            <w:noProof/>
            <w:webHidden/>
          </w:rPr>
          <w:fldChar w:fldCharType="separate"/>
        </w:r>
        <w:r w:rsidR="00A64536">
          <w:rPr>
            <w:noProof/>
            <w:webHidden/>
          </w:rPr>
          <w:t>18</w:t>
        </w:r>
        <w:r w:rsidR="00B900E5">
          <w:rPr>
            <w:noProof/>
            <w:webHidden/>
          </w:rPr>
          <w:fldChar w:fldCharType="end"/>
        </w:r>
      </w:hyperlink>
    </w:p>
    <w:p w14:paraId="6A5F9B11" w14:textId="473CC61C"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53" w:history="1">
        <w:r w:rsidR="00B900E5" w:rsidRPr="004B2185">
          <w:rPr>
            <w:rStyle w:val="Hiperpovezava"/>
            <w:noProof/>
          </w:rPr>
          <w:t xml:space="preserve">Slika 4: UML-diagram primerov uporabe za aplikacijo za označevanje divjih </w:t>
        </w:r>
        <w:r w:rsidR="00B900E5">
          <w:rPr>
            <w:rStyle w:val="Hiperpovezava"/>
            <w:noProof/>
          </w:rPr>
          <w:br/>
        </w:r>
        <w:r w:rsidR="00B900E5" w:rsidRPr="004B2185">
          <w:rPr>
            <w:rStyle w:val="Hiperpovezava"/>
            <w:noProof/>
          </w:rPr>
          <w:t>odlagališč</w:t>
        </w:r>
        <w:r w:rsidR="00B900E5">
          <w:rPr>
            <w:noProof/>
            <w:webHidden/>
          </w:rPr>
          <w:tab/>
        </w:r>
        <w:r w:rsidR="00B900E5">
          <w:rPr>
            <w:noProof/>
            <w:webHidden/>
          </w:rPr>
          <w:fldChar w:fldCharType="begin"/>
        </w:r>
        <w:r w:rsidR="00B900E5">
          <w:rPr>
            <w:noProof/>
            <w:webHidden/>
          </w:rPr>
          <w:instrText xml:space="preserve"> PAGEREF _Toc161211353 \h </w:instrText>
        </w:r>
        <w:r w:rsidR="00B900E5">
          <w:rPr>
            <w:noProof/>
            <w:webHidden/>
          </w:rPr>
        </w:r>
        <w:r w:rsidR="00B900E5">
          <w:rPr>
            <w:noProof/>
            <w:webHidden/>
          </w:rPr>
          <w:fldChar w:fldCharType="separate"/>
        </w:r>
        <w:r w:rsidR="00A64536">
          <w:rPr>
            <w:noProof/>
            <w:webHidden/>
          </w:rPr>
          <w:t>29</w:t>
        </w:r>
        <w:r w:rsidR="00B900E5">
          <w:rPr>
            <w:noProof/>
            <w:webHidden/>
          </w:rPr>
          <w:fldChar w:fldCharType="end"/>
        </w:r>
      </w:hyperlink>
    </w:p>
    <w:p w14:paraId="70CCD4B5" w14:textId="7CA49103"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54" w:history="1">
        <w:r w:rsidR="00B900E5" w:rsidRPr="004B2185">
          <w:rPr>
            <w:rStyle w:val="Hiperpovezava"/>
            <w:noProof/>
          </w:rPr>
          <w:t>Slika 5: Zaslonska maska – prikaz divjih odlagališč</w:t>
        </w:r>
        <w:r w:rsidR="00B900E5">
          <w:rPr>
            <w:noProof/>
            <w:webHidden/>
          </w:rPr>
          <w:tab/>
        </w:r>
        <w:r w:rsidR="00B900E5">
          <w:rPr>
            <w:noProof/>
            <w:webHidden/>
          </w:rPr>
          <w:fldChar w:fldCharType="begin"/>
        </w:r>
        <w:r w:rsidR="00B900E5">
          <w:rPr>
            <w:noProof/>
            <w:webHidden/>
          </w:rPr>
          <w:instrText xml:space="preserve"> PAGEREF _Toc161211354 \h </w:instrText>
        </w:r>
        <w:r w:rsidR="00B900E5">
          <w:rPr>
            <w:noProof/>
            <w:webHidden/>
          </w:rPr>
        </w:r>
        <w:r w:rsidR="00B900E5">
          <w:rPr>
            <w:noProof/>
            <w:webHidden/>
          </w:rPr>
          <w:fldChar w:fldCharType="separate"/>
        </w:r>
        <w:r w:rsidR="00A64536">
          <w:rPr>
            <w:noProof/>
            <w:webHidden/>
          </w:rPr>
          <w:t>30</w:t>
        </w:r>
        <w:r w:rsidR="00B900E5">
          <w:rPr>
            <w:noProof/>
            <w:webHidden/>
          </w:rPr>
          <w:fldChar w:fldCharType="end"/>
        </w:r>
      </w:hyperlink>
    </w:p>
    <w:p w14:paraId="7D09156B" w14:textId="7821E808"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55" w:history="1">
        <w:r w:rsidR="00B900E5" w:rsidRPr="004B2185">
          <w:rPr>
            <w:rStyle w:val="Hiperpovezava"/>
            <w:noProof/>
          </w:rPr>
          <w:t>Slika 6: Zaslonska maska – prikaz podatkov o izbranem divjem odlagališču</w:t>
        </w:r>
        <w:r w:rsidR="00B900E5">
          <w:rPr>
            <w:noProof/>
            <w:webHidden/>
          </w:rPr>
          <w:tab/>
        </w:r>
        <w:r w:rsidR="00B900E5">
          <w:rPr>
            <w:noProof/>
            <w:webHidden/>
          </w:rPr>
          <w:fldChar w:fldCharType="begin"/>
        </w:r>
        <w:r w:rsidR="00B900E5">
          <w:rPr>
            <w:noProof/>
            <w:webHidden/>
          </w:rPr>
          <w:instrText xml:space="preserve"> PAGEREF _Toc161211355 \h </w:instrText>
        </w:r>
        <w:r w:rsidR="00B900E5">
          <w:rPr>
            <w:noProof/>
            <w:webHidden/>
          </w:rPr>
        </w:r>
        <w:r w:rsidR="00B900E5">
          <w:rPr>
            <w:noProof/>
            <w:webHidden/>
          </w:rPr>
          <w:fldChar w:fldCharType="separate"/>
        </w:r>
        <w:r w:rsidR="00A64536">
          <w:rPr>
            <w:noProof/>
            <w:webHidden/>
          </w:rPr>
          <w:t>31</w:t>
        </w:r>
        <w:r w:rsidR="00B900E5">
          <w:rPr>
            <w:noProof/>
            <w:webHidden/>
          </w:rPr>
          <w:fldChar w:fldCharType="end"/>
        </w:r>
      </w:hyperlink>
    </w:p>
    <w:p w14:paraId="608798D7" w14:textId="7F144315"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56" w:history="1">
        <w:r w:rsidR="00B900E5" w:rsidRPr="004B2185">
          <w:rPr>
            <w:rStyle w:val="Hiperpovezava"/>
            <w:noProof/>
          </w:rPr>
          <w:t>Slika 7: Zaslonska maska – prijava uporabnika v sistem</w:t>
        </w:r>
        <w:r w:rsidR="00B900E5">
          <w:rPr>
            <w:noProof/>
            <w:webHidden/>
          </w:rPr>
          <w:tab/>
        </w:r>
        <w:r w:rsidR="00B900E5">
          <w:rPr>
            <w:noProof/>
            <w:webHidden/>
          </w:rPr>
          <w:fldChar w:fldCharType="begin"/>
        </w:r>
        <w:r w:rsidR="00B900E5">
          <w:rPr>
            <w:noProof/>
            <w:webHidden/>
          </w:rPr>
          <w:instrText xml:space="preserve"> PAGEREF _Toc161211356 \h </w:instrText>
        </w:r>
        <w:r w:rsidR="00B900E5">
          <w:rPr>
            <w:noProof/>
            <w:webHidden/>
          </w:rPr>
        </w:r>
        <w:r w:rsidR="00B900E5">
          <w:rPr>
            <w:noProof/>
            <w:webHidden/>
          </w:rPr>
          <w:fldChar w:fldCharType="separate"/>
        </w:r>
        <w:r w:rsidR="00A64536">
          <w:rPr>
            <w:noProof/>
            <w:webHidden/>
          </w:rPr>
          <w:t>32</w:t>
        </w:r>
        <w:r w:rsidR="00B900E5">
          <w:rPr>
            <w:noProof/>
            <w:webHidden/>
          </w:rPr>
          <w:fldChar w:fldCharType="end"/>
        </w:r>
      </w:hyperlink>
    </w:p>
    <w:p w14:paraId="4CFF4A65" w14:textId="0FB3E006"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57" w:history="1">
        <w:r w:rsidR="00B900E5" w:rsidRPr="004B2185">
          <w:rPr>
            <w:rStyle w:val="Hiperpovezava"/>
            <w:noProof/>
          </w:rPr>
          <w:t>Slika 8: Konceptualni model baze podatkov</w:t>
        </w:r>
        <w:r w:rsidR="00B900E5">
          <w:rPr>
            <w:noProof/>
            <w:webHidden/>
          </w:rPr>
          <w:tab/>
        </w:r>
        <w:r w:rsidR="00B900E5">
          <w:rPr>
            <w:noProof/>
            <w:webHidden/>
          </w:rPr>
          <w:fldChar w:fldCharType="begin"/>
        </w:r>
        <w:r w:rsidR="00B900E5">
          <w:rPr>
            <w:noProof/>
            <w:webHidden/>
          </w:rPr>
          <w:instrText xml:space="preserve"> PAGEREF _Toc161211357 \h </w:instrText>
        </w:r>
        <w:r w:rsidR="00B900E5">
          <w:rPr>
            <w:noProof/>
            <w:webHidden/>
          </w:rPr>
        </w:r>
        <w:r w:rsidR="00B900E5">
          <w:rPr>
            <w:noProof/>
            <w:webHidden/>
          </w:rPr>
          <w:fldChar w:fldCharType="separate"/>
        </w:r>
        <w:r w:rsidR="00A64536">
          <w:rPr>
            <w:noProof/>
            <w:webHidden/>
          </w:rPr>
          <w:t>33</w:t>
        </w:r>
        <w:r w:rsidR="00B900E5">
          <w:rPr>
            <w:noProof/>
            <w:webHidden/>
          </w:rPr>
          <w:fldChar w:fldCharType="end"/>
        </w:r>
      </w:hyperlink>
    </w:p>
    <w:p w14:paraId="78D5D9CF" w14:textId="32D225F0"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58" w:history="1">
        <w:r w:rsidR="00B900E5" w:rsidRPr="004B2185">
          <w:rPr>
            <w:rStyle w:val="Hiperpovezava"/>
            <w:noProof/>
          </w:rPr>
          <w:t>Slika 9: Začetek razreda Odlagališča</w:t>
        </w:r>
        <w:r w:rsidR="00B900E5">
          <w:rPr>
            <w:noProof/>
            <w:webHidden/>
          </w:rPr>
          <w:tab/>
        </w:r>
        <w:r w:rsidR="00B900E5">
          <w:rPr>
            <w:noProof/>
            <w:webHidden/>
          </w:rPr>
          <w:fldChar w:fldCharType="begin"/>
        </w:r>
        <w:r w:rsidR="00B900E5">
          <w:rPr>
            <w:noProof/>
            <w:webHidden/>
          </w:rPr>
          <w:instrText xml:space="preserve"> PAGEREF _Toc161211358 \h </w:instrText>
        </w:r>
        <w:r w:rsidR="00B900E5">
          <w:rPr>
            <w:noProof/>
            <w:webHidden/>
          </w:rPr>
        </w:r>
        <w:r w:rsidR="00B900E5">
          <w:rPr>
            <w:noProof/>
            <w:webHidden/>
          </w:rPr>
          <w:fldChar w:fldCharType="separate"/>
        </w:r>
        <w:r w:rsidR="00A64536">
          <w:rPr>
            <w:noProof/>
            <w:webHidden/>
          </w:rPr>
          <w:t>38</w:t>
        </w:r>
        <w:r w:rsidR="00B900E5">
          <w:rPr>
            <w:noProof/>
            <w:webHidden/>
          </w:rPr>
          <w:fldChar w:fldCharType="end"/>
        </w:r>
      </w:hyperlink>
    </w:p>
    <w:p w14:paraId="3F11C13A" w14:textId="62E6464B"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59" w:history="1">
        <w:r w:rsidR="00B900E5" w:rsidRPr="004B2185">
          <w:rPr>
            <w:rStyle w:val="Hiperpovezava"/>
            <w:noProof/>
          </w:rPr>
          <w:t>Slika 10: Prikaz zemljevida na spletni strani</w:t>
        </w:r>
        <w:r w:rsidR="00B900E5">
          <w:rPr>
            <w:noProof/>
            <w:webHidden/>
          </w:rPr>
          <w:tab/>
        </w:r>
        <w:r w:rsidR="00B900E5">
          <w:rPr>
            <w:noProof/>
            <w:webHidden/>
          </w:rPr>
          <w:fldChar w:fldCharType="begin"/>
        </w:r>
        <w:r w:rsidR="00B900E5">
          <w:rPr>
            <w:noProof/>
            <w:webHidden/>
          </w:rPr>
          <w:instrText xml:space="preserve"> PAGEREF _Toc161211359 \h </w:instrText>
        </w:r>
        <w:r w:rsidR="00B900E5">
          <w:rPr>
            <w:noProof/>
            <w:webHidden/>
          </w:rPr>
        </w:r>
        <w:r w:rsidR="00B900E5">
          <w:rPr>
            <w:noProof/>
            <w:webHidden/>
          </w:rPr>
          <w:fldChar w:fldCharType="separate"/>
        </w:r>
        <w:r w:rsidR="00A64536">
          <w:rPr>
            <w:noProof/>
            <w:webHidden/>
          </w:rPr>
          <w:t>39</w:t>
        </w:r>
        <w:r w:rsidR="00B900E5">
          <w:rPr>
            <w:noProof/>
            <w:webHidden/>
          </w:rPr>
          <w:fldChar w:fldCharType="end"/>
        </w:r>
      </w:hyperlink>
    </w:p>
    <w:p w14:paraId="272E9E9F" w14:textId="6AA99829"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60" w:history="1">
        <w:r w:rsidR="00B900E5" w:rsidRPr="004B2185">
          <w:rPr>
            <w:rStyle w:val="Hiperpovezava"/>
            <w:noProof/>
          </w:rPr>
          <w:t>Slika 11: Koda za HTTP zahtevo</w:t>
        </w:r>
        <w:r w:rsidR="00B900E5">
          <w:rPr>
            <w:noProof/>
            <w:webHidden/>
          </w:rPr>
          <w:tab/>
        </w:r>
        <w:r w:rsidR="00B900E5">
          <w:rPr>
            <w:noProof/>
            <w:webHidden/>
          </w:rPr>
          <w:fldChar w:fldCharType="begin"/>
        </w:r>
        <w:r w:rsidR="00B900E5">
          <w:rPr>
            <w:noProof/>
            <w:webHidden/>
          </w:rPr>
          <w:instrText xml:space="preserve"> PAGEREF _Toc161211360 \h </w:instrText>
        </w:r>
        <w:r w:rsidR="00B900E5">
          <w:rPr>
            <w:noProof/>
            <w:webHidden/>
          </w:rPr>
        </w:r>
        <w:r w:rsidR="00B900E5">
          <w:rPr>
            <w:noProof/>
            <w:webHidden/>
          </w:rPr>
          <w:fldChar w:fldCharType="separate"/>
        </w:r>
        <w:r w:rsidR="00A64536">
          <w:rPr>
            <w:noProof/>
            <w:webHidden/>
          </w:rPr>
          <w:t>40</w:t>
        </w:r>
        <w:r w:rsidR="00B900E5">
          <w:rPr>
            <w:noProof/>
            <w:webHidden/>
          </w:rPr>
          <w:fldChar w:fldCharType="end"/>
        </w:r>
      </w:hyperlink>
    </w:p>
    <w:p w14:paraId="4287F75A" w14:textId="20D88850"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61" w:history="1">
        <w:r w:rsidR="00B900E5" w:rsidRPr="004B2185">
          <w:rPr>
            <w:rStyle w:val="Hiperpovezava"/>
            <w:noProof/>
          </w:rPr>
          <w:t>Slika 12: Prikaz divjih odlagališč na zemljevidu</w:t>
        </w:r>
        <w:r w:rsidR="00B900E5">
          <w:rPr>
            <w:noProof/>
            <w:webHidden/>
          </w:rPr>
          <w:tab/>
        </w:r>
        <w:r w:rsidR="00B900E5">
          <w:rPr>
            <w:noProof/>
            <w:webHidden/>
          </w:rPr>
          <w:fldChar w:fldCharType="begin"/>
        </w:r>
        <w:r w:rsidR="00B900E5">
          <w:rPr>
            <w:noProof/>
            <w:webHidden/>
          </w:rPr>
          <w:instrText xml:space="preserve"> PAGEREF _Toc161211361 \h </w:instrText>
        </w:r>
        <w:r w:rsidR="00B900E5">
          <w:rPr>
            <w:noProof/>
            <w:webHidden/>
          </w:rPr>
        </w:r>
        <w:r w:rsidR="00B900E5">
          <w:rPr>
            <w:noProof/>
            <w:webHidden/>
          </w:rPr>
          <w:fldChar w:fldCharType="separate"/>
        </w:r>
        <w:r w:rsidR="00A64536">
          <w:rPr>
            <w:noProof/>
            <w:webHidden/>
          </w:rPr>
          <w:t>41</w:t>
        </w:r>
        <w:r w:rsidR="00B900E5">
          <w:rPr>
            <w:noProof/>
            <w:webHidden/>
          </w:rPr>
          <w:fldChar w:fldCharType="end"/>
        </w:r>
      </w:hyperlink>
    </w:p>
    <w:p w14:paraId="75291D5F" w14:textId="3F6FCC18"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62" w:history="1">
        <w:r w:rsidR="00B900E5" w:rsidRPr="004B2185">
          <w:rPr>
            <w:rStyle w:val="Hiperpovezava"/>
            <w:noProof/>
          </w:rPr>
          <w:t>Slika 13: Prikaz podrobnosti o divjih odlagališčih</w:t>
        </w:r>
        <w:r w:rsidR="00B900E5">
          <w:rPr>
            <w:noProof/>
            <w:webHidden/>
          </w:rPr>
          <w:tab/>
        </w:r>
        <w:r w:rsidR="00B900E5">
          <w:rPr>
            <w:noProof/>
            <w:webHidden/>
          </w:rPr>
          <w:fldChar w:fldCharType="begin"/>
        </w:r>
        <w:r w:rsidR="00B900E5">
          <w:rPr>
            <w:noProof/>
            <w:webHidden/>
          </w:rPr>
          <w:instrText xml:space="preserve"> PAGEREF _Toc161211362 \h </w:instrText>
        </w:r>
        <w:r w:rsidR="00B900E5">
          <w:rPr>
            <w:noProof/>
            <w:webHidden/>
          </w:rPr>
        </w:r>
        <w:r w:rsidR="00B900E5">
          <w:rPr>
            <w:noProof/>
            <w:webHidden/>
          </w:rPr>
          <w:fldChar w:fldCharType="separate"/>
        </w:r>
        <w:r w:rsidR="00A64536">
          <w:rPr>
            <w:noProof/>
            <w:webHidden/>
          </w:rPr>
          <w:t>43</w:t>
        </w:r>
        <w:r w:rsidR="00B900E5">
          <w:rPr>
            <w:noProof/>
            <w:webHidden/>
          </w:rPr>
          <w:fldChar w:fldCharType="end"/>
        </w:r>
      </w:hyperlink>
    </w:p>
    <w:p w14:paraId="4558B202" w14:textId="6B936AD4"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63" w:history="1">
        <w:r w:rsidR="00B900E5" w:rsidRPr="004B2185">
          <w:rPr>
            <w:rStyle w:val="Hiperpovezava"/>
            <w:noProof/>
          </w:rPr>
          <w:t>Slika 14: Obrazec za registracijo</w:t>
        </w:r>
        <w:r w:rsidR="00B900E5">
          <w:rPr>
            <w:noProof/>
            <w:webHidden/>
          </w:rPr>
          <w:tab/>
        </w:r>
        <w:r w:rsidR="00B900E5">
          <w:rPr>
            <w:noProof/>
            <w:webHidden/>
          </w:rPr>
          <w:fldChar w:fldCharType="begin"/>
        </w:r>
        <w:r w:rsidR="00B900E5">
          <w:rPr>
            <w:noProof/>
            <w:webHidden/>
          </w:rPr>
          <w:instrText xml:space="preserve"> PAGEREF _Toc161211363 \h </w:instrText>
        </w:r>
        <w:r w:rsidR="00B900E5">
          <w:rPr>
            <w:noProof/>
            <w:webHidden/>
          </w:rPr>
        </w:r>
        <w:r w:rsidR="00B900E5">
          <w:rPr>
            <w:noProof/>
            <w:webHidden/>
          </w:rPr>
          <w:fldChar w:fldCharType="separate"/>
        </w:r>
        <w:r w:rsidR="00A64536">
          <w:rPr>
            <w:noProof/>
            <w:webHidden/>
          </w:rPr>
          <w:t>45</w:t>
        </w:r>
        <w:r w:rsidR="00B900E5">
          <w:rPr>
            <w:noProof/>
            <w:webHidden/>
          </w:rPr>
          <w:fldChar w:fldCharType="end"/>
        </w:r>
      </w:hyperlink>
    </w:p>
    <w:p w14:paraId="76B1D129" w14:textId="7F525B36"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64" w:history="1">
        <w:r w:rsidR="00B900E5" w:rsidRPr="004B2185">
          <w:rPr>
            <w:rStyle w:val="Hiperpovezava"/>
            <w:noProof/>
          </w:rPr>
          <w:t>Slika 15: Obrazec za dodajanje novega divjega odlagališča</w:t>
        </w:r>
        <w:r w:rsidR="00B900E5">
          <w:rPr>
            <w:noProof/>
            <w:webHidden/>
          </w:rPr>
          <w:tab/>
        </w:r>
        <w:r w:rsidR="00B900E5">
          <w:rPr>
            <w:noProof/>
            <w:webHidden/>
          </w:rPr>
          <w:fldChar w:fldCharType="begin"/>
        </w:r>
        <w:r w:rsidR="00B900E5">
          <w:rPr>
            <w:noProof/>
            <w:webHidden/>
          </w:rPr>
          <w:instrText xml:space="preserve"> PAGEREF _Toc161211364 \h </w:instrText>
        </w:r>
        <w:r w:rsidR="00B900E5">
          <w:rPr>
            <w:noProof/>
            <w:webHidden/>
          </w:rPr>
        </w:r>
        <w:r w:rsidR="00B900E5">
          <w:rPr>
            <w:noProof/>
            <w:webHidden/>
          </w:rPr>
          <w:fldChar w:fldCharType="separate"/>
        </w:r>
        <w:r w:rsidR="00A64536">
          <w:rPr>
            <w:noProof/>
            <w:webHidden/>
          </w:rPr>
          <w:t>48</w:t>
        </w:r>
        <w:r w:rsidR="00B900E5">
          <w:rPr>
            <w:noProof/>
            <w:webHidden/>
          </w:rPr>
          <w:fldChar w:fldCharType="end"/>
        </w:r>
      </w:hyperlink>
    </w:p>
    <w:p w14:paraId="1EB21B51" w14:textId="3C5780A0"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65" w:history="1">
        <w:r w:rsidR="00B900E5" w:rsidRPr="004B2185">
          <w:rPr>
            <w:rStyle w:val="Hiperpovezava"/>
            <w:noProof/>
          </w:rPr>
          <w:t>Slika 16: Priprava testne baze podatkov</w:t>
        </w:r>
        <w:r w:rsidR="00B900E5">
          <w:rPr>
            <w:noProof/>
            <w:webHidden/>
          </w:rPr>
          <w:tab/>
        </w:r>
        <w:r w:rsidR="00B900E5">
          <w:rPr>
            <w:noProof/>
            <w:webHidden/>
          </w:rPr>
          <w:fldChar w:fldCharType="begin"/>
        </w:r>
        <w:r w:rsidR="00B900E5">
          <w:rPr>
            <w:noProof/>
            <w:webHidden/>
          </w:rPr>
          <w:instrText xml:space="preserve"> PAGEREF _Toc161211365 \h </w:instrText>
        </w:r>
        <w:r w:rsidR="00B900E5">
          <w:rPr>
            <w:noProof/>
            <w:webHidden/>
          </w:rPr>
        </w:r>
        <w:r w:rsidR="00B900E5">
          <w:rPr>
            <w:noProof/>
            <w:webHidden/>
          </w:rPr>
          <w:fldChar w:fldCharType="separate"/>
        </w:r>
        <w:r w:rsidR="00A64536">
          <w:rPr>
            <w:noProof/>
            <w:webHidden/>
          </w:rPr>
          <w:t>50</w:t>
        </w:r>
        <w:r w:rsidR="00B900E5">
          <w:rPr>
            <w:noProof/>
            <w:webHidden/>
          </w:rPr>
          <w:fldChar w:fldCharType="end"/>
        </w:r>
      </w:hyperlink>
    </w:p>
    <w:p w14:paraId="31CEAAFF" w14:textId="6A29101D"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66" w:history="1">
        <w:r w:rsidR="00B900E5" w:rsidRPr="004B2185">
          <w:rPr>
            <w:rStyle w:val="Hiperpovezava"/>
            <w:noProof/>
          </w:rPr>
          <w:t>Slika 17: Test prijave uporabnika v sistem</w:t>
        </w:r>
        <w:r w:rsidR="00B900E5">
          <w:rPr>
            <w:noProof/>
            <w:webHidden/>
          </w:rPr>
          <w:tab/>
        </w:r>
        <w:r w:rsidR="00B900E5">
          <w:rPr>
            <w:noProof/>
            <w:webHidden/>
          </w:rPr>
          <w:fldChar w:fldCharType="begin"/>
        </w:r>
        <w:r w:rsidR="00B900E5">
          <w:rPr>
            <w:noProof/>
            <w:webHidden/>
          </w:rPr>
          <w:instrText xml:space="preserve"> PAGEREF _Toc161211366 \h </w:instrText>
        </w:r>
        <w:r w:rsidR="00B900E5">
          <w:rPr>
            <w:noProof/>
            <w:webHidden/>
          </w:rPr>
        </w:r>
        <w:r w:rsidR="00B900E5">
          <w:rPr>
            <w:noProof/>
            <w:webHidden/>
          </w:rPr>
          <w:fldChar w:fldCharType="separate"/>
        </w:r>
        <w:r w:rsidR="00A64536">
          <w:rPr>
            <w:noProof/>
            <w:webHidden/>
          </w:rPr>
          <w:t>51</w:t>
        </w:r>
        <w:r w:rsidR="00B900E5">
          <w:rPr>
            <w:noProof/>
            <w:webHidden/>
          </w:rPr>
          <w:fldChar w:fldCharType="end"/>
        </w:r>
      </w:hyperlink>
    </w:p>
    <w:p w14:paraId="6082D7CB" w14:textId="1D549AB1" w:rsidR="00B900E5" w:rsidRDefault="00000000" w:rsidP="00D87703">
      <w:pPr>
        <w:pStyle w:val="Kazaloslik"/>
        <w:tabs>
          <w:tab w:val="right" w:leader="dot" w:pos="9060"/>
        </w:tabs>
        <w:jc w:val="left"/>
        <w:rPr>
          <w:rFonts w:asciiTheme="minorHAnsi" w:eastAsiaTheme="minorEastAsia" w:hAnsiTheme="minorHAnsi"/>
          <w:noProof/>
          <w:kern w:val="2"/>
          <w:szCs w:val="24"/>
          <w:lang w:eastAsia="sl-SI"/>
        </w:rPr>
      </w:pPr>
      <w:hyperlink w:anchor="_Toc161211367" w:history="1">
        <w:r w:rsidR="00B900E5" w:rsidRPr="004B2185">
          <w:rPr>
            <w:rStyle w:val="Hiperpovezava"/>
            <w:noProof/>
          </w:rPr>
          <w:t>Slika 18: Elementi modela TAM</w:t>
        </w:r>
        <w:r w:rsidR="00B900E5">
          <w:rPr>
            <w:noProof/>
            <w:webHidden/>
          </w:rPr>
          <w:tab/>
        </w:r>
        <w:r w:rsidR="00B900E5">
          <w:rPr>
            <w:noProof/>
            <w:webHidden/>
          </w:rPr>
          <w:fldChar w:fldCharType="begin"/>
        </w:r>
        <w:r w:rsidR="00B900E5">
          <w:rPr>
            <w:noProof/>
            <w:webHidden/>
          </w:rPr>
          <w:instrText xml:space="preserve"> PAGEREF _Toc161211367 \h </w:instrText>
        </w:r>
        <w:r w:rsidR="00B900E5">
          <w:rPr>
            <w:noProof/>
            <w:webHidden/>
          </w:rPr>
        </w:r>
        <w:r w:rsidR="00B900E5">
          <w:rPr>
            <w:noProof/>
            <w:webHidden/>
          </w:rPr>
          <w:fldChar w:fldCharType="separate"/>
        </w:r>
        <w:r w:rsidR="00A64536">
          <w:rPr>
            <w:noProof/>
            <w:webHidden/>
          </w:rPr>
          <w:t>52</w:t>
        </w:r>
        <w:r w:rsidR="00B900E5">
          <w:rPr>
            <w:noProof/>
            <w:webHidden/>
          </w:rPr>
          <w:fldChar w:fldCharType="end"/>
        </w:r>
      </w:hyperlink>
    </w:p>
    <w:p w14:paraId="1236DAE9" w14:textId="4454B818" w:rsidR="00452731" w:rsidRPr="00B900E5" w:rsidRDefault="00452731" w:rsidP="00D87703">
      <w:pPr>
        <w:pStyle w:val="Neostevilcennaslov2"/>
        <w:contextualSpacing w:val="0"/>
      </w:pPr>
      <w:r w:rsidRPr="00A033B4">
        <w:rPr>
          <w:color w:val="000000" w:themeColor="text1"/>
        </w:rPr>
        <w:fldChar w:fldCharType="end"/>
      </w:r>
      <w:bookmarkStart w:id="14" w:name="_Toc161247276"/>
      <w:r w:rsidRPr="00A033B4">
        <w:t>KAZALO TABEL</w:t>
      </w:r>
      <w:bookmarkEnd w:id="14"/>
    </w:p>
    <w:p w14:paraId="36F07B5C" w14:textId="221E418F" w:rsidR="00B900E5" w:rsidRDefault="00452731">
      <w:pPr>
        <w:pStyle w:val="Kazaloslik"/>
        <w:tabs>
          <w:tab w:val="right" w:leader="dot" w:pos="9060"/>
        </w:tabs>
        <w:rPr>
          <w:rFonts w:asciiTheme="minorHAnsi" w:eastAsiaTheme="minorEastAsia" w:hAnsiTheme="minorHAnsi"/>
          <w:noProof/>
          <w:kern w:val="2"/>
          <w:szCs w:val="24"/>
          <w:lang w:eastAsia="sl-SI"/>
        </w:rPr>
      </w:pPr>
      <w:r w:rsidRPr="00A033B4">
        <w:rPr>
          <w:color w:val="000000" w:themeColor="text1"/>
        </w:rPr>
        <w:fldChar w:fldCharType="begin"/>
      </w:r>
      <w:r w:rsidRPr="00A033B4">
        <w:rPr>
          <w:color w:val="000000" w:themeColor="text1"/>
        </w:rPr>
        <w:instrText xml:space="preserve"> TOC \h \z \c "Tabela" </w:instrText>
      </w:r>
      <w:r w:rsidRPr="00A033B4">
        <w:rPr>
          <w:color w:val="000000" w:themeColor="text1"/>
        </w:rPr>
        <w:fldChar w:fldCharType="separate"/>
      </w:r>
      <w:hyperlink w:anchor="_Toc161211373" w:history="1">
        <w:r w:rsidR="00B900E5" w:rsidRPr="005B6F81">
          <w:rPr>
            <w:rStyle w:val="Hiperpovezava"/>
            <w:noProof/>
          </w:rPr>
          <w:t>Tabela 1: Uporabljena BPMN-notacija pri razvoju procesnih modelov</w:t>
        </w:r>
        <w:r w:rsidR="00B900E5">
          <w:rPr>
            <w:noProof/>
            <w:webHidden/>
          </w:rPr>
          <w:tab/>
        </w:r>
        <w:r w:rsidR="00B900E5">
          <w:rPr>
            <w:noProof/>
            <w:webHidden/>
          </w:rPr>
          <w:fldChar w:fldCharType="begin"/>
        </w:r>
        <w:r w:rsidR="00B900E5">
          <w:rPr>
            <w:noProof/>
            <w:webHidden/>
          </w:rPr>
          <w:instrText xml:space="preserve"> PAGEREF _Toc161211373 \h </w:instrText>
        </w:r>
        <w:r w:rsidR="00B900E5">
          <w:rPr>
            <w:noProof/>
            <w:webHidden/>
          </w:rPr>
        </w:r>
        <w:r w:rsidR="00B900E5">
          <w:rPr>
            <w:noProof/>
            <w:webHidden/>
          </w:rPr>
          <w:fldChar w:fldCharType="separate"/>
        </w:r>
        <w:r w:rsidR="00A64536">
          <w:rPr>
            <w:noProof/>
            <w:webHidden/>
          </w:rPr>
          <w:t>16</w:t>
        </w:r>
        <w:r w:rsidR="00B900E5">
          <w:rPr>
            <w:noProof/>
            <w:webHidden/>
          </w:rPr>
          <w:fldChar w:fldCharType="end"/>
        </w:r>
      </w:hyperlink>
    </w:p>
    <w:p w14:paraId="42B93ABC" w14:textId="2ACD37BB" w:rsidR="00B900E5" w:rsidRDefault="00000000">
      <w:pPr>
        <w:pStyle w:val="Kazaloslik"/>
        <w:tabs>
          <w:tab w:val="right" w:leader="dot" w:pos="9060"/>
        </w:tabs>
        <w:rPr>
          <w:rFonts w:asciiTheme="minorHAnsi" w:eastAsiaTheme="minorEastAsia" w:hAnsiTheme="minorHAnsi"/>
          <w:noProof/>
          <w:kern w:val="2"/>
          <w:szCs w:val="24"/>
          <w:lang w:eastAsia="sl-SI"/>
        </w:rPr>
      </w:pPr>
      <w:hyperlink w:anchor="_Toc161211374" w:history="1">
        <w:r w:rsidR="00B900E5" w:rsidRPr="005B6F81">
          <w:rPr>
            <w:rStyle w:val="Hiperpovezava"/>
            <w:noProof/>
          </w:rPr>
          <w:t>Tabela 2: Možnost uporabe funkcionalnosti določenih vlog</w:t>
        </w:r>
        <w:r w:rsidR="00B900E5">
          <w:rPr>
            <w:noProof/>
            <w:webHidden/>
          </w:rPr>
          <w:tab/>
        </w:r>
        <w:r w:rsidR="00B900E5">
          <w:rPr>
            <w:noProof/>
            <w:webHidden/>
          </w:rPr>
          <w:fldChar w:fldCharType="begin"/>
        </w:r>
        <w:r w:rsidR="00B900E5">
          <w:rPr>
            <w:noProof/>
            <w:webHidden/>
          </w:rPr>
          <w:instrText xml:space="preserve"> PAGEREF _Toc161211374 \h </w:instrText>
        </w:r>
        <w:r w:rsidR="00B900E5">
          <w:rPr>
            <w:noProof/>
            <w:webHidden/>
          </w:rPr>
        </w:r>
        <w:r w:rsidR="00B900E5">
          <w:rPr>
            <w:noProof/>
            <w:webHidden/>
          </w:rPr>
          <w:fldChar w:fldCharType="separate"/>
        </w:r>
        <w:r w:rsidR="00A64536">
          <w:rPr>
            <w:noProof/>
            <w:webHidden/>
          </w:rPr>
          <w:t>20</w:t>
        </w:r>
        <w:r w:rsidR="00B900E5">
          <w:rPr>
            <w:noProof/>
            <w:webHidden/>
          </w:rPr>
          <w:fldChar w:fldCharType="end"/>
        </w:r>
      </w:hyperlink>
    </w:p>
    <w:p w14:paraId="570F0E9E" w14:textId="2D0FCFAD" w:rsidR="00B900E5" w:rsidRDefault="00000000">
      <w:pPr>
        <w:pStyle w:val="Kazaloslik"/>
        <w:tabs>
          <w:tab w:val="right" w:leader="dot" w:pos="9060"/>
        </w:tabs>
        <w:rPr>
          <w:rFonts w:asciiTheme="minorHAnsi" w:eastAsiaTheme="minorEastAsia" w:hAnsiTheme="minorHAnsi"/>
          <w:noProof/>
          <w:kern w:val="2"/>
          <w:szCs w:val="24"/>
          <w:lang w:eastAsia="sl-SI"/>
        </w:rPr>
      </w:pPr>
      <w:hyperlink w:anchor="_Toc161211375" w:history="1">
        <w:r w:rsidR="00B900E5" w:rsidRPr="005B6F81">
          <w:rPr>
            <w:rStyle w:val="Hiperpovezava"/>
            <w:noProof/>
          </w:rPr>
          <w:t>Tabela 3: Rezultati vprašalnika TAM</w:t>
        </w:r>
        <w:r w:rsidR="00B900E5">
          <w:rPr>
            <w:noProof/>
            <w:webHidden/>
          </w:rPr>
          <w:tab/>
        </w:r>
        <w:r w:rsidR="00B900E5">
          <w:rPr>
            <w:noProof/>
            <w:webHidden/>
          </w:rPr>
          <w:fldChar w:fldCharType="begin"/>
        </w:r>
        <w:r w:rsidR="00B900E5">
          <w:rPr>
            <w:noProof/>
            <w:webHidden/>
          </w:rPr>
          <w:instrText xml:space="preserve"> PAGEREF _Toc161211375 \h </w:instrText>
        </w:r>
        <w:r w:rsidR="00B900E5">
          <w:rPr>
            <w:noProof/>
            <w:webHidden/>
          </w:rPr>
        </w:r>
        <w:r w:rsidR="00B900E5">
          <w:rPr>
            <w:noProof/>
            <w:webHidden/>
          </w:rPr>
          <w:fldChar w:fldCharType="separate"/>
        </w:r>
        <w:r w:rsidR="00A64536">
          <w:rPr>
            <w:noProof/>
            <w:webHidden/>
          </w:rPr>
          <w:t>52</w:t>
        </w:r>
        <w:r w:rsidR="00B900E5">
          <w:rPr>
            <w:noProof/>
            <w:webHidden/>
          </w:rPr>
          <w:fldChar w:fldCharType="end"/>
        </w:r>
      </w:hyperlink>
    </w:p>
    <w:p w14:paraId="7C051247" w14:textId="1CF7EB1B" w:rsidR="00452731" w:rsidRPr="004B552A" w:rsidRDefault="00452731" w:rsidP="00452731">
      <w:r w:rsidRPr="00A033B4">
        <w:rPr>
          <w:color w:val="000000" w:themeColor="text1"/>
        </w:rPr>
        <w:fldChar w:fldCharType="end"/>
      </w:r>
    </w:p>
    <w:p w14:paraId="699B230E" w14:textId="77777777" w:rsidR="00452731" w:rsidRPr="004B552A" w:rsidRDefault="00452731" w:rsidP="00452731">
      <w:pPr>
        <w:spacing w:after="160" w:line="259" w:lineRule="auto"/>
        <w:jc w:val="left"/>
      </w:pPr>
      <w:r w:rsidRPr="004B552A">
        <w:br w:type="page"/>
      </w:r>
    </w:p>
    <w:p w14:paraId="7F9CB443" w14:textId="77777777" w:rsidR="00452731" w:rsidRPr="004B552A" w:rsidRDefault="00452731" w:rsidP="6FEB5EF5">
      <w:pPr>
        <w:pStyle w:val="Naslov1"/>
        <w:numPr>
          <w:ilvl w:val="0"/>
          <w:numId w:val="0"/>
        </w:numPr>
        <w:sectPr w:rsidR="00452731" w:rsidRPr="004B552A" w:rsidSect="00EB36EC">
          <w:type w:val="oddPage"/>
          <w:pgSz w:w="11906" w:h="16838"/>
          <w:pgMar w:top="1418" w:right="1418" w:bottom="1418" w:left="1418" w:header="709" w:footer="709" w:gutter="0"/>
          <w:pgNumType w:fmt="lowerRoman"/>
          <w:cols w:space="708"/>
          <w:docGrid w:linePitch="360"/>
        </w:sectPr>
      </w:pPr>
    </w:p>
    <w:p w14:paraId="39BC68EC" w14:textId="77777777" w:rsidR="00452731" w:rsidRPr="004B552A" w:rsidRDefault="00452731" w:rsidP="00452731">
      <w:pPr>
        <w:pStyle w:val="Naslov1"/>
      </w:pPr>
      <w:bookmarkStart w:id="15" w:name="_Toc161145036"/>
      <w:bookmarkStart w:id="16" w:name="_Toc161247277"/>
      <w:r w:rsidRPr="004B552A">
        <w:lastRenderedPageBreak/>
        <w:t>UVOD</w:t>
      </w:r>
      <w:bookmarkEnd w:id="15"/>
      <w:bookmarkEnd w:id="16"/>
    </w:p>
    <w:p w14:paraId="0C1205DF" w14:textId="38C11F35" w:rsidR="00452731" w:rsidRPr="004B552A" w:rsidRDefault="00452731" w:rsidP="00D87703">
      <w:pPr>
        <w:pStyle w:val="Besedilo"/>
      </w:pPr>
      <w:r>
        <w:t>Divj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e tal, zraka in vode, kar lahko privede do onesnaženja ekosistema ter morebitnih zdravstvenih tveganj za ljudi in živali</w:t>
      </w:r>
      <w:r w:rsidR="2B755E93">
        <w:t xml:space="preserve"> </w:t>
      </w:r>
      <w:r>
        <w:t>(</w:t>
      </w:r>
      <w:proofErr w:type="spellStart"/>
      <w:r>
        <w:t>Mazza</w:t>
      </w:r>
      <w:proofErr w:type="spellEnd"/>
      <w:r>
        <w:t xml:space="preserve"> idr., 2015).</w:t>
      </w:r>
    </w:p>
    <w:p w14:paraId="2A77F136" w14:textId="4F942472" w:rsidR="00452731" w:rsidRPr="004B552A" w:rsidRDefault="00452731" w:rsidP="00D87703">
      <w:pPr>
        <w:pStyle w:val="Besedilo"/>
      </w:pPr>
      <w:r w:rsidRPr="004B552A">
        <w:t>Poleg tega so divja odlagališča moteča in zmanjšujejo vrednost nepremičnin ter zemljišč, zavirajo gospodarski razvoj in negativno vplivajo na turizem. Čiščenje črnih odlagališč je lahko tudi drago in dolgotrajno</w:t>
      </w:r>
      <w:r>
        <w:t xml:space="preserve"> ter</w:t>
      </w:r>
      <w:r w:rsidRPr="004B552A">
        <w:t xml:space="preserve"> pogosto zahteva sodelovanje več deležnikov (</w:t>
      </w:r>
      <w:proofErr w:type="spellStart"/>
      <w:r w:rsidRPr="004B552A">
        <w:t>Buzan</w:t>
      </w:r>
      <w:proofErr w:type="spellEnd"/>
      <w:r w:rsidRPr="004B552A">
        <w:t xml:space="preserve"> idr., 2013). </w:t>
      </w:r>
    </w:p>
    <w:p w14:paraId="566D7D1B" w14:textId="03657B78" w:rsidR="00452731" w:rsidRPr="004B552A" w:rsidRDefault="00452731" w:rsidP="00D87703">
      <w:pPr>
        <w:pStyle w:val="Besedilo"/>
      </w:pPr>
      <w:r w:rsidRPr="004B552A">
        <w:t xml:space="preserve">V Sloveniji je največja zbirka divjih odlagališč register, </w:t>
      </w:r>
      <w:r>
        <w:t xml:space="preserve">vendar </w:t>
      </w:r>
      <w:r w:rsidRPr="004B552A">
        <w:t xml:space="preserve">je star, neprijazen uporabnikom in nepopoln. Upravljanje registra ni v rokah države, temveč je last </w:t>
      </w:r>
      <w:r>
        <w:t>nepridobitne</w:t>
      </w:r>
      <w:r w:rsidRPr="004B552A">
        <w:t xml:space="preserve"> organizacije Ekologi brez meja, ki nima dovolj finančnih virov za vzdrževanje podatkov in nadgradnjo sistema. Baza podatkov, ki dokumentira </w:t>
      </w:r>
      <w:r w:rsidR="001E1597">
        <w:t>divja</w:t>
      </w:r>
      <w:r w:rsidRPr="004B552A">
        <w:t xml:space="preserve"> odlagališča, je ključnega pomena, saj zagotavlja dragocene informacije, ki lahko pomagajo identificirati vire in vrste odpadnih materialov, spremljati obseg in lokacijo problema</w:t>
      </w:r>
      <w:r>
        <w:t>tike</w:t>
      </w:r>
      <w:r w:rsidRPr="004B552A">
        <w:t xml:space="preserve"> ter nam lahko olajšajo čiščenje oz. sanacijo onesnaženih območij</w:t>
      </w:r>
      <w:r>
        <w:t xml:space="preserve"> </w:t>
      </w:r>
      <w:r w:rsidRPr="004B552A">
        <w:t>(Ekologi brez meja, 2023</w:t>
      </w:r>
      <w:r w:rsidR="00C65162">
        <w:t>b</w:t>
      </w:r>
      <w:r w:rsidRPr="004B552A">
        <w:t>).</w:t>
      </w:r>
    </w:p>
    <w:p w14:paraId="41656281" w14:textId="673E6077" w:rsidR="00452731" w:rsidRPr="004B552A" w:rsidRDefault="00452731" w:rsidP="00D87703">
      <w:pPr>
        <w:pStyle w:val="Besedilo"/>
      </w:pPr>
      <w:r w:rsidRPr="004B552A">
        <w:t xml:space="preserve">Pomanjkanje ustrezne baze podatkov, ki dokumentira divja odlagališča, lahko tudi ovira prizadevanja pravosodnih organov pri preiskovanju in kaznovanju odgovornih </w:t>
      </w:r>
      <w:r>
        <w:t xml:space="preserve">oseb </w:t>
      </w:r>
      <w:r w:rsidRPr="004B552A">
        <w:t xml:space="preserve">za nezakonito odlaganje odpadkov. Brez podrobnih zapisov o lokacijah in vrstah odpadnih materialov, ki se odlagajo, je težje identificirati in kaznovati posameznike ali podjetja, ki ustvarjajo nova in polnijo stara </w:t>
      </w:r>
      <w:r w:rsidR="001E1597">
        <w:t>divja</w:t>
      </w:r>
      <w:r w:rsidRPr="004B552A">
        <w:t xml:space="preserve"> odlagališča.</w:t>
      </w:r>
    </w:p>
    <w:p w14:paraId="6980C5B4" w14:textId="77777777" w:rsidR="00452731" w:rsidRPr="004B552A" w:rsidRDefault="00452731" w:rsidP="00D87703">
      <w:pPr>
        <w:pStyle w:val="Besedilo"/>
      </w:pPr>
      <w:r w:rsidRPr="004B552A">
        <w:t>V diplomskem delu postavljamo eno hipotezo</w:t>
      </w:r>
      <w:r>
        <w:t>,</w:t>
      </w:r>
      <w:r w:rsidRPr="004B552A">
        <w:t xml:space="preserve"> in ta je, da je možen razvoj informacijske rešitve, ki bi uporabnikom omogočala označevanje in sledenje stanja divjih odlagališč v Sloveniji. Na Češkem so razvili podobno rešitev</w:t>
      </w:r>
      <w:r>
        <w:t>,</w:t>
      </w:r>
      <w:r w:rsidRPr="004B552A">
        <w:t xml:space="preserve"> in sicer mobilno aplikacijo za označevanje divjih odlagališč, </w:t>
      </w:r>
      <w:r>
        <w:t xml:space="preserve">in </w:t>
      </w:r>
      <w:r w:rsidRPr="004B552A">
        <w:t xml:space="preserve">rezultat uporabe množičnega zunanjega izvajanja (angl. </w:t>
      </w:r>
      <w:proofErr w:type="spellStart"/>
      <w:r w:rsidRPr="004B552A">
        <w:t>crowdsourcing</w:t>
      </w:r>
      <w:proofErr w:type="spellEnd"/>
      <w:r w:rsidRPr="004B552A">
        <w:t>) je bil več kot 1</w:t>
      </w:r>
      <w:r>
        <w:t>.</w:t>
      </w:r>
      <w:r w:rsidRPr="004B552A">
        <w:t xml:space="preserve">700 novih prijav divjih odlagališč v enem letu </w:t>
      </w:r>
      <w:r>
        <w:t>ter</w:t>
      </w:r>
      <w:r w:rsidRPr="004B552A">
        <w:t xml:space="preserve"> povečana ozaveščenost javnosti na področju divjih odlagališč in odlaganja odpadkov (</w:t>
      </w:r>
      <w:proofErr w:type="spellStart"/>
      <w:r w:rsidRPr="004B552A">
        <w:t>Kubásek</w:t>
      </w:r>
      <w:proofErr w:type="spellEnd"/>
      <w:r w:rsidRPr="004B552A">
        <w:t>, 2013).</w:t>
      </w:r>
    </w:p>
    <w:p w14:paraId="0C2D783D" w14:textId="71386B39" w:rsidR="00521405" w:rsidRDefault="00452731" w:rsidP="00D87703">
      <w:pPr>
        <w:pStyle w:val="Besedilo"/>
      </w:pPr>
      <w:r w:rsidRPr="004B552A">
        <w:t xml:space="preserve">V prvem poglavju analiziramo obstoječe podatke o divjih odlagališčih v Sloveniji, opišemo nastanek divjih odlagališč in načine preprečevanja njihovega nastanka. V </w:t>
      </w:r>
      <w:r>
        <w:t>d</w:t>
      </w:r>
      <w:r w:rsidRPr="004B552A">
        <w:t xml:space="preserve">rugem poglavju opišemo trenutni način prijave divjih odlagališč v slovenskem prostoru. Opišemo pristojne inšpektorate in njihove naloge ter alternativne načine prijave divjih odlagališč. Predstavimo evropske direktive o ravnanju z odpadki in prizadevanja Slovenje pri uresničevanju teh, zatem predstavimo še slovensko </w:t>
      </w:r>
      <w:r w:rsidRPr="004B552A">
        <w:lastRenderedPageBreak/>
        <w:t>zakonodajo o ravnanju z odpadki. V tretjem poglavju zasnujemo rešitev, napišemo specifikacijo zahtev in predstavimo orodja, ki jih uporabimo pri razvoju aplikacije. Četrto poglavje opisuje</w:t>
      </w:r>
      <w:r>
        <w:t>,</w:t>
      </w:r>
      <w:r w:rsidRPr="004B552A">
        <w:t xml:space="preserve"> kako je aplikacija razvita in kako deluje koda aplikacije. V petem poglavju predstav</w:t>
      </w:r>
      <w:r>
        <w:t>imo</w:t>
      </w:r>
      <w:r w:rsidRPr="004B552A">
        <w:t xml:space="preserve"> avtomatiziran</w:t>
      </w:r>
      <w:r>
        <w:t>e</w:t>
      </w:r>
      <w:r w:rsidRPr="004B552A">
        <w:t xml:space="preserve"> test</w:t>
      </w:r>
      <w:r>
        <w:t>e</w:t>
      </w:r>
      <w:r w:rsidRPr="004B552A">
        <w:t xml:space="preserve"> strežnika aplikacije </w:t>
      </w:r>
      <w:r>
        <w:t>ter</w:t>
      </w:r>
      <w:r w:rsidRPr="004B552A">
        <w:t xml:space="preserve"> preizkus </w:t>
      </w:r>
      <w:r>
        <w:t>in</w:t>
      </w:r>
      <w:r w:rsidRPr="004B552A">
        <w:t xml:space="preserve"> evalvacij</w:t>
      </w:r>
      <w:r>
        <w:t>o</w:t>
      </w:r>
      <w:r w:rsidRPr="004B552A">
        <w:t xml:space="preserve"> aplikacije</w:t>
      </w:r>
      <w:r>
        <w:t>, ki jo opravijo</w:t>
      </w:r>
      <w:r w:rsidRPr="004B552A">
        <w:t xml:space="preserve"> izbrani potencialni uporabnik</w:t>
      </w:r>
      <w:r>
        <w:t>i</w:t>
      </w:r>
      <w:r w:rsidRPr="004B552A">
        <w:t>.</w:t>
      </w:r>
    </w:p>
    <w:p w14:paraId="17068C13" w14:textId="0400D5E2" w:rsidR="00452731" w:rsidRPr="004B552A" w:rsidRDefault="00521405" w:rsidP="00D87703">
      <w:pPr>
        <w:pStyle w:val="Besedilo"/>
      </w:pPr>
      <w:r>
        <w:br w:type="page"/>
      </w:r>
    </w:p>
    <w:p w14:paraId="476A7A93" w14:textId="77777777" w:rsidR="00452731" w:rsidRPr="008519D4" w:rsidRDefault="00452731" w:rsidP="008519D4">
      <w:pPr>
        <w:pStyle w:val="Naslov1"/>
      </w:pPr>
      <w:bookmarkStart w:id="17" w:name="_Toc161145037"/>
      <w:bookmarkStart w:id="18" w:name="_Toc161247278"/>
      <w:r w:rsidRPr="008519D4">
        <w:lastRenderedPageBreak/>
        <w:t>DIVJA ODLAGALIŠČA V SLOVENIJI</w:t>
      </w:r>
      <w:bookmarkEnd w:id="17"/>
      <w:bookmarkEnd w:id="18"/>
    </w:p>
    <w:p w14:paraId="5AED3F01" w14:textId="0147085A" w:rsidR="00452731" w:rsidRPr="004B552A" w:rsidRDefault="00452731" w:rsidP="00D87703">
      <w:pPr>
        <w:pStyle w:val="Besedilo"/>
      </w:pPr>
      <w:r w:rsidRPr="004B552A">
        <w:t>Glede na najnovejše podatke iz Registra divjih odlagališč (stanje na dan 16. 6. 2023) v Sloveniji obstaja približno 8.939 neprečiščenih divjih odlagališč, od tega jih 2</w:t>
      </w:r>
      <w:r>
        <w:t>.</w:t>
      </w:r>
      <w:r w:rsidRPr="004B552A">
        <w:t>202</w:t>
      </w:r>
      <w:r>
        <w:t xml:space="preserve"> </w:t>
      </w:r>
      <w:r w:rsidRPr="004B552A">
        <w:t>(24,6</w:t>
      </w:r>
      <w:r>
        <w:t xml:space="preserve"> </w:t>
      </w:r>
      <w:r w:rsidRPr="004B552A">
        <w:t>%) vsebuje nevarne odpadke. Največji delež jih je v Osrednjeslovenski statistični regiji, sledita Podravska regija in Savinjska regija. Ta razporeditev je posledica večje gostote prebivalstva na določenem območju, kar pomeni tudi večjo količino odpadkov. Na teh odlagališčih se kopičijo predvsem gradbeni odpadki, ki volumensko predstavljajo vsaj tri četrtine vseh odpadkov, po teži še več. Sledijo komunalni odpadki kot druga najpogostejša vrsta odpadkov, nato izrabljene gume ter drugi nevarni in nenevarni odpadki. Obstaja tudi nekaj odpadne električne in elektronske opreme, vendar v manjši meri</w:t>
      </w:r>
      <w:r>
        <w:t xml:space="preserve"> </w:t>
      </w:r>
      <w:r w:rsidRPr="004B552A">
        <w:t>(</w:t>
      </w:r>
      <w:proofErr w:type="spellStart"/>
      <w:r w:rsidRPr="004B552A">
        <w:t>Loznar</w:t>
      </w:r>
      <w:proofErr w:type="spellEnd"/>
      <w:r w:rsidRPr="004B552A">
        <w:t xml:space="preserve"> </w:t>
      </w:r>
      <w:r w:rsidR="00664994">
        <w:t>idr</w:t>
      </w:r>
      <w:r w:rsidRPr="004B552A">
        <w:t>., 2015, str. 15). Navedene informacije se nanašajo le na odlagališča</w:t>
      </w:r>
      <w:r>
        <w:t>,</w:t>
      </w:r>
      <w:r w:rsidRPr="004B552A">
        <w:t xml:space="preserve"> za kater</w:t>
      </w:r>
      <w:r>
        <w:t>a</w:t>
      </w:r>
      <w:r w:rsidRPr="004B552A">
        <w:t xml:space="preserve"> vemo</w:t>
      </w:r>
      <w:r>
        <w:t>,</w:t>
      </w:r>
      <w:r w:rsidRPr="004B552A">
        <w:t xml:space="preserve"> kateri odpadki so odvrženi na njih. Trenutno je v Sloveniji tudi 4</w:t>
      </w:r>
      <w:r>
        <w:t>.</w:t>
      </w:r>
      <w:r w:rsidRPr="004B552A">
        <w:t>834 očiščenih lokacij divjih odlagališč</w:t>
      </w:r>
      <w:r>
        <w:t xml:space="preserve"> </w:t>
      </w:r>
      <w:r w:rsidRPr="004B552A">
        <w:t>(996 divjih odlagališč je vsebovalo nevarne odpadke), kar nam pove, da se divja odlagališča sicer sanirajo</w:t>
      </w:r>
      <w:r>
        <w:t>,</w:t>
      </w:r>
      <w:r w:rsidRPr="004B552A">
        <w:t xml:space="preserve"> ampak približno s tako hitrostjo</w:t>
      </w:r>
      <w:r>
        <w:t>,</w:t>
      </w:r>
      <w:r w:rsidRPr="004B552A">
        <w:t xml:space="preserve"> kot nastajajo, saj je bilo decembra 2014 v Sloveniji 9</w:t>
      </w:r>
      <w:r>
        <w:t>.</w:t>
      </w:r>
      <w:r w:rsidRPr="004B552A">
        <w:t xml:space="preserve">437 neprečiščenih divjih odlagališč, </w:t>
      </w:r>
      <w:r>
        <w:t xml:space="preserve">medtem ko jih je </w:t>
      </w:r>
      <w:r w:rsidRPr="004B552A">
        <w:t>danes 8</w:t>
      </w:r>
      <w:r>
        <w:t>.</w:t>
      </w:r>
      <w:r w:rsidRPr="004B552A">
        <w:t xml:space="preserve">939. Za hitrejše zmanjšanje divjih odlagališč je torej </w:t>
      </w:r>
      <w:r>
        <w:t>treba</w:t>
      </w:r>
      <w:r w:rsidRPr="004B552A">
        <w:t xml:space="preserve"> organizirati </w:t>
      </w:r>
      <w:r>
        <w:t>bodisi</w:t>
      </w:r>
      <w:r w:rsidRPr="004B552A">
        <w:t xml:space="preserve"> večje število sanacij ali zmanjšati število novo nastalih divjih odlagališč.</w:t>
      </w:r>
    </w:p>
    <w:p w14:paraId="5A96EEE4" w14:textId="77777777" w:rsidR="00452731" w:rsidRPr="004B552A" w:rsidRDefault="00452731" w:rsidP="00D87703">
      <w:pPr>
        <w:pStyle w:val="Besedilo"/>
      </w:pPr>
      <w:r w:rsidRPr="004B552A">
        <w:t>Poleg dokumentiranih divjih odlagališč obstajajo tudi divja odlagališča, ki niso dokumentirana</w:t>
      </w:r>
      <w:r>
        <w:t>,</w:t>
      </w:r>
      <w:r w:rsidRPr="004B552A">
        <w:t xml:space="preserve"> saj je po ocenah izpred trideset</w:t>
      </w:r>
      <w:r>
        <w:t>ih</w:t>
      </w:r>
      <w:r w:rsidRPr="004B552A">
        <w:t xml:space="preserve"> let vseh divjih odlagališč med 50</w:t>
      </w:r>
      <w:r>
        <w:t>.</w:t>
      </w:r>
      <w:r w:rsidRPr="004B552A">
        <w:t>000</w:t>
      </w:r>
      <w:r>
        <w:t xml:space="preserve"> in </w:t>
      </w:r>
      <w:r w:rsidRPr="004B552A">
        <w:t>60</w:t>
      </w:r>
      <w:r>
        <w:t>.</w:t>
      </w:r>
      <w:r w:rsidRPr="004B552A">
        <w:t xml:space="preserve">000 </w:t>
      </w:r>
      <w:r>
        <w:t xml:space="preserve">ter </w:t>
      </w:r>
      <w:r w:rsidRPr="004B552A">
        <w:t>na njih verjetno skoraj dva milijona kubičnih metrov odpadkov. Kljub starosti ocene problematika nedokumentiranih divjih odlagališč ni bila rešena, nekatera divja odlagališča so bila najdena in očiščena, vendar so najverjetneje nastala tudi nova, ki so nedokumentirana. Glede na velikost in število prebivalcev Slovenije je ta ocena zelo velika in je odraz pomanjkljivega sistema v preteklosti (Šebenik, 1994).</w:t>
      </w:r>
    </w:p>
    <w:p w14:paraId="6B577F63" w14:textId="77777777" w:rsidR="00452731" w:rsidRPr="004B552A" w:rsidRDefault="00452731" w:rsidP="00452731">
      <w:pPr>
        <w:pStyle w:val="Naslov2"/>
      </w:pPr>
      <w:bookmarkStart w:id="19" w:name="_Toc161145038"/>
      <w:bookmarkStart w:id="20" w:name="_Toc161247279"/>
      <w:r w:rsidRPr="004B552A">
        <w:t>NASTANEK IN POSLEDICE DIVJIH ODLAGALIŠČ</w:t>
      </w:r>
      <w:bookmarkEnd w:id="19"/>
      <w:bookmarkEnd w:id="20"/>
    </w:p>
    <w:p w14:paraId="16BEDBA6" w14:textId="1D181D7E" w:rsidR="00452731" w:rsidRPr="004B552A" w:rsidRDefault="00452731" w:rsidP="00D87703">
      <w:pPr>
        <w:pStyle w:val="Besedilo"/>
      </w:pPr>
      <w:r w:rsidRPr="004B552A">
        <w:t>Divja odlagališča so pri nas začela nastajati v petdesetih letih prejšnjega stoletja, ko je industrializacija v tedanji Jugoslaviji hitro rasla. Tehnološki napredek je s seboj prinesel plastične izdelke in večje obilje</w:t>
      </w:r>
      <w:r>
        <w:t>,</w:t>
      </w:r>
      <w:r w:rsidRPr="004B552A">
        <w:t xml:space="preserve"> </w:t>
      </w:r>
      <w:r>
        <w:t>povezano s</w:t>
      </w:r>
      <w:r w:rsidRPr="004B552A">
        <w:t xml:space="preserve"> količin</w:t>
      </w:r>
      <w:r>
        <w:t>o</w:t>
      </w:r>
      <w:r w:rsidRPr="004B552A">
        <w:t xml:space="preserve"> izdelkov na trgu. Vsak si je lahko privoščil več, kar je </w:t>
      </w:r>
      <w:r>
        <w:t xml:space="preserve">posledično </w:t>
      </w:r>
      <w:r w:rsidRPr="004B552A">
        <w:t xml:space="preserve">pomenilo več odpadkov. Takrat se seveda odpadki še niso ločevali, tudi smetišča so bila redka in oddaljena. Tudi transport smeti je bil težji za posameznika, saj ni imel vsak avta in </w:t>
      </w:r>
      <w:r>
        <w:t>ti</w:t>
      </w:r>
      <w:r w:rsidRPr="004B552A">
        <w:t xml:space="preserve"> so bili manjši. Iz teh razlogov so ljudje začeli odlagati odpadke na skrit</w:t>
      </w:r>
      <w:r>
        <w:t>ih</w:t>
      </w:r>
      <w:r w:rsidRPr="004B552A">
        <w:t xml:space="preserve"> lokacij</w:t>
      </w:r>
      <w:r>
        <w:t>ah</w:t>
      </w:r>
      <w:r w:rsidRPr="004B552A">
        <w:t xml:space="preserve"> v naravnem okolju. To seveda ljudje počnejo še danes</w:t>
      </w:r>
      <w:r>
        <w:t>,</w:t>
      </w:r>
      <w:r w:rsidRPr="004B552A">
        <w:t xml:space="preserve"> a manj </w:t>
      </w:r>
      <w:r>
        <w:t xml:space="preserve">pogosto </w:t>
      </w:r>
      <w:r w:rsidRPr="004B552A">
        <w:t xml:space="preserve">kot včasih </w:t>
      </w:r>
      <w:r w:rsidRPr="004B552A">
        <w:fldChar w:fldCharType="begin"/>
      </w:r>
      <w:r w:rsidRPr="004B552A">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Pr="004B552A">
        <w:fldChar w:fldCharType="separate"/>
      </w:r>
      <w:r w:rsidRPr="004B552A">
        <w:t xml:space="preserve">(Mrak </w:t>
      </w:r>
      <w:r w:rsidR="00664994">
        <w:t>in</w:t>
      </w:r>
      <w:r w:rsidRPr="004B552A">
        <w:t xml:space="preserve"> Damjanovič, 2019)</w:t>
      </w:r>
      <w:r w:rsidRPr="004B552A">
        <w:fldChar w:fldCharType="end"/>
      </w:r>
      <w:r w:rsidRPr="004B552A">
        <w:t xml:space="preserve">. </w:t>
      </w:r>
    </w:p>
    <w:p w14:paraId="32FD2B53" w14:textId="4130387A" w:rsidR="00452731" w:rsidRPr="004B552A" w:rsidRDefault="00452731" w:rsidP="00D87703">
      <w:pPr>
        <w:pStyle w:val="Besedilo"/>
      </w:pPr>
      <w:r w:rsidRPr="004B552A">
        <w:t xml:space="preserve">Vzroki za nastanek divjih odlagališč so predvsem odpor </w:t>
      </w:r>
      <w:r>
        <w:t xml:space="preserve">do </w:t>
      </w:r>
      <w:r w:rsidRPr="004B552A">
        <w:t>izpolnjevanja določenih finančnih obveznosti</w:t>
      </w:r>
      <w:r>
        <w:t>,</w:t>
      </w:r>
      <w:r w:rsidRPr="004B552A">
        <w:t xml:space="preserve"> povezanih z ravnanjem z nastalimi odpadki, naročniki gradbenih del ob sklenitvi gradbenih pogodb od izvajalcev</w:t>
      </w:r>
      <w:r w:rsidRPr="00533C8F">
        <w:t xml:space="preserve"> </w:t>
      </w:r>
      <w:r w:rsidRPr="004B552A">
        <w:t xml:space="preserve">ne zahtevajo, da </w:t>
      </w:r>
      <w:r>
        <w:t>morajo</w:t>
      </w:r>
      <w:r w:rsidRPr="004B552A">
        <w:t xml:space="preserve"> ti že pred </w:t>
      </w:r>
      <w:r w:rsidRPr="004B552A">
        <w:lastRenderedPageBreak/>
        <w:t xml:space="preserve">pričetkom izvajanja del </w:t>
      </w:r>
      <w:r>
        <w:t xml:space="preserve">imeti </w:t>
      </w:r>
      <w:r w:rsidRPr="004B552A">
        <w:t>sklenjeno pogodbo za ustrezno oddajo nastalih odpadkov, omejen urnik obratovanja zbirnih centrov, oddaljenost zbirnih centrov, slaba učinkovitost inšpekcijskih služb, zaradi katere le manjšina povzročiteljev trpi finančne posledice</w:t>
      </w:r>
      <w:r>
        <w:t>,</w:t>
      </w:r>
      <w:r w:rsidRPr="004B552A">
        <w:t xml:space="preserve"> in slaba </w:t>
      </w:r>
      <w:proofErr w:type="spellStart"/>
      <w:r w:rsidRPr="004B552A">
        <w:t>okoljska</w:t>
      </w:r>
      <w:proofErr w:type="spellEnd"/>
      <w:r w:rsidRPr="004B552A">
        <w:t xml:space="preserve"> ozaveščenost povzročiteljev, ki nimajo primernega odnosa do narave in ne prepoznajo koristi recikliranja (Cotič </w:t>
      </w:r>
      <w:r w:rsidR="00664994">
        <w:t>idr</w:t>
      </w:r>
      <w:r w:rsidRPr="004B552A">
        <w:t xml:space="preserve">., 2014).  </w:t>
      </w:r>
    </w:p>
    <w:p w14:paraId="3573D596" w14:textId="71F36D28" w:rsidR="00452731" w:rsidRPr="004B552A" w:rsidRDefault="00452731" w:rsidP="00D87703">
      <w:pPr>
        <w:pStyle w:val="Besedilo"/>
      </w:pPr>
      <w:r w:rsidRPr="004B552A">
        <w:t>Na Slovaškem so v študiji raziskovali vpliv divjih odlagališč na okolje. Sestava odpadkov na divjih odlagališčih</w:t>
      </w:r>
      <w:r>
        <w:t>,</w:t>
      </w:r>
      <w:r w:rsidRPr="004B552A">
        <w:t xml:space="preserve"> uporabljenih v študiji</w:t>
      </w:r>
      <w:r>
        <w:t>,</w:t>
      </w:r>
      <w:r w:rsidRPr="004B552A">
        <w:t xml:space="preserve"> je podobna sestavi večine divjih odlagališč v Sloveniji, prevladujejo predvsem gradbeni in komunalni odpadki. V študiji so potrdili, da divja odlagališča onesnažujejo tla, vodo, funkcionalnost sistema in povzročajo degradacijo zemlje. Ugotavljajo tudi, da </w:t>
      </w:r>
      <w:r>
        <w:t>d</w:t>
      </w:r>
      <w:r w:rsidRPr="004B552A">
        <w:t xml:space="preserve">ivja odlagališča lahko predstavljajo posebne habitate za rastline, ki na območju </w:t>
      </w:r>
      <w:r>
        <w:t xml:space="preserve">sicer </w:t>
      </w:r>
      <w:r w:rsidRPr="004B552A">
        <w:t xml:space="preserve">ne uspevajo. To pomeni, da divja odlagališča motijo sestavo avtohtone vegetacije </w:t>
      </w:r>
      <w:r>
        <w:t>ter</w:t>
      </w:r>
      <w:r w:rsidRPr="004B552A">
        <w:t xml:space="preserve"> ustvarjajo prostor za uveljavljanje sinantropih </w:t>
      </w:r>
      <w:r>
        <w:t>in</w:t>
      </w:r>
      <w:r w:rsidRPr="004B552A">
        <w:t xml:space="preserve"> invazivnih rastlinskih vrst. Te se lahko nato širijo iz divjih odlagališč in lahko vplivajo na vrstno sestavo naravnih ekosistemov (</w:t>
      </w:r>
      <w:proofErr w:type="spellStart"/>
      <w:r w:rsidRPr="004B552A">
        <w:t>Vaverková</w:t>
      </w:r>
      <w:proofErr w:type="spellEnd"/>
      <w:r w:rsidRPr="004B552A">
        <w:t xml:space="preserve"> </w:t>
      </w:r>
      <w:r w:rsidR="00664994">
        <w:t>idr</w:t>
      </w:r>
      <w:r w:rsidRPr="004B552A">
        <w:t>., 2019).</w:t>
      </w:r>
    </w:p>
    <w:p w14:paraId="37D5AB71" w14:textId="22AF8EF8" w:rsidR="00452731" w:rsidRPr="004B552A" w:rsidRDefault="00452731" w:rsidP="00D87703">
      <w:pPr>
        <w:pStyle w:val="Besedilo"/>
      </w:pPr>
      <w:r>
        <w:t>Ena</w:t>
      </w:r>
      <w:r w:rsidRPr="004B552A">
        <w:t xml:space="preserve"> od glavnih težav današnjega časa so izdelki iz plastike, namenjeni enkratni ali kratkotrajni uporabi. Te izdelke pogosto najdemo tudi na divjih odlagališčih, kjer se zaradi biološke, fizične in kemične erozije razbijejo na delce</w:t>
      </w:r>
      <w:r>
        <w:t>,</w:t>
      </w:r>
      <w:r w:rsidRPr="004B552A">
        <w:t xml:space="preserve"> manjše od 5 milimetrov. </w:t>
      </w:r>
      <w:proofErr w:type="spellStart"/>
      <w:r w:rsidRPr="004B552A">
        <w:t>Mikroplastika</w:t>
      </w:r>
      <w:proofErr w:type="spellEnd"/>
      <w:r w:rsidRPr="004B552A">
        <w:t xml:space="preserve"> je nerazgradljiva</w:t>
      </w:r>
      <w:r>
        <w:t>,</w:t>
      </w:r>
      <w:r w:rsidRPr="004B552A">
        <w:t xml:space="preserve"> kar pomeni, da lahko v naravi ostane več sto l</w:t>
      </w:r>
      <w:r>
        <w:t>e</w:t>
      </w:r>
      <w:r w:rsidRPr="004B552A">
        <w:t xml:space="preserve">t. Iz odlagališč preide v prst, s prsti v rastline in vodo </w:t>
      </w:r>
      <w:r>
        <w:t>ter</w:t>
      </w:r>
      <w:r w:rsidRPr="004B552A">
        <w:t xml:space="preserve"> iz njih v živa bitja, </w:t>
      </w:r>
      <w:r>
        <w:t xml:space="preserve">in </w:t>
      </w:r>
      <w:r w:rsidRPr="004B552A">
        <w:t>ko je enkrat v prsti</w:t>
      </w:r>
      <w:r>
        <w:t>,</w:t>
      </w:r>
      <w:r w:rsidRPr="004B552A">
        <w:t xml:space="preserve"> jo je skoraj nemogoče odstraniti. Ljudje lahko pridemo v stik z </w:t>
      </w:r>
      <w:proofErr w:type="spellStart"/>
      <w:r w:rsidRPr="004B552A">
        <w:t>mikroplastiko</w:t>
      </w:r>
      <w:proofErr w:type="spellEnd"/>
      <w:r w:rsidRPr="004B552A">
        <w:t xml:space="preserve"> </w:t>
      </w:r>
      <w:r>
        <w:t>s</w:t>
      </w:r>
      <w:r w:rsidRPr="004B552A">
        <w:t xml:space="preserve"> pitjem vode ali s prehranjevanjem</w:t>
      </w:r>
      <w:r>
        <w:t>,</w:t>
      </w:r>
      <w:r w:rsidRPr="004B552A">
        <w:t xml:space="preserve"> </w:t>
      </w:r>
      <w:r>
        <w:t>v stik lahko</w:t>
      </w:r>
      <w:r w:rsidRPr="004B552A">
        <w:t xml:space="preserve"> pridemo tudi preko kože. </w:t>
      </w:r>
      <w:proofErr w:type="spellStart"/>
      <w:r>
        <w:t>Mikroplastika</w:t>
      </w:r>
      <w:proofErr w:type="spellEnd"/>
      <w:r>
        <w:t xml:space="preserve"> lahko v</w:t>
      </w:r>
      <w:r w:rsidRPr="004B552A">
        <w:t xml:space="preserve"> zadostnih količinah povzroči toksične učinke, proizvaja oksidativni stres, povzroča poškodbe tkiva in kronična vnetja v človeškem telesu. </w:t>
      </w:r>
      <w:proofErr w:type="spellStart"/>
      <w:r w:rsidRPr="004B552A">
        <w:t>Mikroplastika</w:t>
      </w:r>
      <w:proofErr w:type="spellEnd"/>
      <w:r w:rsidRPr="004B552A">
        <w:t xml:space="preserve"> je škodljiva tudi rastlinam, nematodom, deževnikom, živalim in lastnostim tal. </w:t>
      </w:r>
      <w:proofErr w:type="spellStart"/>
      <w:r w:rsidRPr="004B552A">
        <w:t>Mikroplastike</w:t>
      </w:r>
      <w:proofErr w:type="spellEnd"/>
      <w:r w:rsidRPr="004B552A">
        <w:t xml:space="preserve"> se lahko znebimo s pirolizo, </w:t>
      </w:r>
      <w:r>
        <w:t xml:space="preserve">vendar je </w:t>
      </w:r>
      <w:r w:rsidRPr="004B552A">
        <w:t>najbolje poskrbeti, da so izdelki narejeni iz biorazgradljive plastike</w:t>
      </w:r>
      <w:r>
        <w:t>,</w:t>
      </w:r>
      <w:r w:rsidRPr="004B552A">
        <w:t xml:space="preserve"> </w:t>
      </w:r>
      <w:r>
        <w:t>s čimer</w:t>
      </w:r>
      <w:r w:rsidRPr="004B552A">
        <w:t xml:space="preserve"> preprečimo nastanek </w:t>
      </w:r>
      <w:proofErr w:type="spellStart"/>
      <w:r w:rsidRPr="004B552A">
        <w:t>mikroplastike</w:t>
      </w:r>
      <w:proofErr w:type="spellEnd"/>
      <w:r w:rsidRPr="004B552A">
        <w:t xml:space="preserve"> (</w:t>
      </w:r>
      <w:proofErr w:type="spellStart"/>
      <w:r w:rsidRPr="004B552A">
        <w:t>Chia</w:t>
      </w:r>
      <w:proofErr w:type="spellEnd"/>
      <w:r w:rsidRPr="004B552A">
        <w:t xml:space="preserve"> </w:t>
      </w:r>
      <w:r w:rsidR="00664994">
        <w:t>idr</w:t>
      </w:r>
      <w:r w:rsidRPr="004B552A">
        <w:t>., 2021).</w:t>
      </w:r>
    </w:p>
    <w:p w14:paraId="1B1EE0A0" w14:textId="2FD3D605" w:rsidR="00452731" w:rsidRPr="004B552A" w:rsidRDefault="00452731" w:rsidP="00D87703">
      <w:pPr>
        <w:pStyle w:val="Besedilo"/>
      </w:pPr>
      <w:r w:rsidRPr="004B552A">
        <w:t>Še en sodoben vir odpadkov so elektronski odpadki, ki jih prav tako najde</w:t>
      </w:r>
      <w:r>
        <w:t>mo</w:t>
      </w:r>
      <w:r w:rsidRPr="004B552A">
        <w:t xml:space="preserve"> na divjih odlagališčih. Količina elektronskih odpadkov v svetu hitro raste, ker ima vedno več ljudi dostop do elektronskih naprav, prav tako elektronske naprave pogosto menjamo. Nepravilno ravnanje z elektronskimi odpadki lahko povzroči onesnaževanje tal, vode in zraka, saj ti med drugim vsebujejo strupene elemente</w:t>
      </w:r>
      <w:r>
        <w:t>,</w:t>
      </w:r>
      <w:r w:rsidRPr="004B552A">
        <w:t xml:space="preserve"> kot so arzen, kadmij, krom, živo srebro in svinec. Elektronski odpadki na divjih odlagališčih onesnažujejo predvsem vodo in tla, do onesnaževanja zraka večinoma pride pri nepravilnem recikliranju teh odpadkov. Elektronski odpadki vsebujejo tudi dragocene kovine</w:t>
      </w:r>
      <w:r>
        <w:t>,</w:t>
      </w:r>
      <w:r w:rsidRPr="004B552A">
        <w:t xml:space="preserve"> kot so baker, srebro, zlato in platina, kar privede do nepravilnega recikliranja</w:t>
      </w:r>
      <w:r>
        <w:t>,</w:t>
      </w:r>
      <w:r w:rsidRPr="004B552A">
        <w:t xml:space="preserve"> saj se odpadk</w:t>
      </w:r>
      <w:r>
        <w:t>i</w:t>
      </w:r>
      <w:r w:rsidRPr="004B552A">
        <w:t xml:space="preserve"> sežiga</w:t>
      </w:r>
      <w:r>
        <w:t>jo</w:t>
      </w:r>
      <w:r w:rsidRPr="004B552A">
        <w:t xml:space="preserve"> za dostop do teh kovin. Velike količine elektronskih odpadkov se iz </w:t>
      </w:r>
      <w:r>
        <w:t>vsega</w:t>
      </w:r>
      <w:r w:rsidRPr="004B552A">
        <w:t xml:space="preserve"> sveta prevaža</w:t>
      </w:r>
      <w:r>
        <w:t>jo</w:t>
      </w:r>
      <w:r w:rsidRPr="004B552A">
        <w:t xml:space="preserve"> v države v razvoju, saj je tam manj regulacij glede recikliranja in je </w:t>
      </w:r>
      <w:r w:rsidRPr="004B552A">
        <w:lastRenderedPageBreak/>
        <w:t xml:space="preserve">recikliranje cenejše, vendar onesnažuje okolje. Izločanje toksičnih elementov v okolje </w:t>
      </w:r>
      <w:r>
        <w:t xml:space="preserve">tako </w:t>
      </w:r>
      <w:r w:rsidRPr="004B552A">
        <w:t xml:space="preserve">ogroža živali, rastline in človeško zdravje (Akram </w:t>
      </w:r>
      <w:r w:rsidR="00664994">
        <w:t>idr</w:t>
      </w:r>
      <w:r w:rsidRPr="004B552A">
        <w:t xml:space="preserve">., 2019). </w:t>
      </w:r>
    </w:p>
    <w:p w14:paraId="0A9C140C" w14:textId="77777777" w:rsidR="00452731" w:rsidRPr="008519D4" w:rsidRDefault="00452731" w:rsidP="008519D4">
      <w:pPr>
        <w:pStyle w:val="Naslov2"/>
      </w:pPr>
      <w:bookmarkStart w:id="21" w:name="_Toc161145039"/>
      <w:bookmarkStart w:id="22" w:name="_Toc161247280"/>
      <w:r w:rsidRPr="008519D4">
        <w:t>PREPREČEVANJE DIVJIH ODLAGALIŠČ</w:t>
      </w:r>
      <w:bookmarkEnd w:id="21"/>
      <w:bookmarkEnd w:id="22"/>
      <w:r w:rsidRPr="008519D4">
        <w:t xml:space="preserve"> </w:t>
      </w:r>
    </w:p>
    <w:p w14:paraId="20B9D37F" w14:textId="77777777" w:rsidR="00452731" w:rsidRPr="004B552A" w:rsidRDefault="00452731" w:rsidP="00D87703">
      <w:pPr>
        <w:pStyle w:val="Besedilo"/>
      </w:pPr>
      <w:r w:rsidRPr="004B552A">
        <w:t>Študija razlogov za nelegalno odlaganje odpadkov na Slovaškem je dokazala, da se s povečanjem dohodkov prebivalstva (in s tem povečanje</w:t>
      </w:r>
      <w:r>
        <w:t>m</w:t>
      </w:r>
      <w:r w:rsidRPr="004B552A">
        <w:t xml:space="preserve"> potrošništva in proizvodnje odpadkov) poveča tudi odlaganje odpadkov. S povečanjem plač za 1</w:t>
      </w:r>
      <w:r>
        <w:t xml:space="preserve"> </w:t>
      </w:r>
      <w:r w:rsidRPr="004B552A">
        <w:t>% se količina nelegalno odloženih odpadkov poveča za 2,64</w:t>
      </w:r>
      <w:r>
        <w:t xml:space="preserve"> </w:t>
      </w:r>
      <w:r w:rsidRPr="004B552A">
        <w:t>%. Revščina zmanjša količino nelegalno odloženih odpadkov</w:t>
      </w:r>
      <w:r>
        <w:t>,</w:t>
      </w:r>
      <w:r w:rsidRPr="004B552A">
        <w:t xml:space="preserve"> in sicer, če se število prebivalstva, ki </w:t>
      </w:r>
      <w:r>
        <w:t>prejema</w:t>
      </w:r>
      <w:r w:rsidRPr="004B552A">
        <w:t xml:space="preserve"> socialne prejemke</w:t>
      </w:r>
      <w:r>
        <w:t>,</w:t>
      </w:r>
      <w:r w:rsidRPr="004B552A">
        <w:t xml:space="preserve"> poveča za 1</w:t>
      </w:r>
      <w:r>
        <w:t xml:space="preserve"> </w:t>
      </w:r>
      <w:r w:rsidRPr="004B552A">
        <w:t>% celotnega prebivalstva</w:t>
      </w:r>
      <w:r>
        <w:t>,</w:t>
      </w:r>
      <w:r w:rsidRPr="004B552A">
        <w:t xml:space="preserve"> se količina nelegalno odloženih odpadkov zmanjša za skoraj 10,4</w:t>
      </w:r>
      <w:r>
        <w:t xml:space="preserve"> </w:t>
      </w:r>
      <w:r w:rsidRPr="004B552A">
        <w:t>%. Izobrazba populacije negativno vpliva na količino nelegalno odloženih odpadkov. Ob povišanju terciarne izobrazbe populacije za 1</w:t>
      </w:r>
      <w:r>
        <w:t xml:space="preserve"> </w:t>
      </w:r>
      <w:r w:rsidRPr="004B552A">
        <w:t>% se količina nelegalno odloženih odpadkov poveča za okoli 10</w:t>
      </w:r>
      <w:r>
        <w:t xml:space="preserve"> </w:t>
      </w:r>
      <w:r w:rsidRPr="004B552A">
        <w:t xml:space="preserve">%. Iz te študije lahko povzamemo, da pomanjkanje denarja ni glavni razlog za nelegalno odlaganje odpadkov in da bolj izobražena populacija proizvede več nelegalno odvrženih odpadkov, čeprav se bolj zavedajo posledic, </w:t>
      </w:r>
      <w:r>
        <w:t xml:space="preserve">a </w:t>
      </w:r>
      <w:r w:rsidRPr="004B552A">
        <w:t xml:space="preserve">seveda večja izobrazba populacije pomeni tudi večje dohodke, kar tudi poveča količino vseh odpadkov. Za zmanjšanje nelegalno odloženih odpadkov je torej </w:t>
      </w:r>
      <w:r>
        <w:t>treba</w:t>
      </w:r>
      <w:r w:rsidRPr="004B552A">
        <w:t xml:space="preserve"> zmanjšati količino vseh odpadkov, ki se proizvede</w:t>
      </w:r>
      <w:r>
        <w:t>jo</w:t>
      </w:r>
      <w:r w:rsidRPr="004B552A">
        <w:t xml:space="preserve"> (</w:t>
      </w:r>
      <w:proofErr w:type="spellStart"/>
      <w:r w:rsidRPr="004B552A">
        <w:t>Šedová</w:t>
      </w:r>
      <w:proofErr w:type="spellEnd"/>
      <w:r w:rsidRPr="004B552A">
        <w:t>, 2015).</w:t>
      </w:r>
    </w:p>
    <w:p w14:paraId="7F6AC10B" w14:textId="6CC63E54" w:rsidR="00452731" w:rsidRPr="004B552A" w:rsidRDefault="00452731" w:rsidP="00D87703">
      <w:pPr>
        <w:pStyle w:val="Besedilo"/>
      </w:pPr>
      <w:r w:rsidRPr="004B552A">
        <w:t xml:space="preserve">V raziskavi, ki je preučevala vpliv značilnosti skupnosti na pogostost nezakonitega odlaganja električnih naprav gospodinjstev na Japonskem, je bilo ugotovljeno zmanjšanje števila nezakonitih odlagališč štirih določenih električnih naprav na osebo v občini, </w:t>
      </w:r>
      <w:r>
        <w:t xml:space="preserve">in sicer </w:t>
      </w:r>
      <w:r w:rsidRPr="004B552A">
        <w:t>glede na spremembo treh glavnih spremenljivk: pričakovano število uporabljenih električnih naprav, strošk</w:t>
      </w:r>
      <w:r>
        <w:t>e</w:t>
      </w:r>
      <w:r w:rsidRPr="004B552A">
        <w:t xml:space="preserve"> zakonitega odlaganja odpadkov in strošk</w:t>
      </w:r>
      <w:r>
        <w:t>e</w:t>
      </w:r>
      <w:r w:rsidRPr="004B552A">
        <w:t xml:space="preserve"> nezakonitega odlaganja. Raziskava je dokazala, da je nezakonito odlaganje pogostejše v skupnostih z visoko stopnjo brezposelnosti, kar je v nasprotju z rezultati študije na Slovaškem v zgornjem odstavku, vendar se raziskav</w:t>
      </w:r>
      <w:r>
        <w:t>i</w:t>
      </w:r>
      <w:r w:rsidRPr="004B552A">
        <w:t xml:space="preserve"> razlikujeta v vrsti preučevanih odpadkov. Poleg tega je bilo ugotovljeno, da višji stroški odstranjevanja in nižja stopnja uveljavljanja zakona (število inšpekcij, stopnja nadzora) povečujeta stopnjo odlaganja. Preučevan je bil tudi pomen sodelovanja skupnosti pri preprečevanju nezakonitega odlaganja in </w:t>
      </w:r>
      <w:r>
        <w:t>ugotovljeno</w:t>
      </w:r>
      <w:r w:rsidRPr="004B552A">
        <w:t xml:space="preserve"> je bilo, da pravilno razvit sistem poročanja </w:t>
      </w:r>
      <w:r>
        <w:t>in</w:t>
      </w:r>
      <w:r w:rsidRPr="004B552A">
        <w:t xml:space="preserve"> nadzora zmanjšuje stopnjo odlaganja (</w:t>
      </w:r>
      <w:proofErr w:type="spellStart"/>
      <w:r w:rsidRPr="004B552A">
        <w:t>Matsumoto</w:t>
      </w:r>
      <w:proofErr w:type="spellEnd"/>
      <w:r w:rsidRPr="004B552A">
        <w:t xml:space="preserve"> </w:t>
      </w:r>
      <w:r w:rsidR="00664994">
        <w:t>in</w:t>
      </w:r>
      <w:r w:rsidRPr="004B552A">
        <w:t xml:space="preserve"> </w:t>
      </w:r>
      <w:proofErr w:type="spellStart"/>
      <w:r w:rsidRPr="004B552A">
        <w:t>Takeuchi</w:t>
      </w:r>
      <w:proofErr w:type="spellEnd"/>
      <w:r w:rsidRPr="004B552A">
        <w:t>, 2011).</w:t>
      </w:r>
      <w:r w:rsidR="003374EE" w:rsidRPr="004B552A" w:rsidDel="003374EE">
        <w:t xml:space="preserve"> </w:t>
      </w:r>
    </w:p>
    <w:p w14:paraId="3D7CB929" w14:textId="0C52056B" w:rsidR="00452731" w:rsidRPr="004B552A" w:rsidRDefault="00452731" w:rsidP="00D87703">
      <w:pPr>
        <w:pStyle w:val="Besedilo"/>
      </w:pPr>
      <w:r w:rsidRPr="004B552A">
        <w:t>Japonska študija, ki je proučevala povezavo med številom obratov za obdelavo odpadkov in pogostostjo nezakonitega odlaganja odpadkov</w:t>
      </w:r>
      <w:r>
        <w:t>,</w:t>
      </w:r>
      <w:r w:rsidRPr="004B552A">
        <w:t xml:space="preserve"> je ugotovila, da povečanje števila obratov, ki obdelajo odpadke (kurjava, recikliranje, ponovna uporaba izdelkov), zmanjšuje stopnjo nezakonitega odlaganja odpadkov. Povečanje števila uradnih zbirnih centrov, ki odpadke le kopičijo in jih ne obdelajo na nikakršen način</w:t>
      </w:r>
      <w:r>
        <w:t>,</w:t>
      </w:r>
      <w:r w:rsidRPr="004B552A">
        <w:t xml:space="preserve"> poveča tudi stopnjo nezakonitega odlaganja odpadkov. Ta rezultat je v nasprotju s splošnimi domnevami in je statistično neznačilen </w:t>
      </w:r>
      <w:r>
        <w:t>ter</w:t>
      </w:r>
      <w:r w:rsidRPr="004B552A">
        <w:t xml:space="preserve"> iz njega ne moremo sklepati, kako zagotavljanje večjega števila zbirnih centrov vpliva na število primerov nezakonitega </w:t>
      </w:r>
      <w:r w:rsidRPr="004B552A">
        <w:lastRenderedPageBreak/>
        <w:t>odlaganja. Nazadnje sta avtorja sklenila, da bi se stopnja nezakonitega odlaganja zmanjšala, če bi bilo tovrstno početje strožje kaznovano (</w:t>
      </w:r>
      <w:proofErr w:type="spellStart"/>
      <w:r w:rsidRPr="004B552A">
        <w:t>Ichinose</w:t>
      </w:r>
      <w:proofErr w:type="spellEnd"/>
      <w:r w:rsidRPr="004B552A">
        <w:t xml:space="preserve"> </w:t>
      </w:r>
      <w:r w:rsidR="005B4EAD">
        <w:t>in</w:t>
      </w:r>
      <w:r w:rsidRPr="004B552A">
        <w:t xml:space="preserve"> </w:t>
      </w:r>
      <w:proofErr w:type="spellStart"/>
      <w:r w:rsidRPr="004B552A">
        <w:t>Yamamoto</w:t>
      </w:r>
      <w:proofErr w:type="spellEnd"/>
      <w:r w:rsidRPr="004B552A">
        <w:t>, 2011).</w:t>
      </w:r>
    </w:p>
    <w:p w14:paraId="74D81E9A" w14:textId="41A698BC" w:rsidR="00452731" w:rsidRPr="004B552A" w:rsidRDefault="00452731" w:rsidP="00D87703">
      <w:pPr>
        <w:pStyle w:val="Besedilo"/>
      </w:pPr>
      <w:r>
        <w:t>Odpadke n</w:t>
      </w:r>
      <w:r w:rsidRPr="004B552A">
        <w:t xml:space="preserve">a divja odlagališča najpogosteje prispevajo povzročitelji ali imetniki odpadkov. Med njimi so najpogosteje izvajalci gradbenih del, različni podizvajalci, tudi investitorji, izvajalci proizvodnih in storitvenih dejavnosti, lokalne skupnosti, prevozniki odpadkov </w:t>
      </w:r>
      <w:r>
        <w:t>in</w:t>
      </w:r>
      <w:r w:rsidRPr="004B552A">
        <w:t xml:space="preserve"> posamezne fizične osebe. Ti povzročitelji ali imetniki odpadkov običajno nezakonito odvržejo odpadke na dostopna zemljišča, ki niso v njihovi lasti, najpogosteje na zemljišča, ki so v lasti države ali lokalne skupnosti, </w:t>
      </w:r>
      <w:r>
        <w:t xml:space="preserve">in </w:t>
      </w:r>
      <w:r w:rsidRPr="004B552A">
        <w:t xml:space="preserve">manj pogosto na zemljišča v zasebni lasti (Cotič </w:t>
      </w:r>
      <w:r w:rsidR="005B4EAD">
        <w:t>idr</w:t>
      </w:r>
      <w:r w:rsidRPr="004B552A">
        <w:t xml:space="preserve">., 2014). </w:t>
      </w:r>
    </w:p>
    <w:p w14:paraId="221AE971" w14:textId="2F3E4D59" w:rsidR="00452731" w:rsidRPr="004B552A" w:rsidRDefault="00452731" w:rsidP="00D87703">
      <w:pPr>
        <w:pStyle w:val="Besedilo"/>
      </w:pPr>
      <w:r w:rsidRPr="004B552A">
        <w:t xml:space="preserve">Trenutno je v slovenskem prostoru glavni način preprečevanja nezakonitega odlaganja odpadkov inšpekcijski nadzor. </w:t>
      </w:r>
      <w:r>
        <w:t>Vendar se i</w:t>
      </w:r>
      <w:r w:rsidRPr="004B552A">
        <w:t xml:space="preserve">nšpekcijski postopek lahko sproži šele, ko je divje odlagališče že nastalo in je škoda že povzročena. Trenutni uradni preventivni ukrepi se v Sloveniji večinoma osredotočajo na rezultate in manj na vzroke nelegalnega odlaganja odpadkov. Inšpekcijski postopek dostikrat zmanjša nezakonito dejavnost na območju, ampak le za nekaj časa, </w:t>
      </w:r>
      <w:r>
        <w:t>nakar</w:t>
      </w:r>
      <w:r w:rsidRPr="004B552A">
        <w:t xml:space="preserve"> učinki izginejo in divje odlagališče spet nastane. Večina sredstev, povezanih z divjimi odlagališči, je namenjen</w:t>
      </w:r>
      <w:r>
        <w:t>a</w:t>
      </w:r>
      <w:r w:rsidRPr="004B552A">
        <w:t xml:space="preserve"> njihovemu odstranjevanju in sanaciji območij. Ti stroški bi </w:t>
      </w:r>
      <w:r>
        <w:t xml:space="preserve">bili </w:t>
      </w:r>
      <w:r w:rsidRPr="004B552A">
        <w:t>lahko precej manjši, če bi bilo nekaj sredstev namenjenih preprečevanj</w:t>
      </w:r>
      <w:r>
        <w:t>u</w:t>
      </w:r>
      <w:r w:rsidRPr="004B552A">
        <w:t xml:space="preserve"> nastanka divjih odlagališč. Da bi se </w:t>
      </w:r>
      <w:r>
        <w:t>spopadli</w:t>
      </w:r>
      <w:r w:rsidRPr="004B552A">
        <w:t xml:space="preserve"> s tem izzivom, </w:t>
      </w:r>
      <w:r>
        <w:t>sta</w:t>
      </w:r>
      <w:r w:rsidRPr="004B552A">
        <w:t xml:space="preserve"> ključn</w:t>
      </w:r>
      <w:r>
        <w:t>i</w:t>
      </w:r>
      <w:r w:rsidRPr="004B552A">
        <w:t xml:space="preserve"> </w:t>
      </w:r>
      <w:r>
        <w:t>dejavno</w:t>
      </w:r>
      <w:r w:rsidRPr="004B552A">
        <w:t xml:space="preserve"> povezovanje in sodelovanje lokalnih skupnosti, poleg tega je </w:t>
      </w:r>
      <w:r>
        <w:t>treba</w:t>
      </w:r>
      <w:r w:rsidRPr="004B552A">
        <w:t xml:space="preserve"> razviti premišljene politike in instrumente za preprečevanje ter te dosledno in kompetentno izvajati. Le skupen pristop, </w:t>
      </w:r>
      <w:r>
        <w:t>pri čemer</w:t>
      </w:r>
      <w:r w:rsidRPr="004B552A">
        <w:t xml:space="preserve">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 </w:t>
      </w:r>
      <w:r w:rsidRPr="004B552A">
        <w:fldChar w:fldCharType="begin"/>
      </w:r>
      <w:r w:rsidRPr="004B552A">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Pr="004B552A">
        <w:fldChar w:fldCharType="separate"/>
      </w:r>
      <w:r w:rsidRPr="004B552A">
        <w:t>(</w:t>
      </w:r>
      <w:proofErr w:type="spellStart"/>
      <w:r w:rsidRPr="004B552A">
        <w:t>Loznar</w:t>
      </w:r>
      <w:proofErr w:type="spellEnd"/>
      <w:r w:rsidRPr="004B552A">
        <w:t xml:space="preserve"> </w:t>
      </w:r>
      <w:r w:rsidR="005B4EAD">
        <w:t>idr.</w:t>
      </w:r>
      <w:r w:rsidRPr="004B552A">
        <w:t>, 2015)</w:t>
      </w:r>
      <w:r w:rsidRPr="004B552A">
        <w:fldChar w:fldCharType="end"/>
      </w:r>
      <w:r w:rsidRPr="004B552A">
        <w:t>.</w:t>
      </w:r>
    </w:p>
    <w:p w14:paraId="7D7A5250" w14:textId="042A1C23" w:rsidR="00452731" w:rsidRPr="004B552A" w:rsidRDefault="00452731" w:rsidP="00D87703">
      <w:pPr>
        <w:pStyle w:val="Besedilo"/>
      </w:pPr>
      <w:r w:rsidRPr="004B552A">
        <w:t xml:space="preserve">Običajno nezakonito odlaganje odpadkov zahteva manj truda kot zakonito odlaganje. Vendar </w:t>
      </w:r>
      <w:r>
        <w:t xml:space="preserve">imajo </w:t>
      </w:r>
      <w:r w:rsidRPr="004B552A">
        <w:t xml:space="preserve">lokalne skupnosti možnost spremeniti to ravnovesje in olajšati zakonito odlaganje ter otežiti nezakonito odlaganje. Po čiščenju območij se pogosto </w:t>
      </w:r>
      <w:r>
        <w:t>srečamo</w:t>
      </w:r>
      <w:r w:rsidRPr="004B552A">
        <w:t xml:space="preserve"> s ponovnim odlaganjem odpadkov, kar so opazili tudi v društvu Ekologi brez meja med vseslovenskimi čistilnimi akcijami</w:t>
      </w:r>
      <w:r>
        <w:t>, poimenovanimi</w:t>
      </w:r>
      <w:r w:rsidRPr="004B552A">
        <w:t xml:space="preserve"> </w:t>
      </w:r>
      <w:r>
        <w:t>»</w:t>
      </w:r>
      <w:r w:rsidRPr="004B552A">
        <w:t>Očistimo Slovenijo</w:t>
      </w:r>
      <w:r>
        <w:t>«</w:t>
      </w:r>
      <w:r w:rsidRPr="004B552A">
        <w:t xml:space="preserve">. S strukturnimi rešitvami lahko lokalne skupnosti zmanjšajo dostopnost do priljubljenih mest za nezakonito odlaganje, povečajo možnosti za odkritje storilcev in jih s tem odvrnejo od nadaljnjih nezakonitih dejanj. Očiščenje območja v kombinaciji s postavitvijo opozorilnih znakov, ovir, </w:t>
      </w:r>
      <w:r>
        <w:t xml:space="preserve">z </w:t>
      </w:r>
      <w:r w:rsidRPr="004B552A">
        <w:t xml:space="preserve">ustrezno osvetlitvijo, urejanjem okolice ali </w:t>
      </w:r>
      <w:r>
        <w:t xml:space="preserve">s </w:t>
      </w:r>
      <w:r w:rsidRPr="004B552A">
        <w:t xml:space="preserve">povečanjem preglednosti območja lahko prispeva k zmanjšanju ali celo odpravi ponavljajočega se odlaganja </w:t>
      </w:r>
      <w:r w:rsidRPr="004B552A">
        <w:fldChar w:fldCharType="begin"/>
      </w:r>
      <w:r w:rsidRPr="004B552A">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Pr="004B552A">
        <w:fldChar w:fldCharType="separate"/>
      </w:r>
      <w:r w:rsidRPr="004B552A">
        <w:t>(</w:t>
      </w:r>
      <w:proofErr w:type="spellStart"/>
      <w:r w:rsidRPr="004B552A">
        <w:t>Loznar</w:t>
      </w:r>
      <w:proofErr w:type="spellEnd"/>
      <w:r w:rsidRPr="004B552A">
        <w:t xml:space="preserve"> </w:t>
      </w:r>
      <w:r w:rsidR="005B4EAD">
        <w:t>idr.</w:t>
      </w:r>
      <w:r w:rsidRPr="004B552A">
        <w:t>, 2015)</w:t>
      </w:r>
      <w:r w:rsidRPr="004B552A">
        <w:fldChar w:fldCharType="end"/>
      </w:r>
      <w:r w:rsidRPr="004B552A">
        <w:t>.</w:t>
      </w:r>
    </w:p>
    <w:p w14:paraId="58B4C517" w14:textId="6D57C13F" w:rsidR="00521405" w:rsidRDefault="00452731" w:rsidP="00D87703">
      <w:pPr>
        <w:pStyle w:val="Besedilo"/>
      </w:pPr>
      <w:r w:rsidRPr="004B552A">
        <w:t>V Sloveniji je več kot polovic</w:t>
      </w:r>
      <w:r>
        <w:t>a</w:t>
      </w:r>
      <w:r w:rsidRPr="004B552A">
        <w:t xml:space="preserve"> vseh odpadkov na divjih odlagališčih gradbenih. Kavčič (2022) v svoji diplomski nalogi ugotavlja, da je glavni razlog nezakonitega odlaganja </w:t>
      </w:r>
      <w:r w:rsidRPr="004B552A">
        <w:lastRenderedPageBreak/>
        <w:t>gradbenih odpadkov finančne narave in kot rešitev predlaga brezplačne ali subvencionirane možnosti odlaganja večje količine odpadkov za odpadke, ki jih je možno reciklirati. Ugotovil je tudi, da inšpekcijski nadzor nad predpisi, ki urejajo ravnanje z odpadki</w:t>
      </w:r>
      <w:r>
        <w:t>,</w:t>
      </w:r>
      <w:r w:rsidRPr="004B552A">
        <w:t xml:space="preserve"> ni dovolj učinkovit. Za inšpekcijo je nemogoče nadzirati vse lokacije divjih odlagališč, kar pomeni nestalen nadzor in redkejše kazni. Problema</w:t>
      </w:r>
      <w:r>
        <w:t>tiki</w:t>
      </w:r>
      <w:r w:rsidRPr="004B552A">
        <w:t xml:space="preserve"> sta povezan</w:t>
      </w:r>
      <w:r>
        <w:t>i,</w:t>
      </w:r>
      <w:r w:rsidRPr="004B552A">
        <w:t xml:space="preserve"> saj bi zmanjšanje nastanka novih divjih odlagališč s časom zmanjšal</w:t>
      </w:r>
      <w:r>
        <w:t>o</w:t>
      </w:r>
      <w:r w:rsidRPr="004B552A">
        <w:t xml:space="preserve"> število potrebnih inšpekcijskih nadzorov. </w:t>
      </w:r>
    </w:p>
    <w:p w14:paraId="11E084EA" w14:textId="7D5DB40E" w:rsidR="00452731" w:rsidRPr="004B552A" w:rsidRDefault="00521405" w:rsidP="00521405">
      <w:pPr>
        <w:spacing w:after="160" w:line="259" w:lineRule="auto"/>
        <w:jc w:val="left"/>
      </w:pPr>
      <w:r>
        <w:br w:type="page"/>
      </w:r>
    </w:p>
    <w:p w14:paraId="29F9F147" w14:textId="77777777" w:rsidR="00452731" w:rsidRPr="008519D4" w:rsidRDefault="00452731" w:rsidP="008519D4">
      <w:pPr>
        <w:pStyle w:val="Naslov1"/>
      </w:pPr>
      <w:bookmarkStart w:id="23" w:name="_Toc161145040"/>
      <w:bookmarkStart w:id="24" w:name="_Toc161247281"/>
      <w:r w:rsidRPr="008519D4">
        <w:lastRenderedPageBreak/>
        <w:t>TRENUTNI SISTEM ZA PRIJAVO DIVJIH ODLAGALIŠČ V SLOVENIJI</w:t>
      </w:r>
      <w:bookmarkEnd w:id="23"/>
      <w:bookmarkEnd w:id="24"/>
    </w:p>
    <w:p w14:paraId="74A9F62C" w14:textId="77777777" w:rsidR="00452731" w:rsidRPr="004B552A" w:rsidRDefault="00452731" w:rsidP="00D87703">
      <w:pPr>
        <w:pStyle w:val="Besedilo"/>
      </w:pPr>
      <w:r w:rsidRPr="004B552A">
        <w:t>V tem poglavju so predstavljen</w:t>
      </w:r>
      <w:r>
        <w:t>i</w:t>
      </w:r>
      <w:r w:rsidRPr="004B552A">
        <w:t xml:space="preserve"> pristojnosti inšpekcij, uraden postopek prijave divjega odlagališča in postopek neuradne prijave divjega odlagališča nevladni organizaciji. Nato so opisan</w:t>
      </w:r>
      <w:r>
        <w:t>i</w:t>
      </w:r>
      <w:r w:rsidRPr="004B552A">
        <w:t xml:space="preserve"> direktive Evropske unije za ravnanje z odpadki, odgovor Slovenije nanje in normativni okvir, ki pokriva divja odlagališča.</w:t>
      </w:r>
    </w:p>
    <w:p w14:paraId="3755FDD5" w14:textId="77777777" w:rsidR="00452731" w:rsidRPr="008519D4" w:rsidRDefault="00452731" w:rsidP="008519D4">
      <w:pPr>
        <w:pStyle w:val="Naslov2"/>
      </w:pPr>
      <w:bookmarkStart w:id="25" w:name="_Toc161145041"/>
      <w:bookmarkStart w:id="26" w:name="_Toc161247282"/>
      <w:r w:rsidRPr="008519D4">
        <w:t>PRISTOJNI INŠPEKTORATI</w:t>
      </w:r>
      <w:bookmarkEnd w:id="25"/>
      <w:bookmarkEnd w:id="26"/>
      <w:r w:rsidRPr="008519D4">
        <w:t xml:space="preserve"> </w:t>
      </w:r>
    </w:p>
    <w:p w14:paraId="78F793FD" w14:textId="0E2306B2" w:rsidR="00452731" w:rsidRPr="004B552A" w:rsidRDefault="00452731" w:rsidP="00D87703">
      <w:pPr>
        <w:pStyle w:val="Brezrazmikov"/>
      </w:pPr>
      <w:r w:rsidRPr="004B552A">
        <w:t>Prva stvar</w:t>
      </w:r>
      <w:r>
        <w:t>,</w:t>
      </w:r>
      <w:r w:rsidRPr="004B552A">
        <w:t xml:space="preserve"> s katero se </w:t>
      </w:r>
      <w:r>
        <w:t>spoprime</w:t>
      </w:r>
      <w:r w:rsidRPr="004B552A">
        <w:t xml:space="preserve"> prebivalec Slovenije, ko želi uradno prijaviti najdeno divje odlagališče</w:t>
      </w:r>
      <w:r>
        <w:t>,</w:t>
      </w:r>
      <w:r w:rsidRPr="004B552A">
        <w:t xml:space="preserve"> je komu oziroma kam prijaviti </w:t>
      </w:r>
      <w:r>
        <w:t>slednjega</w:t>
      </w:r>
      <w:r w:rsidRPr="004B552A">
        <w:t xml:space="preserve">. V Sloveniji imamo trenutno dva inšpektorata, ki delno pokrivata področja odlaganja smeti in onesnaževanja. To sta </w:t>
      </w:r>
      <w:r w:rsidR="00C6776A">
        <w:t>I</w:t>
      </w:r>
      <w:r w:rsidRPr="004B552A">
        <w:t xml:space="preserve">nšpektorat za okolje, podnebje in energijo </w:t>
      </w:r>
      <w:r>
        <w:t>ter</w:t>
      </w:r>
      <w:r w:rsidRPr="004B552A">
        <w:t xml:space="preserve"> </w:t>
      </w:r>
      <w:r w:rsidR="00C6776A">
        <w:t>I</w:t>
      </w:r>
      <w:r w:rsidRPr="004B552A">
        <w:t xml:space="preserve">nšpektorat za naravne vire in prostor. Inšpektorat za okolje in prostor opravlja naloge inšpekcijskega nadzora nad izvajanjem predpisov iz naslednjih področij </w:t>
      </w:r>
      <w:r w:rsidRPr="004B552A">
        <w:fldChar w:fldCharType="begin"/>
      </w:r>
      <w:r w:rsidRPr="004B552A">
        <w:instrText xml:space="preserve"> ADDIN ZOTERO_ITEM CSL_CITATION {"citationID":"oNEhpIUf","properties":{"formattedCitation":"(In\\uc0\\u353{}pektorat Republike Slovenije za okolje in energijo, 2023)","plainCitation":"(Inšpektorat Republike Slovenije za okolje in energijo, 2023)","noteIndex":0},"citationItems":[{"id":13,"uris":["http://zotero.org/users/local/0nIZdbS0/items/VDIL69TM"],"itemData":{"id":13,"type":"dataset","title":"O Inšpektoratu za okolje in energijo","URL":"https://www.gov.si/drzavni-organi/organi-v-sestavi/inspektorat-za-okolje-in-energijo/o-inspektoratu/","author":[{"family":"Inšpektorat Republike Slovenije za okolje in energijo","given":""}],"issued":{"date-parts":[["2023"]]}}}],"schema":"https://github.com/citation-style-language/schema/raw/master/csl-citation.json"} </w:instrText>
      </w:r>
      <w:r w:rsidRPr="004B552A">
        <w:fldChar w:fldCharType="separate"/>
      </w:r>
      <w:r w:rsidRPr="004B552A">
        <w:rPr>
          <w:rFonts w:cs="Arial"/>
          <w:szCs w:val="24"/>
        </w:rPr>
        <w:t>(Inšpektorat Republike Slovenije za okolje in energijo, 2023)</w:t>
      </w:r>
      <w:r w:rsidRPr="004B552A">
        <w:fldChar w:fldCharType="end"/>
      </w:r>
      <w:r w:rsidRPr="004B552A">
        <w:t xml:space="preserve">: </w:t>
      </w:r>
    </w:p>
    <w:p w14:paraId="4CF55947" w14:textId="77777777" w:rsidR="00452731" w:rsidRPr="009A1307" w:rsidRDefault="00452731" w:rsidP="00D87703">
      <w:pPr>
        <w:pStyle w:val="Alineje"/>
      </w:pPr>
      <w:r w:rsidRPr="009A1307">
        <w:t>ravnanja z odpadki in čezmejnega pošiljanja odpadkov,</w:t>
      </w:r>
    </w:p>
    <w:p w14:paraId="7B6EE91B" w14:textId="77777777" w:rsidR="00452731" w:rsidRPr="004B552A" w:rsidRDefault="00452731" w:rsidP="00D87703">
      <w:pPr>
        <w:pStyle w:val="Alineje"/>
      </w:pPr>
      <w:r w:rsidRPr="003374EE">
        <w:t>industrijskega onesnaževanja voda in tveganja za okolje ter emisij snovi v vode</w:t>
      </w:r>
      <w:r w:rsidRPr="004B552A">
        <w:t xml:space="preserve"> iz naprav, za katere je predpisan obratovalni monitoring, </w:t>
      </w:r>
    </w:p>
    <w:p w14:paraId="68F1BBB9" w14:textId="77777777" w:rsidR="00452731" w:rsidRPr="004B552A" w:rsidRDefault="00452731" w:rsidP="00D87703">
      <w:pPr>
        <w:pStyle w:val="Alineje"/>
      </w:pPr>
      <w:r w:rsidRPr="004B552A">
        <w:t>emisij snovi v zrak iz nepremičnih virov onesnaževanja,</w:t>
      </w:r>
    </w:p>
    <w:p w14:paraId="1CBB9F6C" w14:textId="77777777" w:rsidR="00452731" w:rsidRPr="004B552A" w:rsidRDefault="00452731" w:rsidP="00D87703">
      <w:pPr>
        <w:pStyle w:val="Alineje"/>
      </w:pPr>
      <w:r w:rsidRPr="004B552A">
        <w:t>dimnikarskih storitev,</w:t>
      </w:r>
    </w:p>
    <w:p w14:paraId="64DFA555" w14:textId="77777777" w:rsidR="00452731" w:rsidRPr="004B552A" w:rsidRDefault="00452731" w:rsidP="00D87703">
      <w:pPr>
        <w:pStyle w:val="Alineje"/>
      </w:pPr>
      <w:r w:rsidRPr="004B552A">
        <w:t>skladiščenja nevarnih snovi v nepremičnih skladiščnih posodah in nepremične opreme, ki vsebuje florirane toplogredne pline ali ozonu nevarne snovi</w:t>
      </w:r>
      <w:r>
        <w:t>,</w:t>
      </w:r>
      <w:r w:rsidRPr="004B552A">
        <w:t xml:space="preserve"> ter gensko spremenjenih organizmov,</w:t>
      </w:r>
    </w:p>
    <w:p w14:paraId="72D6A96F" w14:textId="77777777" w:rsidR="00452731" w:rsidRPr="004B552A" w:rsidRDefault="00452731" w:rsidP="00D87703">
      <w:pPr>
        <w:pStyle w:val="Alineje"/>
      </w:pPr>
      <w:r w:rsidRPr="004B552A">
        <w:t>hrupa,</w:t>
      </w:r>
    </w:p>
    <w:p w14:paraId="302EF552" w14:textId="77777777" w:rsidR="00452731" w:rsidRPr="004B552A" w:rsidRDefault="00452731" w:rsidP="00D87703">
      <w:pPr>
        <w:pStyle w:val="Alineje"/>
      </w:pPr>
      <w:r w:rsidRPr="004B552A">
        <w:t>elektromagnetnega sevanja</w:t>
      </w:r>
      <w:r>
        <w:t>,</w:t>
      </w:r>
    </w:p>
    <w:p w14:paraId="14861725" w14:textId="77777777" w:rsidR="00452731" w:rsidRPr="004B552A" w:rsidRDefault="00452731" w:rsidP="00D87703">
      <w:pPr>
        <w:pStyle w:val="Alineje"/>
      </w:pPr>
      <w:r w:rsidRPr="004B552A">
        <w:t>svetlobnega onesnaževanja,</w:t>
      </w:r>
    </w:p>
    <w:p w14:paraId="77329D70" w14:textId="77777777" w:rsidR="00452731" w:rsidRPr="004B552A" w:rsidRDefault="00452731" w:rsidP="00D87703">
      <w:pPr>
        <w:pStyle w:val="Alineje"/>
      </w:pPr>
      <w:r w:rsidRPr="004B552A">
        <w:t>državne meteorološke, hidrološke, oceanografske in seizmološke službe,</w:t>
      </w:r>
    </w:p>
    <w:p w14:paraId="6BCEB7F6" w14:textId="77777777" w:rsidR="00452731" w:rsidRPr="004B552A" w:rsidRDefault="00452731" w:rsidP="00D87703">
      <w:pPr>
        <w:pStyle w:val="Alineje"/>
      </w:pPr>
      <w:r w:rsidRPr="004B552A">
        <w:t xml:space="preserve">energetike </w:t>
      </w:r>
      <w:r>
        <w:t>in</w:t>
      </w:r>
      <w:r w:rsidRPr="004B552A">
        <w:t xml:space="preserve"> drugih predpisov, ki pooblaščajo energetske inšpektorje za izvajanje inšpekcijskega nadzora</w:t>
      </w:r>
      <w:r>
        <w:t>,</w:t>
      </w:r>
      <w:r w:rsidRPr="004B552A">
        <w:t xml:space="preserve"> ter  </w:t>
      </w:r>
    </w:p>
    <w:p w14:paraId="74745652" w14:textId="77777777" w:rsidR="00452731" w:rsidRPr="004B552A" w:rsidRDefault="00452731" w:rsidP="00D87703">
      <w:pPr>
        <w:pStyle w:val="Alineje"/>
      </w:pPr>
      <w:r w:rsidRPr="004B552A">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2E206EAB" w14:textId="77777777" w:rsidR="00452731" w:rsidRPr="004B552A" w:rsidRDefault="00452731" w:rsidP="00D87703">
      <w:pPr>
        <w:pStyle w:val="Besedilo"/>
      </w:pPr>
      <w:r w:rsidRPr="004B552A">
        <w:t xml:space="preserve">Inšpektorat za okolje in prostor </w:t>
      </w:r>
      <w:r>
        <w:t xml:space="preserve">je </w:t>
      </w:r>
      <w:r w:rsidRPr="004B552A">
        <w:t xml:space="preserve">organ Republike Slovenije, ki je pristojen za sprejemanje predhodnih pisnih prijav in izdaje soglasij za pošiljanje odpadkov čez meje ter vodenje upravnih postopkov po prijavah oziroma vlogah za pošiljanje odpadkov na </w:t>
      </w:r>
      <w:r w:rsidRPr="004B552A">
        <w:lastRenderedPageBreak/>
        <w:t>ozemlje, z ozemlja ali čez ozemlje Republike Slovenije. Inšpektorat vodi tudi evidence o izdanih soglasjih in dejanskih prevozih, opravljenih v okviru teh soglasij.</w:t>
      </w:r>
    </w:p>
    <w:p w14:paraId="2D4258BC" w14:textId="70C49C4C" w:rsidR="00452731" w:rsidRPr="004B552A" w:rsidRDefault="00452731" w:rsidP="00D87703">
      <w:pPr>
        <w:pStyle w:val="Brezrazmikov"/>
      </w:pPr>
      <w:r>
        <w:t>Na</w:t>
      </w:r>
      <w:r w:rsidRPr="004B552A">
        <w:t xml:space="preserve"> </w:t>
      </w:r>
      <w:r w:rsidR="00C6776A">
        <w:t>I</w:t>
      </w:r>
      <w:r w:rsidRPr="004B552A">
        <w:t xml:space="preserve">nšpektoratu za naravne vire in prostor delujeta dve inšpekciji. To sta Gradbena in geodetska inšpekcija </w:t>
      </w:r>
      <w:r>
        <w:t>ter</w:t>
      </w:r>
      <w:r w:rsidRPr="004B552A">
        <w:t xml:space="preserve"> Inšpekcija za naravne vire in rudarstvo, ki se ponovno deli na inšpektorje za naravo in vode </w:t>
      </w:r>
      <w:r>
        <w:t>ter</w:t>
      </w:r>
      <w:r w:rsidRPr="004B552A">
        <w:t xml:space="preserve"> na rudarske inšpektorje. </w:t>
      </w:r>
      <w:r>
        <w:t>Na</w:t>
      </w:r>
      <w:r w:rsidRPr="004B552A">
        <w:t xml:space="preserve"> področju divjih odlagališč nas zanimajo predvsem inšpektorji za naravo in vode, ki nadzirajo izvajanja predpisov za </w:t>
      </w:r>
      <w:r w:rsidRPr="004B552A">
        <w:fldChar w:fldCharType="begin"/>
      </w:r>
      <w:r w:rsidRPr="004B552A">
        <w:instrText xml:space="preserve"> ADDIN ZOTERO_ITEM CSL_CITATION {"citationID":"KqGoqTap","properties":{"formattedCitation":"(In\\uc0\\u353{}pektorat Republike Slovenije za naravne vire in prostor, 2023)","plainCitation":"(Inšpektorat Republike Slovenije za naravne vire in prostor, 2023)","noteIndex":0},"citationItems":[{"id":12,"uris":["http://zotero.org/users/local/0nIZdbS0/items/Q7PF3IL9"],"itemData":{"id":12,"type":"dataset","title":"O Inšpektoratu za naravne vire in prostor","URL":"https://www.gov.si/drzavni-organi/organi-v-sestavi/inspektorat-za-naravne-vire-in-prostor/o-inspektoratu/","author":[{"family":"Inšpektorat Republike Slovenije za naravne vire in prostor","given":""}],"issued":{"date-parts":[["2023"]]}}}],"schema":"https://github.com/citation-style-language/schema/raw/master/csl-citation.json"} </w:instrText>
      </w:r>
      <w:r w:rsidRPr="004B552A">
        <w:fldChar w:fldCharType="separate"/>
      </w:r>
      <w:r w:rsidRPr="004B552A">
        <w:t>(Inšpektorat Republike Slovenije za naravne vire in prostor, 2023)</w:t>
      </w:r>
      <w:r w:rsidRPr="004B552A">
        <w:fldChar w:fldCharType="end"/>
      </w:r>
      <w:r w:rsidRPr="004B552A">
        <w:t>:</w:t>
      </w:r>
    </w:p>
    <w:p w14:paraId="6552EA21" w14:textId="77777777" w:rsidR="00452731" w:rsidRPr="00FA7F3A" w:rsidRDefault="00452731" w:rsidP="00D87703">
      <w:pPr>
        <w:pStyle w:val="Alineje"/>
      </w:pPr>
      <w:r w:rsidRPr="00FA7F3A">
        <w:t>varstvo in urejanje voda, vodna in priobalna zemljišča, vodne pravice, rabo vode ter vodna soglasja in dovoljenja,</w:t>
      </w:r>
    </w:p>
    <w:p w14:paraId="38ECD8EB" w14:textId="77777777" w:rsidR="00452731" w:rsidRPr="00FA7F3A" w:rsidRDefault="00452731" w:rsidP="00D87703">
      <w:pPr>
        <w:pStyle w:val="Alineje"/>
      </w:pPr>
      <w:r w:rsidRPr="00FA7F3A">
        <w:t>delovanje gospodarskih javnih služb na področju oskrbe s pitno vodo ter opremljenost agromelioracij za odvajanje in čiščenje komunalne in padavinske odpadne vode,</w:t>
      </w:r>
    </w:p>
    <w:p w14:paraId="714A7C8B" w14:textId="77777777" w:rsidR="00452731" w:rsidRPr="00D87703" w:rsidRDefault="00452731" w:rsidP="00D87703">
      <w:pPr>
        <w:pStyle w:val="Alineje"/>
      </w:pPr>
      <w:r w:rsidRPr="00D87703">
        <w:t>izvajanje predpisov s področja varstva in ohranjanja narave oziroma varstvo prostoživečih rastlinskih in živalskih vrst, varstvo naravnih vrednot, izpolnjevanje zahtev naravovarstvenih soglasij in drugih dovoljenj ter spoštovanje predpisov glede vožnje v naravnem okolju.</w:t>
      </w:r>
    </w:p>
    <w:p w14:paraId="5198E425" w14:textId="77777777" w:rsidR="00452731" w:rsidRPr="004B552A" w:rsidRDefault="00452731" w:rsidP="00D87703">
      <w:pPr>
        <w:pStyle w:val="Brezrazmikov"/>
      </w:pPr>
      <w:r w:rsidRPr="004B552A">
        <w:t xml:space="preserve">Zakonodaja določa zelo obsežno delovno področje inšpektorjev za naravo in vode, kar povzroči visoko število zavezancev, </w:t>
      </w:r>
      <w:r>
        <w:t xml:space="preserve">in </w:t>
      </w:r>
      <w:r w:rsidRPr="004B552A">
        <w:t xml:space="preserve">to pomeni, da pri nadzoru, ki ga morajo opraviti, določijo prioriteto z naslednjimi merila </w:t>
      </w:r>
      <w:r w:rsidRPr="004B552A">
        <w:fldChar w:fldCharType="begin"/>
      </w:r>
      <w:r w:rsidRPr="004B552A">
        <w:instrText xml:space="preserve"> ADDIN ZOTERO_ITEM CSL_CITATION {"citationID":"KqGoqTap","properties":{"formattedCitation":"(In\\uc0\\u353{}pektorat Republike Slovenije za naravne vire in prostor, 2023)","plainCitation":"(Inšpektorat Republike Slovenije za naravne vire in prostor, 2023)","noteIndex":0},"citationItems":[{"id":12,"uris":["http://zotero.org/users/local/0nIZdbS0/items/Q7PF3IL9"],"itemData":{"id":12,"type":"dataset","title":"O Inšpektoratu za naravne vire in prostor","URL":"https://www.gov.si/drzavni-organi/organi-v-sestavi/inspektorat-za-naravne-vire-in-prostor/o-inspektoratu/","author":[{"family":"Inšpektorat Republike Slovenije za naravne vire in prostor","given":""}],"issued":{"date-parts":[["2023"]]}}}],"schema":"https://github.com/citation-style-language/schema/raw/master/csl-citation.json"} </w:instrText>
      </w:r>
      <w:r w:rsidRPr="004B552A">
        <w:fldChar w:fldCharType="separate"/>
      </w:r>
      <w:r w:rsidRPr="004B552A">
        <w:rPr>
          <w:rFonts w:cs="Arial"/>
          <w:szCs w:val="24"/>
        </w:rPr>
        <w:t>(Inšpektorat Republike Slovenije za naravne vire in prostor, 2023)</w:t>
      </w:r>
      <w:r w:rsidRPr="004B552A">
        <w:fldChar w:fldCharType="end"/>
      </w:r>
      <w:r w:rsidRPr="004B552A">
        <w:t>:</w:t>
      </w:r>
    </w:p>
    <w:p w14:paraId="71753ED3" w14:textId="77777777" w:rsidR="00452731" w:rsidRPr="004B552A" w:rsidRDefault="00452731" w:rsidP="00D87703">
      <w:pPr>
        <w:pStyle w:val="Alineje"/>
      </w:pPr>
      <w:r w:rsidRPr="004B552A">
        <w:t>vpliv dejavnosti na vode in naravo</w:t>
      </w:r>
      <w:r>
        <w:t>,</w:t>
      </w:r>
    </w:p>
    <w:p w14:paraId="39F80742" w14:textId="77777777" w:rsidR="00452731" w:rsidRPr="004B552A" w:rsidRDefault="00452731" w:rsidP="00D87703">
      <w:pPr>
        <w:pStyle w:val="Alineje"/>
      </w:pPr>
      <w:r w:rsidRPr="004B552A">
        <w:t>zaveze za doseganje skladnosti z evropskim pravnim redom, ki jih mora zagotavljati Slovenija,</w:t>
      </w:r>
    </w:p>
    <w:p w14:paraId="7B3B4A50" w14:textId="77777777" w:rsidR="00452731" w:rsidRPr="004B552A" w:rsidRDefault="00452731" w:rsidP="00D87703">
      <w:pPr>
        <w:pStyle w:val="Alineje"/>
      </w:pPr>
      <w:r w:rsidRPr="004B552A">
        <w:t>glede na cilje nacionalnih strategij, akcijskih načrtov, operativnih programov ipd.,</w:t>
      </w:r>
    </w:p>
    <w:p w14:paraId="2C9EC903" w14:textId="77777777" w:rsidR="00452731" w:rsidRPr="004B552A" w:rsidRDefault="00452731" w:rsidP="00D87703">
      <w:pPr>
        <w:pStyle w:val="Alineje"/>
      </w:pPr>
      <w:r w:rsidRPr="004B552A">
        <w:t>zaznan obseg kršitev na posameznih področjih</w:t>
      </w:r>
      <w:r>
        <w:t>,</w:t>
      </w:r>
    </w:p>
    <w:p w14:paraId="62924BEF" w14:textId="77777777" w:rsidR="00452731" w:rsidRPr="004B552A" w:rsidRDefault="00452731" w:rsidP="00D87703">
      <w:pPr>
        <w:pStyle w:val="Alineje"/>
      </w:pPr>
      <w:r w:rsidRPr="004B552A">
        <w:t>ugotovitve monitoringov,</w:t>
      </w:r>
    </w:p>
    <w:p w14:paraId="2177F37B" w14:textId="77777777" w:rsidR="00452731" w:rsidRPr="004B552A" w:rsidRDefault="00452731" w:rsidP="00D87703">
      <w:pPr>
        <w:pStyle w:val="Alineje"/>
      </w:pPr>
      <w:r w:rsidRPr="004B552A">
        <w:t>analize obremenitev in vplivov na vode.</w:t>
      </w:r>
    </w:p>
    <w:p w14:paraId="11C47F7E" w14:textId="5E862528" w:rsidR="00452731" w:rsidRPr="004B552A" w:rsidRDefault="00452731" w:rsidP="00D87703">
      <w:pPr>
        <w:pStyle w:val="Besedilo"/>
      </w:pPr>
      <w:r w:rsidRPr="004B552A">
        <w:t xml:space="preserve">Za obravnavo primerov odvrženih odpadkov v naravi so odgovorni tako državna inšpekcija kot mestni, občinski in medobčinski inšpektorati, odvisno </w:t>
      </w:r>
      <w:r>
        <w:t xml:space="preserve">od tega, </w:t>
      </w:r>
      <w:r w:rsidRPr="004B552A">
        <w:t>ali so odpadki</w:t>
      </w:r>
      <w:r>
        <w:t>,</w:t>
      </w:r>
      <w:r w:rsidRPr="004B552A">
        <w:t xml:space="preserve"> odloženi na zemljišču</w:t>
      </w:r>
      <w:r>
        <w:t>,</w:t>
      </w:r>
      <w:r w:rsidRPr="004B552A">
        <w:t xml:space="preserve"> v lasti države ali občine ter ali gre za komunalne odpadke ali druge vrste odpadkov (Cotič </w:t>
      </w:r>
      <w:r w:rsidR="005B4EAD">
        <w:t>idr.</w:t>
      </w:r>
      <w:r w:rsidRPr="004B552A">
        <w:t xml:space="preserve">, 2014). </w:t>
      </w:r>
    </w:p>
    <w:p w14:paraId="3A5BB507" w14:textId="5B4C6372" w:rsidR="00452731" w:rsidRPr="004B552A" w:rsidRDefault="00452731" w:rsidP="00D87703">
      <w:pPr>
        <w:pStyle w:val="Besedilo"/>
      </w:pPr>
      <w:r w:rsidRPr="004B552A">
        <w:t xml:space="preserve">V situacijah nezakonitega odlaganja odpadkov, </w:t>
      </w:r>
      <w:r>
        <w:t>pri čemer</w:t>
      </w:r>
      <w:r w:rsidRPr="004B552A">
        <w:t xml:space="preserve"> gre za komunalne odpadke, je odgovornost za nadzor v pristojnosti občin. V primerih, </w:t>
      </w:r>
      <w:r>
        <w:t>ko</w:t>
      </w:r>
      <w:r w:rsidRPr="004B552A">
        <w:t xml:space="preserve"> gre za druge vrste odpadkov, je za ukrepanje pristojna državna inšpekcija. Stroške odstranitve odlagališča krije lastnik zemljišča ali oseba, ki izvaja posest</w:t>
      </w:r>
      <w:r>
        <w:t>.</w:t>
      </w:r>
      <w:r w:rsidRPr="004B552A">
        <w:t xml:space="preserve"> Če se storilec odkrije</w:t>
      </w:r>
      <w:r>
        <w:t>,</w:t>
      </w:r>
      <w:r w:rsidRPr="004B552A">
        <w:t xml:space="preserve"> je dolž</w:t>
      </w:r>
      <w:r>
        <w:t>a</w:t>
      </w:r>
      <w:r w:rsidRPr="004B552A">
        <w:t xml:space="preserve">n kriti stroške sanacije divjega odlagališča (Cotič </w:t>
      </w:r>
      <w:r w:rsidR="005B4EAD">
        <w:t>idr.</w:t>
      </w:r>
      <w:r w:rsidRPr="004B552A">
        <w:t xml:space="preserve">, 2014).  </w:t>
      </w:r>
    </w:p>
    <w:p w14:paraId="6B3CA67B" w14:textId="41AD144F" w:rsidR="00452731" w:rsidRPr="004B552A" w:rsidRDefault="00452731" w:rsidP="00D87703">
      <w:pPr>
        <w:pStyle w:val="Besedilo"/>
      </w:pPr>
      <w:r w:rsidRPr="004B552A">
        <w:lastRenderedPageBreak/>
        <w:t xml:space="preserve">Na </w:t>
      </w:r>
      <w:r>
        <w:t>M</w:t>
      </w:r>
      <w:r w:rsidRPr="004B552A">
        <w:t xml:space="preserve">inistrstvu za okolje, podnebje in energijo </w:t>
      </w:r>
      <w:r>
        <w:t xml:space="preserve">RS </w:t>
      </w:r>
      <w:r w:rsidRPr="004B552A">
        <w:t xml:space="preserve">(osebna komunikacija, 17. </w:t>
      </w:r>
      <w:r>
        <w:t>a</w:t>
      </w:r>
      <w:r w:rsidRPr="004B552A">
        <w:t xml:space="preserve">vgust, 2023) so </w:t>
      </w:r>
      <w:r>
        <w:t>po</w:t>
      </w:r>
      <w:r w:rsidRPr="004B552A">
        <w:t xml:space="preserve"> elektronske</w:t>
      </w:r>
      <w:r>
        <w:t>m</w:t>
      </w:r>
      <w:r w:rsidRPr="004B552A">
        <w:t xml:space="preserve"> sporočil</w:t>
      </w:r>
      <w:r>
        <w:t>u</w:t>
      </w:r>
      <w:r w:rsidRPr="004B552A">
        <w:t xml:space="preserve"> potrdili, da se prijava divjega odlagališča opravi na </w:t>
      </w:r>
      <w:r w:rsidR="00C6776A">
        <w:t>I</w:t>
      </w:r>
      <w:r w:rsidRPr="004B552A">
        <w:t xml:space="preserve">nšpektoratu za okolje in energijo, ki spada pod to ministrstvo. Prijavo lahko opravimo osebno, po pošti ali elektronsko. Za elektronsko prijavo sta potrebna elektronska prijava na </w:t>
      </w:r>
      <w:proofErr w:type="spellStart"/>
      <w:r w:rsidRPr="004B552A">
        <w:t>eUpravo</w:t>
      </w:r>
      <w:proofErr w:type="spellEnd"/>
      <w:r w:rsidRPr="004B552A">
        <w:t xml:space="preserve"> in elektronski podpis, pri anonimni elektronski prijavi to ni potrebno. V obrazcu za prijavo moramo izpolniti podatke o kršitelju, opisati lokacijo in opis kršitve </w:t>
      </w:r>
      <w:r>
        <w:t>ter</w:t>
      </w:r>
      <w:r w:rsidRPr="004B552A">
        <w:t xml:space="preserve"> napisati datum kršitve. Nato je </w:t>
      </w:r>
      <w:r>
        <w:t>treba</w:t>
      </w:r>
      <w:r w:rsidRPr="004B552A">
        <w:t xml:space="preserve"> izpolniti tudi podatke o prijavitelju, če prijavo opravljamo neanonimno po pošti ali osebno.</w:t>
      </w:r>
    </w:p>
    <w:p w14:paraId="10CBADD4" w14:textId="1C8FE62E" w:rsidR="00452731" w:rsidRPr="004B552A" w:rsidRDefault="00452731" w:rsidP="00D87703">
      <w:pPr>
        <w:pStyle w:val="Besedilo"/>
      </w:pPr>
      <w:r w:rsidRPr="004B552A">
        <w:t>Če želimo prijavo opraviti po uradnem postopku</w:t>
      </w:r>
      <w:r>
        <w:t>,</w:t>
      </w:r>
      <w:r w:rsidRPr="004B552A">
        <w:t xml:space="preserve"> potem je dobro dobiti čim več informacij o odlagališču, saj to poveča možnost, da se krivec najde. Koristne informacije pri prijavi so</w:t>
      </w:r>
      <w:r>
        <w:t xml:space="preserve"> </w:t>
      </w:r>
      <w:r w:rsidRPr="004B552A">
        <w:t>datum in čas incidentov, GPS</w:t>
      </w:r>
      <w:r>
        <w:t>-</w:t>
      </w:r>
      <w:r w:rsidRPr="004B552A">
        <w:t>koordinate odlagališča, lastnik zemljišča, podrobnosti o vozilih na lokaciji, število ljudi na lokaciji in ali so odlagali smeti ali ne, čim boljši opis ljudi, katera vrsta odpadkov je na odlagališču</w:t>
      </w:r>
      <w:r>
        <w:t xml:space="preserve"> </w:t>
      </w:r>
      <w:r w:rsidRPr="004B552A">
        <w:t>(komunalni, gradbeni, nevarni) in količina teh smeti. Na lokaciji se ne dotikamo odpadkov ali odlagališča, saj lahko uničimo dokaze ali se dotaknemo strupenih snovi, ne komuniciramo z ljudmi, če mislimo, da izvajajo nezakonita dejanja</w:t>
      </w:r>
      <w:r>
        <w:t>,</w:t>
      </w:r>
      <w:r w:rsidRPr="004B552A">
        <w:t xml:space="preserve"> in nismo očitni pri zbiranju podatkov, če so na lokaciji ljudje, ki kršijo zakon </w:t>
      </w:r>
      <w:r w:rsidRPr="004B552A">
        <w:fldChar w:fldCharType="begin"/>
      </w:r>
      <w:r w:rsidRPr="004B552A">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Pr="004B552A">
        <w:fldChar w:fldCharType="separate"/>
      </w:r>
      <w:r w:rsidRPr="004B552A">
        <w:t>(</w:t>
      </w:r>
      <w:proofErr w:type="spellStart"/>
      <w:r w:rsidRPr="004B552A">
        <w:t>Loznar</w:t>
      </w:r>
      <w:proofErr w:type="spellEnd"/>
      <w:r w:rsidRPr="004B552A">
        <w:t xml:space="preserve"> </w:t>
      </w:r>
      <w:r w:rsidR="005B4EAD">
        <w:t>idr.</w:t>
      </w:r>
      <w:r w:rsidRPr="004B552A">
        <w:t>, 2015)</w:t>
      </w:r>
      <w:r w:rsidRPr="004B552A">
        <w:fldChar w:fldCharType="end"/>
      </w:r>
      <w:r w:rsidRPr="004B552A">
        <w:t xml:space="preserve">. </w:t>
      </w:r>
    </w:p>
    <w:p w14:paraId="70D85C47" w14:textId="77777777" w:rsidR="00452731" w:rsidRPr="00D400D1" w:rsidRDefault="00452731" w:rsidP="00D400D1">
      <w:pPr>
        <w:pStyle w:val="Naslov2"/>
      </w:pPr>
      <w:bookmarkStart w:id="27" w:name="_Toc161145042"/>
      <w:bookmarkStart w:id="28" w:name="_Toc161247283"/>
      <w:r w:rsidRPr="00D400D1">
        <w:t>DRUGI NAČINI PRIJAVE DIVJIH ODLAGALIŠČ</w:t>
      </w:r>
      <w:bookmarkEnd w:id="27"/>
      <w:bookmarkEnd w:id="28"/>
    </w:p>
    <w:p w14:paraId="37590DD3" w14:textId="77777777" w:rsidR="00452731" w:rsidRPr="004B552A" w:rsidRDefault="00452731" w:rsidP="00D87703">
      <w:pPr>
        <w:pStyle w:val="Besedilo"/>
      </w:pPr>
      <w:r w:rsidRPr="004B552A">
        <w:t xml:space="preserve">Divje odlagališče lahko prijavimo tudi na spletni strani ocistimo.si, ki pripada nevladni organizaciji Ekologi brez meja, kjer se na njihovem spletnem mestu nahaja največji register divjih odlagališč v Sloveniji. Tam lahko prijavimo divje odlagališče, </w:t>
      </w:r>
      <w:r>
        <w:t xml:space="preserve">vendar bo </w:t>
      </w:r>
      <w:r w:rsidRPr="004B552A">
        <w:t xml:space="preserve">prijava povzročila samo to, da bodo odlagališče shranili v svojo bazo podatkov in </w:t>
      </w:r>
      <w:r>
        <w:t>morda</w:t>
      </w:r>
      <w:r w:rsidRPr="004B552A">
        <w:t xml:space="preserve"> bodo enkrat v prihodnosti prostovoljci počistili to odlagališče. </w:t>
      </w:r>
    </w:p>
    <w:p w14:paraId="6E741F35" w14:textId="77777777" w:rsidR="00452731" w:rsidRPr="004B552A" w:rsidRDefault="00452731" w:rsidP="00D87703">
      <w:pPr>
        <w:pStyle w:val="Besedilo"/>
      </w:pPr>
      <w:r w:rsidRPr="004B552A">
        <w:t xml:space="preserve">Več ljudi se odloča za prijavo v register pri Ekologih brez meja, saj je prijava lažja, </w:t>
      </w:r>
      <w:r>
        <w:t>zahteva</w:t>
      </w:r>
      <w:r w:rsidRPr="004B552A">
        <w:t xml:space="preserve"> manj informacij in možnost, da se divje odlagališče počisti</w:t>
      </w:r>
      <w:r>
        <w:t>,</w:t>
      </w:r>
      <w:r w:rsidRPr="004B552A">
        <w:t xml:space="preserve"> je veliko večja. Uporabnik samo odpre njihovo spletno stran in sledi navodilom, ki jih imajo v petminutnem videoposnetku, </w:t>
      </w:r>
      <w:r>
        <w:t>ki</w:t>
      </w:r>
      <w:r w:rsidRPr="004B552A">
        <w:t xml:space="preserve"> zelo podrobno in počasi pokaže postopek, ki nam lahko vzame manj</w:t>
      </w:r>
      <w:r>
        <w:t xml:space="preserve"> časa</w:t>
      </w:r>
      <w:r w:rsidRPr="004B552A">
        <w:t>, kot je dolžina videoposnetka. Eden od razlogov, da se več ljudi odloča za prijavo v register</w:t>
      </w:r>
      <w:r>
        <w:t>,</w:t>
      </w:r>
      <w:r w:rsidRPr="004B552A">
        <w:t xml:space="preserve"> je tudi to, da se krivci po uradnem postopku pogosto ne najdejo. V tem primeru pristojni inšpektor sproži uradni postopek in odredi izvajalcu javne službe zbiranja določenih vrst komunalnih odpadkov na območju občine, da mora zagotoviti njihovo odstranitev. Stroške vedno nosi država</w:t>
      </w:r>
      <w:r>
        <w:t>,</w:t>
      </w:r>
      <w:r w:rsidRPr="004B552A">
        <w:t xml:space="preserve"> razen v primeru, </w:t>
      </w:r>
      <w:r>
        <w:t>če</w:t>
      </w:r>
      <w:r w:rsidRPr="004B552A">
        <w:t xml:space="preserve"> je </w:t>
      </w:r>
      <w:proofErr w:type="spellStart"/>
      <w:r w:rsidRPr="004B552A">
        <w:t>okoljska</w:t>
      </w:r>
      <w:proofErr w:type="spellEnd"/>
      <w:r w:rsidRPr="004B552A">
        <w:t xml:space="preserve"> škoda nastala zaradi komunalnih odpadkov, potem sanacijo plača občina </w:t>
      </w:r>
      <w:r w:rsidRPr="004B552A">
        <w:fldChar w:fldCharType="begin"/>
      </w:r>
      <w:r w:rsidRPr="004B552A">
        <w:instrText xml:space="preserve"> ADDIN ZOTERO_ITEM CSL_CITATION {"citationID":"O6KA76EU","properties":{"formattedCitation":"(Bagon, 2023)","plainCitation":"(Bagon, 2023)","noteIndex":0},"citationItems":[{"id":"Ss0ZR3m4/GQSFjGyK","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Pr="004B552A">
        <w:fldChar w:fldCharType="separate"/>
      </w:r>
      <w:r w:rsidRPr="004B552A">
        <w:t>(</w:t>
      </w:r>
      <w:proofErr w:type="spellStart"/>
      <w:r w:rsidRPr="004B552A">
        <w:t>Bagon</w:t>
      </w:r>
      <w:proofErr w:type="spellEnd"/>
      <w:r w:rsidRPr="004B552A">
        <w:t>, 2023)</w:t>
      </w:r>
      <w:r w:rsidRPr="004B552A">
        <w:fldChar w:fldCharType="end"/>
      </w:r>
      <w:r w:rsidRPr="004B552A">
        <w:t>.</w:t>
      </w:r>
    </w:p>
    <w:p w14:paraId="77DE1FFF" w14:textId="577E3D6A" w:rsidR="00452731" w:rsidRPr="00D400D1" w:rsidRDefault="00452731" w:rsidP="00D400D1">
      <w:pPr>
        <w:pStyle w:val="Naslov2"/>
      </w:pPr>
      <w:bookmarkStart w:id="29" w:name="_Toc161145043"/>
      <w:bookmarkStart w:id="30" w:name="_Toc161247284"/>
      <w:r w:rsidRPr="00D400D1">
        <w:t>ZAKONODAJA</w:t>
      </w:r>
      <w:bookmarkEnd w:id="29"/>
      <w:bookmarkEnd w:id="30"/>
    </w:p>
    <w:p w14:paraId="1F7E81A2" w14:textId="77777777" w:rsidR="00452731" w:rsidRPr="004B552A" w:rsidRDefault="00452731" w:rsidP="00D87703">
      <w:pPr>
        <w:pStyle w:val="Besedilo"/>
      </w:pPr>
      <w:r w:rsidRPr="004B552A">
        <w:t>Slovenski pravni red na področju varstva okolja je usklajen s pravnimi akti Evropske unije. Glavni zakon in pravni okvir za prenos EU</w:t>
      </w:r>
      <w:r>
        <w:t>-</w:t>
      </w:r>
      <w:r w:rsidRPr="004B552A">
        <w:t xml:space="preserve">direktiv na področju varstva okolja, </w:t>
      </w:r>
      <w:r w:rsidRPr="004B552A">
        <w:lastRenderedPageBreak/>
        <w:t xml:space="preserve">vključno z odpadki, je Zakon o varstvu okolja (ZVO-2, Uradni list RS, št. 44/22, 18/23 – ZDU-1O in 78/23 – ZUNPEOVE). Na tej podlagi so bili sprejeti tudi številni podzakonski predpisi, ki določajo ukrepe za varstvo okolja, spremljanje stanja okolja, javne storitve za varstvo okolja in </w:t>
      </w:r>
      <w:proofErr w:type="spellStart"/>
      <w:r w:rsidRPr="004B552A">
        <w:t>okoljske</w:t>
      </w:r>
      <w:proofErr w:type="spellEnd"/>
      <w:r w:rsidRPr="004B552A">
        <w:t xml:space="preserve"> dajatve. Ne ureja le ukrepov države na področju varstva okolja (kot so predpisi, dovoljenja, informacijski sistemi itd.), temveč tudi civilnopravne zadeve, povezane z okoljem, kot so odgovornost za onesnaževanje, odškodnine, sodelovanje javnosti in druge. V Sloveniji je danes v veljavi Zakon o varstvu okolja (ZVO-2), ki je bil sprejet marca 2022, pred tem zakonom je bil v veljavi Zakon o varstvu okolja (ZVO-1, Uradni list RS, št. 39/06 – uradno prečiščeno besedilo, 49/06 – ZMetD, 66/06 – </w:t>
      </w:r>
      <w:proofErr w:type="spellStart"/>
      <w:r w:rsidRPr="004B552A">
        <w:t>odl</w:t>
      </w:r>
      <w:proofErr w:type="spellEnd"/>
      <w:r w:rsidRPr="004B552A">
        <w:t xml:space="preserve">. US, 33/07 – ZPNačrt, 57/08 – ZFO-1A, 70/08, 108/09, 108/09 – ZPNačrt-A, 48/12, 57/12, 92/13, 56/15, 102/15, 30/16, 61/17 – GZ, 21/18 – </w:t>
      </w:r>
      <w:proofErr w:type="spellStart"/>
      <w:r w:rsidRPr="004B552A">
        <w:t>ZNOrg</w:t>
      </w:r>
      <w:proofErr w:type="spellEnd"/>
      <w:r w:rsidRPr="004B552A">
        <w:t>, 84/18 – ZIURKOE, 158/20 in 44/22 – ZVO-2)</w:t>
      </w:r>
      <w:r>
        <w:t>,</w:t>
      </w:r>
      <w:r w:rsidRPr="004B552A">
        <w:t xml:space="preserve"> imenovan tudi ZVO-1. Zakon je še vedno relevanten, saj je nekaj členov iz zakona še vedno v veljavi.</w:t>
      </w:r>
    </w:p>
    <w:p w14:paraId="533FF167" w14:textId="77777777" w:rsidR="00452731" w:rsidRPr="00D400D1" w:rsidRDefault="00452731" w:rsidP="00D400D1">
      <w:pPr>
        <w:pStyle w:val="Naslov3"/>
      </w:pPr>
      <w:bookmarkStart w:id="31" w:name="_Toc161145044"/>
      <w:bookmarkStart w:id="32" w:name="_Toc161247285"/>
      <w:r w:rsidRPr="00D400D1">
        <w:t>Normativni okvir Evropske unije</w:t>
      </w:r>
      <w:bookmarkEnd w:id="31"/>
      <w:bookmarkEnd w:id="32"/>
    </w:p>
    <w:p w14:paraId="571CD62E" w14:textId="201E5DE5" w:rsidR="00452731" w:rsidRPr="004B552A" w:rsidRDefault="00452731" w:rsidP="00D87703">
      <w:pPr>
        <w:pStyle w:val="Besedilo"/>
      </w:pPr>
      <w:r w:rsidRPr="004B552A">
        <w:t>Evropska direktiva o odpadkih (</w:t>
      </w:r>
      <w:bookmarkStart w:id="33" w:name="_Hlk159929681"/>
      <w:r w:rsidRPr="004B552A">
        <w:t xml:space="preserve">Direktiva 2008/98/EC </w:t>
      </w:r>
      <w:bookmarkEnd w:id="33"/>
      <w:r w:rsidRPr="004B552A">
        <w:t>Evropskega parlamenta in Sveta z dne 19. novembra 2008 o odpadkih in razveljavitvi nekaterih Direktiv</w:t>
      </w:r>
      <w:r w:rsidR="005B4EAD">
        <w:t>, Uradni list EU, št. L 312/3</w:t>
      </w:r>
      <w:r w:rsidRPr="004B552A">
        <w:t xml:space="preserve">) določa osnovne koncepte in </w:t>
      </w:r>
      <w:r>
        <w:t>opredelitve</w:t>
      </w:r>
      <w:r w:rsidRPr="004B552A">
        <w:t xml:space="preserve">, povezane z upravljanjem odpadkov, vključno z opredelitvami odpadkov, recikliranja in predelave. Zahteva, da se odpadki upravljajo brez ogrožanja človekovega zdravja in škodovanja okolju, brez tveganja za vodo, zrak, tla, rastline ali živali, brez povzročanja nadležnosti zaradi hrupa in vonja </w:t>
      </w:r>
      <w:r>
        <w:t>ter</w:t>
      </w:r>
      <w:r w:rsidRPr="004B552A">
        <w:t xml:space="preserve"> brez negativnega vpliva na podeželje ali kraje posebnega interesa (13. člen Direktive 2008/98/EC). Osnova upravljanja odpadkov v Evropski uniji je petstopenjska hierarhija odpadkov, ki določa prednostni red v zakonodaji in politiki preprečevanja in upravljanja podatkov</w:t>
      </w:r>
      <w:r>
        <w:t>,</w:t>
      </w:r>
      <w:r w:rsidRPr="004B552A">
        <w:t xml:space="preserve"> in sicer </w:t>
      </w:r>
      <w:r>
        <w:t>po</w:t>
      </w:r>
      <w:r w:rsidRPr="004B552A">
        <w:t xml:space="preserve"> naslednjem vrstnem redu: preprečevanje, priprava za ponovno uporabo, recikliranje, drugi postopki predelave, npr. energetska predelava in odstranjevanje (4. člen Direktive 2008/98/EC). Tako je določen prednostni red za ravnanje z odpadki in njihov način odstranjevanja. Direktiva pojasnjuje</w:t>
      </w:r>
      <w:r>
        <w:t>,</w:t>
      </w:r>
      <w:r w:rsidRPr="004B552A">
        <w:t xml:space="preserve"> kdaj odpadki prenehajo biti odpadki in postanejo sekundarni surovi material ter kako razlikovati med odpadki in stranskimi proizvodi, uvaja tudi načela plačila onesnaževalca in razširjene </w:t>
      </w:r>
      <w:proofErr w:type="spellStart"/>
      <w:r w:rsidRPr="004B552A">
        <w:t>proizvajalske</w:t>
      </w:r>
      <w:proofErr w:type="spellEnd"/>
      <w:r w:rsidRPr="004B552A">
        <w:t xml:space="preserve"> odgovornosti.</w:t>
      </w:r>
    </w:p>
    <w:p w14:paraId="085193C8" w14:textId="3A99DD0E" w:rsidR="00452731" w:rsidRPr="004B552A" w:rsidRDefault="00452731" w:rsidP="00D87703">
      <w:pPr>
        <w:pStyle w:val="Besedilo"/>
      </w:pPr>
      <w:r w:rsidRPr="004B552A">
        <w:t xml:space="preserve">Evropska komisija </w:t>
      </w:r>
      <w:r>
        <w:t xml:space="preserve">je leta 2015 </w:t>
      </w:r>
      <w:r w:rsidRPr="004B552A">
        <w:t>sprejela svoj prvi akcijski načrt (Sporočilo komisije evropskemu parlamentu, svetu, evropskemu ekonomsko-socialnemu odboru in odboru regij, Zaprtje zanke – akcijski načrt EU za krožno gospodarstvo</w:t>
      </w:r>
      <w:r w:rsidR="00833D25">
        <w:t xml:space="preserve">, COM/2015/614 </w:t>
      </w:r>
      <w:proofErr w:type="spellStart"/>
      <w:r w:rsidR="00833D25">
        <w:t>final</w:t>
      </w:r>
      <w:proofErr w:type="spellEnd"/>
      <w:r w:rsidRPr="004B552A">
        <w:t xml:space="preserve">) za krožno gospodarstvo. Ta je vključeval ukrepe, namenjene spodbujanju prehoda Evrope </w:t>
      </w:r>
      <w:r>
        <w:t>h</w:t>
      </w:r>
      <w:r w:rsidRPr="004B552A">
        <w:t xml:space="preserve"> krožnemu gospodarstvu, </w:t>
      </w:r>
      <w:r>
        <w:t xml:space="preserve">k </w:t>
      </w:r>
      <w:r w:rsidRPr="004B552A">
        <w:t>povečanju globalne konkurenčnosti, spodbujanju trajnostne gospodarske rasti in ustvarjanju novih delovnih mest. Akcijski načrt je določil konkretna in ambiciozna dejanja,</w:t>
      </w:r>
      <w:r>
        <w:t xml:space="preserve"> in sicer</w:t>
      </w:r>
      <w:r w:rsidRPr="004B552A">
        <w:t xml:space="preserve"> </w:t>
      </w:r>
      <w:r>
        <w:t>z</w:t>
      </w:r>
      <w:r w:rsidRPr="004B552A">
        <w:t xml:space="preserve"> ukrepi, ki pokrivajo celoten življenjski cikel, od proizvodnje in potrošnje do ravnanja z odpadki ter trga za sekundarne surovine. Načrt je vseboval tudi ponovni pregled predlagane zakonodaje o odpadkih. Krožno gospodarstvo naj bi pomagalo razdružiti </w:t>
      </w:r>
      <w:r w:rsidRPr="004B552A">
        <w:lastRenderedPageBreak/>
        <w:t xml:space="preserve">gospodarsko rast od uporabe virov oziroma surovin, s čimer bomo varovali naravne vire Evrope in sveta ter spodbujali trajnostno rast. Akcijski načrt naj bi omogočil bolj zdrav planet in zmanjšal onesnaževanje, pritisk na naravne vire, kot so voda in uporaba zemlje, emisije, ustvaril </w:t>
      </w:r>
      <w:r>
        <w:t>naj bi</w:t>
      </w:r>
      <w:r w:rsidRPr="004B552A">
        <w:t xml:space="preserve"> nove poslovne priložnosti in lokalna kakovostna delovna mesta </w:t>
      </w:r>
      <w:r>
        <w:t>ter</w:t>
      </w:r>
      <w:r w:rsidRPr="004B552A">
        <w:t xml:space="preserve"> omogočal odporne</w:t>
      </w:r>
      <w:r>
        <w:t>jše</w:t>
      </w:r>
      <w:r w:rsidRPr="004B552A">
        <w:t xml:space="preserve"> vrednostne verige, saj bodo manj odvisne od novih surovin.</w:t>
      </w:r>
    </w:p>
    <w:p w14:paraId="3C9F16CE" w14:textId="2106E905" w:rsidR="00452731" w:rsidRPr="004B552A" w:rsidRDefault="00452731" w:rsidP="00D87703">
      <w:pPr>
        <w:pStyle w:val="Besedilo"/>
      </w:pPr>
      <w:r w:rsidRPr="004B552A">
        <w:t>Cilj direktive Evropske unije o ravnanju z odpadki je torej spodbujati preprečevanje odpadkov, ki niso potrebni</w:t>
      </w:r>
      <w:r>
        <w:t>,</w:t>
      </w:r>
      <w:r w:rsidRPr="004B552A">
        <w:t xml:space="preserve"> in uporab</w:t>
      </w:r>
      <w:r>
        <w:t>o</w:t>
      </w:r>
      <w:r w:rsidRPr="004B552A">
        <w:t xml:space="preserve"> zgoraj predstavljene hierarhije ravnanja z odpadki. To pomeni pripravo odpadkov za recikliranje in prepoved nekaterih dejavnosti odlaganja odpadkov, zlasti na odlagališča. Kvantitativni cilji</w:t>
      </w:r>
      <w:r>
        <w:t>,</w:t>
      </w:r>
      <w:r w:rsidRPr="004B552A">
        <w:t xml:space="preserve"> navedeni v evropski direktivi o ravnanju z odpadki</w:t>
      </w:r>
      <w:r>
        <w:t>,</w:t>
      </w:r>
      <w:r w:rsidRPr="004B552A">
        <w:t xml:space="preserve"> so podprti z neprekinjenim izvajanjem ekonomskega pravnega in političnega okvira, kar vključuje kazni, ekonomsko podporo in razširjeno odgovornost proizvajalcev odpadkov (Direktiva 2008/98/EC). Italijanska študija je analizirala trajnost sistema ravnanja z odpadki, ki ga predpisuje zakonodaja EU, </w:t>
      </w:r>
      <w:r>
        <w:t xml:space="preserve">pri čemer so bili </w:t>
      </w:r>
      <w:r w:rsidRPr="004B552A">
        <w:t xml:space="preserve">analizirani podatki v Italiji v obdobju med </w:t>
      </w:r>
      <w:r>
        <w:t xml:space="preserve">leti </w:t>
      </w:r>
      <w:r w:rsidRPr="004B552A">
        <w:t xml:space="preserve">2007 in 2016. V </w:t>
      </w:r>
      <w:r>
        <w:t xml:space="preserve">tem </w:t>
      </w:r>
      <w:r w:rsidRPr="004B552A">
        <w:t>obdobju se je povečala količina odpadkov</w:t>
      </w:r>
      <w:r>
        <w:t>,</w:t>
      </w:r>
      <w:r w:rsidRPr="004B552A">
        <w:t xml:space="preserve"> usmerjenih v recikliranje, kar je privedlo do zmanjšanja </w:t>
      </w:r>
      <w:proofErr w:type="spellStart"/>
      <w:r w:rsidRPr="004B552A">
        <w:t>okoljske</w:t>
      </w:r>
      <w:proofErr w:type="spellEnd"/>
      <w:r w:rsidRPr="004B552A">
        <w:t xml:space="preserve"> obremenitve in pozitivnih družbenih posledic. Recikliranje, še posebej plastike</w:t>
      </w:r>
      <w:r>
        <w:t>,</w:t>
      </w:r>
      <w:r w:rsidRPr="004B552A">
        <w:t xml:space="preserve"> je imelo pozitiven učinek na zdravje ljudi, prav tako so nastala dodatna delovna mesta. </w:t>
      </w:r>
      <w:r>
        <w:t xml:space="preserve">Vendar ni </w:t>
      </w:r>
      <w:r w:rsidRPr="004B552A">
        <w:t xml:space="preserve">bilo zaznanega pričakovanega upada stroškov ravnanja z odpadki, </w:t>
      </w:r>
      <w:r>
        <w:t xml:space="preserve">in sicer </w:t>
      </w:r>
      <w:r w:rsidRPr="004B552A">
        <w:t xml:space="preserve">zaradi možnih prihodkov iz povečane količine materialov in energije, pridobljenih iz odpadkov. Cena letnega upravljanja odpadkov se je povečala </w:t>
      </w:r>
      <w:r>
        <w:t>s</w:t>
      </w:r>
      <w:r w:rsidRPr="004B552A">
        <w:t xml:space="preserve"> 146</w:t>
      </w:r>
      <w:bookmarkStart w:id="34" w:name="_Hlk157697811"/>
      <w:r>
        <w:t xml:space="preserve"> </w:t>
      </w:r>
      <w:r w:rsidRPr="004B552A">
        <w:t>€</w:t>
      </w:r>
      <w:bookmarkEnd w:id="34"/>
      <w:r w:rsidRPr="004B552A">
        <w:t xml:space="preserve"> na prebivalca leta 2007 na 218</w:t>
      </w:r>
      <w:r>
        <w:t xml:space="preserve"> </w:t>
      </w:r>
      <w:r w:rsidRPr="004B552A">
        <w:t xml:space="preserve">€ na prebivalca v letu 2016. </w:t>
      </w:r>
      <w:r>
        <w:t>Študija je i</w:t>
      </w:r>
      <w:r w:rsidRPr="004B552A">
        <w:t xml:space="preserve">z teh rezultatov ugotovila, da se je trajnost sistema z zakonodajo EU povečala </w:t>
      </w:r>
      <w:r w:rsidRPr="004B552A">
        <w:fldChar w:fldCharType="begin"/>
      </w:r>
      <w:r w:rsidRPr="004B552A">
        <w:instrText xml:space="preserve"> ADDIN ZOTERO_ITEM CSL_CITATION {"citationID":"RlAP1oKO","properties":{"formattedCitation":"(Di Maria et al., n.d.)","plainCitation":"(Di Maria et al., n.d.)","noteIndex":0},"citationItems":[{"id":15,"uris":["http://zotero.org/users/local/0nIZdbS0/items/TFUEBZ7Z"],"itemData":{"id":15,"type":"article-journal","container-title":"Waste Management","ISSN":"0956-053X","issue":"Volume 103","page":"437-448","title":"Is the policy of the European Union in waste management sustainable? An assessment of the Italian context","volume":"2020","author":[{"family":"Di Maria","given":"Francesco"},{"family":"Sisani","given":"Federico"},{"family":"Contini","given":"Stefano"},{"family":"K. Ghosh","given":"Sadhan"},{"family":"L. Mersky","given":"Ronald"}]}}],"schema":"https://github.com/citation-style-language/schema/raw/master/csl-citation.json"} </w:instrText>
      </w:r>
      <w:r w:rsidRPr="004B552A">
        <w:fldChar w:fldCharType="separate"/>
      </w:r>
      <w:r w:rsidRPr="004B552A">
        <w:t xml:space="preserve">(Di Maria </w:t>
      </w:r>
      <w:r w:rsidR="005B4EAD">
        <w:t>idr.</w:t>
      </w:r>
      <w:r w:rsidRPr="004B552A">
        <w:t>, 2020)</w:t>
      </w:r>
      <w:r w:rsidRPr="004B552A">
        <w:fldChar w:fldCharType="end"/>
      </w:r>
      <w:r w:rsidRPr="004B552A">
        <w:t>.</w:t>
      </w:r>
    </w:p>
    <w:p w14:paraId="3E3AAAB0" w14:textId="51729965" w:rsidR="00452731" w:rsidRPr="004B552A" w:rsidRDefault="00452731" w:rsidP="00D87703">
      <w:pPr>
        <w:pStyle w:val="Besedilo"/>
      </w:pPr>
      <w:r w:rsidRPr="004B552A">
        <w:t xml:space="preserve">Slovenija je začela strateško in sistemsko preobrazbo v krožno gospodarstvo leta 2016, </w:t>
      </w:r>
      <w:r>
        <w:t xml:space="preserve">in sicer </w:t>
      </w:r>
      <w:r w:rsidRPr="004B552A">
        <w:t xml:space="preserve">kot odgovor na evropske cilje, ki so bili sprejeti s Paketom </w:t>
      </w:r>
      <w:r>
        <w:t>k</w:t>
      </w:r>
      <w:r w:rsidRPr="004B552A">
        <w:t xml:space="preserve">rožnega </w:t>
      </w:r>
      <w:r>
        <w:t>g</w:t>
      </w:r>
      <w:r w:rsidRPr="004B552A">
        <w:t xml:space="preserve">ospodarstva. S tem je trajnostni materialni cikel postal eden od prednostnih ciljev v slovenski razvojni strategiji, zato je Slovenija sprejela resolucijo o Strategiji prostorskega razvoja Slovenije 2050. Prehod v krožno gospodarstvo se v Sloveniji izvaja hitro v primerjavi z drugimi državami. Trajnostni razvoj je ena od temeljnih vrednot v Sloveniji, kar je mogoče začutiti med tistimi, ki živijo ali obiskujejo državo, zaradi česar je bila Slovenija leta 2017 razglašena za najbolj trajnostno državo na svetu. Eden </w:t>
      </w:r>
      <w:r>
        <w:t xml:space="preserve">izmed </w:t>
      </w:r>
      <w:r w:rsidRPr="004B552A">
        <w:t xml:space="preserve">prvih in najbolj potrebnih korakov je bila ustanovitev centrov za recikliranje in sistema ločenega zbiranja odpadkov, ki je v le nekaj letih pomagal zmanjšati količino odlaganja odpadkov in Slovenijo </w:t>
      </w:r>
      <w:r>
        <w:t>uvrstil</w:t>
      </w:r>
      <w:r w:rsidRPr="004B552A">
        <w:t xml:space="preserve"> na vrh Evrope pri stopnji recikliranja. Zaradi učinkovitih ukrepov za zmanjšanje odpadkov in recikliranje je postala Ljubljana prva '</w:t>
      </w:r>
      <w:proofErr w:type="spellStart"/>
      <w:r w:rsidRPr="004B552A">
        <w:t>zero</w:t>
      </w:r>
      <w:proofErr w:type="spellEnd"/>
      <w:r w:rsidRPr="004B552A">
        <w:t xml:space="preserve"> </w:t>
      </w:r>
      <w:proofErr w:type="spellStart"/>
      <w:r w:rsidRPr="004B552A">
        <w:t>waste</w:t>
      </w:r>
      <w:proofErr w:type="spellEnd"/>
      <w:r w:rsidRPr="004B552A">
        <w:t xml:space="preserve">' prestolnica v Evropi </w:t>
      </w:r>
      <w:r>
        <w:t>in</w:t>
      </w:r>
      <w:r w:rsidRPr="004B552A">
        <w:t xml:space="preserve"> je bila leta 2016 imenovana za Zeleno prestolnico Evrope </w:t>
      </w:r>
      <w:r w:rsidRPr="004B552A">
        <w:fldChar w:fldCharType="begin"/>
      </w:r>
      <w:r w:rsidRPr="004B552A">
        <w:instrText xml:space="preserve"> ADDIN ZOTERO_ITEM CSL_CITATION {"citationID":"AtF9gmEu","properties":{"formattedCitation":"(Lavtizar et al., n.d.)","plainCitation":"(Lavtizar et al., n.d.)","noteIndex":0},"citationItems":[{"id":17,"uris":["http://zotero.org/users/local/0nIZdbS0/items/2XVNZN9F"],"itemData":{"id":17,"type":"book","number-of-pages":"425-456","publisher":"Springer Nature","title":"A Transition Towards the Circular Economy in Slovenia","URL":"https://www.iges.or.jp/en/pub/circular-economy-slovenia/en","volume":"2021","author":[{"family":"Lavtizar","given":"Vesna"},{"family":"Kos","given":"Igor"},{"family":"Trebse","given":"Polonca"},{"family":"Godina Kosir","given":"Ladeja"},{"family":"Bavcon Kralj","given":"Mojca"}]}}],"schema":"https://github.com/citation-style-language/schema/raw/master/csl-citation.json"} </w:instrText>
      </w:r>
      <w:r w:rsidRPr="004B552A">
        <w:fldChar w:fldCharType="separate"/>
      </w:r>
      <w:r w:rsidRPr="004B552A">
        <w:t>(</w:t>
      </w:r>
      <w:proofErr w:type="spellStart"/>
      <w:r w:rsidRPr="004B552A">
        <w:t>Lavtizar</w:t>
      </w:r>
      <w:proofErr w:type="spellEnd"/>
      <w:r w:rsidRPr="004B552A">
        <w:t xml:space="preserve"> </w:t>
      </w:r>
      <w:r w:rsidR="005B4EAD">
        <w:t>idr.</w:t>
      </w:r>
      <w:r w:rsidRPr="004B552A">
        <w:t xml:space="preserve">, </w:t>
      </w:r>
      <w:r w:rsidR="00D00E54">
        <w:t>2021</w:t>
      </w:r>
      <w:r w:rsidRPr="004B552A">
        <w:t>)</w:t>
      </w:r>
      <w:r w:rsidRPr="004B552A">
        <w:fldChar w:fldCharType="end"/>
      </w:r>
      <w:r w:rsidRPr="004B552A">
        <w:t xml:space="preserve">. </w:t>
      </w:r>
    </w:p>
    <w:p w14:paraId="6BB2F136" w14:textId="77777777" w:rsidR="00452731" w:rsidRPr="004B552A" w:rsidRDefault="00452731" w:rsidP="00D87703">
      <w:pPr>
        <w:pStyle w:val="Besedilo"/>
      </w:pPr>
      <w:r w:rsidRPr="004B552A">
        <w:lastRenderedPageBreak/>
        <w:t>Na sliki 1 so prikazani dolgotrajni cilji Strategije prostorskega razvoja Slovenije 2050. Ti cilji so nato razdeljeni na več kratkotrajnih ciljev do leta 2030, ki bodo skupaj pomagali doseči zadan</w:t>
      </w:r>
      <w:r>
        <w:t>i cilj</w:t>
      </w:r>
      <w:r w:rsidRPr="004B552A">
        <w:t xml:space="preserve"> do leta 2050.</w:t>
      </w:r>
    </w:p>
    <w:p w14:paraId="4ADC8533" w14:textId="2D341F6D" w:rsidR="00452731" w:rsidRPr="00D87703" w:rsidRDefault="00452731" w:rsidP="00D400D1">
      <w:pPr>
        <w:pStyle w:val="Napis"/>
      </w:pPr>
      <w:bookmarkStart w:id="35" w:name="_Toc161211350"/>
      <w:r w:rsidRPr="00D400D1">
        <w:t xml:space="preserve">Slika </w:t>
      </w:r>
      <w:r w:rsidRPr="00D87703">
        <w:fldChar w:fldCharType="begin"/>
      </w:r>
      <w:r w:rsidRPr="00D400D1">
        <w:instrText xml:space="preserve"> SEQ Slika \* ARABIC </w:instrText>
      </w:r>
      <w:r w:rsidRPr="00D87703">
        <w:fldChar w:fldCharType="separate"/>
      </w:r>
      <w:r w:rsidR="00A64536">
        <w:rPr>
          <w:noProof/>
        </w:rPr>
        <w:t>1</w:t>
      </w:r>
      <w:r w:rsidRPr="00D87703">
        <w:fldChar w:fldCharType="end"/>
      </w:r>
      <w:r w:rsidRPr="00D400D1">
        <w:t>: Cilji Strategije prostorskega razvoja Slovenije 2050</w:t>
      </w:r>
      <w:bookmarkEnd w:id="35"/>
    </w:p>
    <w:p w14:paraId="08EED49D" w14:textId="77777777" w:rsidR="00452731" w:rsidRPr="004B552A" w:rsidRDefault="00452731" w:rsidP="00D87703">
      <w:pPr>
        <w:pStyle w:val="Brezrazmikov"/>
        <w:jc w:val="center"/>
      </w:pPr>
      <w:r w:rsidRPr="004B552A">
        <w:rPr>
          <w:noProof/>
          <w:lang w:eastAsia="sl-SI"/>
        </w:rPr>
        <w:drawing>
          <wp:inline distT="0" distB="0" distL="0" distR="0" wp14:anchorId="0D35B635" wp14:editId="609BB697">
            <wp:extent cx="5829300" cy="2670566"/>
            <wp:effectExtent l="0" t="0" r="0" b="0"/>
            <wp:docPr id="3" name="Slika 2" descr="Slika, ki vsebuje besede besedilo, posnetek zaslona, pisava, diagram&#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2" descr="Slika, ki vsebuje besede besedilo, posnetek zaslona, pisava, diagram&#10;&#10;Opis je samodejno ustvarj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32597" cy="2672076"/>
                    </a:xfrm>
                    <a:prstGeom prst="rect">
                      <a:avLst/>
                    </a:prstGeom>
                    <a:noFill/>
                    <a:ln>
                      <a:noFill/>
                    </a:ln>
                  </pic:spPr>
                </pic:pic>
              </a:graphicData>
            </a:graphic>
          </wp:inline>
        </w:drawing>
      </w:r>
    </w:p>
    <w:p w14:paraId="4D5F51C4" w14:textId="29D56566" w:rsidR="00452731" w:rsidRPr="004C5009" w:rsidRDefault="00452731" w:rsidP="00D87703">
      <w:pPr>
        <w:pStyle w:val="Vir"/>
      </w:pPr>
      <w:r w:rsidRPr="004C5009">
        <w:t xml:space="preserve">Vir: </w:t>
      </w:r>
      <w:r w:rsidR="0047235A">
        <w:t xml:space="preserve">Resolucija o strategiji prostorskega razvoja Slovenije (ReSPR50, </w:t>
      </w:r>
      <w:r w:rsidRPr="004C5009">
        <w:t>Uradni list RS, št. 72/2023</w:t>
      </w:r>
      <w:r w:rsidR="0047235A">
        <w:t>)</w:t>
      </w:r>
    </w:p>
    <w:p w14:paraId="5CD0B806" w14:textId="77777777" w:rsidR="00452731" w:rsidRPr="00D400D1" w:rsidRDefault="00452731" w:rsidP="00D400D1">
      <w:pPr>
        <w:pStyle w:val="Naslov3"/>
      </w:pPr>
      <w:bookmarkStart w:id="36" w:name="_Toc161145045"/>
      <w:bookmarkStart w:id="37" w:name="_Toc161247286"/>
      <w:r w:rsidRPr="00D400D1">
        <w:t>Slovenski normativni okvir divjih odlagališč</w:t>
      </w:r>
      <w:bookmarkEnd w:id="36"/>
      <w:bookmarkEnd w:id="37"/>
    </w:p>
    <w:p w14:paraId="4E30A6A1" w14:textId="77777777" w:rsidR="00452731" w:rsidRPr="004B552A" w:rsidRDefault="00452731" w:rsidP="00D87703">
      <w:pPr>
        <w:pStyle w:val="Besedilo"/>
      </w:pPr>
      <w:r w:rsidRPr="004B552A">
        <w:t xml:space="preserve">Odmetavanje odpadkov in njihovo puščanje v okolju ter nenadzorovano ravnanje z odpadki, vključno s smetenjem, so prepovedani. </w:t>
      </w:r>
      <w:r>
        <w:t>Ta prepoved</w:t>
      </w:r>
      <w:r w:rsidRPr="004B552A">
        <w:t xml:space="preserve"> se nanaša na vse osebe, ki sodelujejo pri odmetavanju odpadkov in njihovem puščanju ter nenadzorovanem ravnanju z odpadki (26. člen ZVO-2). Ta člen zakona torej povzroči, da so divja odlagališča nezakonita.</w:t>
      </w:r>
    </w:p>
    <w:p w14:paraId="3B755045" w14:textId="2F905751" w:rsidR="00452731" w:rsidRPr="004B552A" w:rsidRDefault="00452731" w:rsidP="00D87703">
      <w:pPr>
        <w:pStyle w:val="Besedilo"/>
      </w:pPr>
      <w:r w:rsidRPr="004B552A">
        <w:t>V Sloveniji se izvaja monitoring naravnih pojavov, kar obsega spremljanje in nadzorovanje meteoroloških, hidroloških, oceanografskih, seizmoloških, erozijskih, geoloških, radioloških in drugih geofizikalnih pojavov, stanja okolja, kar obsega spremljanje in nadzorovanje kakovosti tal, voda in zraka ter biotske raznovrstnosti in naravnih vrednot, onesnaževanja okolja, kar obsega spremljanje in nadzorovanje emisij in kontrolni monitoring, ki obsega spremljanje in nadzorovanje emisij</w:t>
      </w:r>
      <w:r>
        <w:t>,</w:t>
      </w:r>
      <w:r w:rsidRPr="004B552A">
        <w:t xml:space="preserve"> izvedenih na zahtevo inšpektorja pri opravljanju nalog inšpekcijskega nadzora (146. člen ZVO-2). Te naloge monitoringa po navadi izvaja država </w:t>
      </w:r>
      <w:r>
        <w:t>s pomočjo</w:t>
      </w:r>
      <w:r w:rsidRPr="004B552A">
        <w:t xml:space="preserve"> državne službe, neposredno </w:t>
      </w:r>
      <w:r>
        <w:t>s pomočjo</w:t>
      </w:r>
      <w:r w:rsidRPr="004B552A">
        <w:t xml:space="preserve"> ministrstva ali javnega zavoda. Občine lahko zagotavljajo podrobnejši ali posebni monitoring neposredno ali na podlagi </w:t>
      </w:r>
      <w:proofErr w:type="spellStart"/>
      <w:r w:rsidRPr="004B552A">
        <w:t>koncesije</w:t>
      </w:r>
      <w:r>
        <w:t>,in</w:t>
      </w:r>
      <w:proofErr w:type="spellEnd"/>
      <w:r>
        <w:t xml:space="preserve"> sicer</w:t>
      </w:r>
      <w:r w:rsidRPr="004B552A">
        <w:t xml:space="preserve"> skladno z zakonom, ki ureja gospodarske javne službe, </w:t>
      </w:r>
      <w:r>
        <w:t xml:space="preserve">medtem ko mora </w:t>
      </w:r>
      <w:r w:rsidRPr="004B552A">
        <w:t>zbrane podatke brezplačno posredovati ministrstvu (147. člen ZVO-2). V primeru, da ZVO-2 ne ureja ukrepov inšpektorjev v določeni situaciji</w:t>
      </w:r>
      <w:r>
        <w:t>,</w:t>
      </w:r>
      <w:r w:rsidRPr="004B552A">
        <w:t xml:space="preserve"> se ti ravnajo v skladu z Zakonom o </w:t>
      </w:r>
      <w:r w:rsidRPr="004B552A">
        <w:lastRenderedPageBreak/>
        <w:t>inšpekcijskem nadzoru (</w:t>
      </w:r>
      <w:r w:rsidR="00D00E54">
        <w:t xml:space="preserve">ZIN, </w:t>
      </w:r>
      <w:r w:rsidRPr="004B552A">
        <w:t>Uradni list RS, št. 43/07 – uradno prečiščeno besedilo in 40/14)</w:t>
      </w:r>
      <w:r>
        <w:t>.</w:t>
      </w:r>
    </w:p>
    <w:p w14:paraId="1E95427B" w14:textId="77777777" w:rsidR="00452731" w:rsidRPr="004B552A" w:rsidRDefault="00452731" w:rsidP="00D87703">
      <w:pPr>
        <w:pStyle w:val="Besedilo"/>
      </w:pPr>
      <w:r w:rsidRPr="004B552A">
        <w:t>Poleg inšpektorjev lahko nekatere nadzorne naloge pred izdajo odločbe izvajajo tudi okoljevarstveni nadzorniki</w:t>
      </w:r>
      <w:r>
        <w:t>.</w:t>
      </w:r>
      <w:r w:rsidRPr="004B552A">
        <w:t xml:space="preserve"> </w:t>
      </w:r>
      <w:r>
        <w:t>T</w:t>
      </w:r>
      <w:r w:rsidRPr="004B552A">
        <w:t xml:space="preserve">e naloge so zlasti ugotavljanje dejstev in okoliščin ter nadzor nad spoštovanjem izdanih ukrepov inšpektorjev (158. člen ZVO-1). </w:t>
      </w:r>
      <w:r>
        <w:t>Gre predvsem za nalogo</w:t>
      </w:r>
      <w:r w:rsidRPr="004B552A">
        <w:t xml:space="preserve"> nadzor</w:t>
      </w:r>
      <w:r>
        <w:t>a</w:t>
      </w:r>
      <w:r w:rsidRPr="004B552A">
        <w:t xml:space="preserve"> nad onesnaževanjem vode in zraka, skladiščenjem nevarnih snovi, ravnanjem z odpadki v obrti in obrti podobnih dejavnostih ter obremenjevanjem okolja s hrupom in elektromagnetnim sevanjem. Nadzorniki imajo pravico vstopiti in pregledati napravo ali obrat, v katerem je vir obremenjevanja okolja (159. člen ZVO-1). Imajo najmanj peto stopnjo strokovne izobrazbe in imajo pooblastilo, ki ga izda minister po opravljenem preizkusu znanja. Preizkus znanja se izvede na podlagi predpisanega programa preverjanja strokovnega znanja, ki obsega poznavanje predpisov s področja varstva okolja in splošnega upravnega postopka (159. člen ZVO-1).  </w:t>
      </w:r>
    </w:p>
    <w:p w14:paraId="5F24333C" w14:textId="77777777" w:rsidR="00452731" w:rsidRPr="004B552A" w:rsidRDefault="00452731" w:rsidP="00D87703">
      <w:pPr>
        <w:pStyle w:val="Besedilo"/>
      </w:pPr>
      <w:r w:rsidRPr="004B552A">
        <w:t>Država in občina skrbita za odpravo posledic čezmerne obremenitve okolja ter krijeta stroške odprave teh posledic, če jih ni mogoče naložiti povzročiteljem (13. člen ZVO-2). Občina vedno krije posledice obremenitve okolja, če so te nastale zaradi ravnanja s komunalnimi odpadki, v nasprotnem primeru stroške krije država. V primeru, da je povzročitelj najden kasneje, imata država ali občina pravico in dolžnost izterjati vračilo stroškov. Stroški, ki jih krije država ali občina</w:t>
      </w:r>
      <w:r>
        <w:t>,</w:t>
      </w:r>
      <w:r w:rsidRPr="004B552A">
        <w:t xml:space="preserve"> ne vključujejo odškodninskih zahtevkov oškodovancev zaradi posledic čezmerne obremenitve okolja. Če je za odpravo posledic odgovorna država, Vlada </w:t>
      </w:r>
      <w:r>
        <w:t xml:space="preserve">RS </w:t>
      </w:r>
      <w:r w:rsidRPr="004B552A">
        <w:t>naloži ministrstvu, da v sodelovanju z ministrstvi, pristojnimi za rabo posamezne naravne dobrine, in občinami, na območju katerih je čezmerna obremenitev okolja, pripravi program ukrepov za izboljšanje kakovosti okolja ali njegovega dela. Ta program po navadi vsebuje: opredelitev čezmerne obremenitve okolja, opis posledic, ki jih je treba odpraviti, ukrepe za izboljšanje kakovosti okolja, opis izbranih tehnoloških in drugih rešitev, oceno predvidenih dolgoročnih učinkov, pristojne organe in izvajalce programa, predvideno kakovost okolja po izvedenih ukrepih, okvirne roke za izvedbo ukrepov, oceno potrebnih finančnih sredstev, načrt monitoringa učinkov in povzetek programa, ki je razumljiv javnosti (61. člen ZVO-2).</w:t>
      </w:r>
    </w:p>
    <w:p w14:paraId="0ACE7ABD" w14:textId="77777777" w:rsidR="00452731" w:rsidRPr="004B552A" w:rsidRDefault="00452731" w:rsidP="00D87703">
      <w:pPr>
        <w:pStyle w:val="Besedilo"/>
      </w:pPr>
      <w:r w:rsidRPr="004B552A">
        <w:t xml:space="preserve">Povzročitelj obremenitve okolja je odgovoren za preprečevanje neposredne nevarnosti za nastanek </w:t>
      </w:r>
      <w:proofErr w:type="spellStart"/>
      <w:r w:rsidRPr="004B552A">
        <w:t>okoljske</w:t>
      </w:r>
      <w:proofErr w:type="spellEnd"/>
      <w:r w:rsidRPr="004B552A">
        <w:t xml:space="preserve"> škode ter za preprečevanje in sanacijo </w:t>
      </w:r>
      <w:proofErr w:type="spellStart"/>
      <w:r w:rsidRPr="004B552A">
        <w:t>okoljske</w:t>
      </w:r>
      <w:proofErr w:type="spellEnd"/>
      <w:r w:rsidRPr="004B552A">
        <w:t xml:space="preserve"> škode ne glede na krivdo. Ti povzročitelji so osebe, ki opravljajo dejavnosti i</w:t>
      </w:r>
      <w:r>
        <w:t>z</w:t>
      </w:r>
      <w:r w:rsidRPr="004B552A">
        <w:t xml:space="preserve"> drugega odstavka 161.</w:t>
      </w:r>
      <w:r>
        <w:t xml:space="preserve"> </w:t>
      </w:r>
      <w:r w:rsidRPr="004B552A">
        <w:t xml:space="preserve">člena ZVO-2. Če je povzročiteljev </w:t>
      </w:r>
      <w:proofErr w:type="spellStart"/>
      <w:r w:rsidRPr="004B552A">
        <w:t>okoljske</w:t>
      </w:r>
      <w:proofErr w:type="spellEnd"/>
      <w:r w:rsidRPr="004B552A">
        <w:t xml:space="preserve"> škode več in </w:t>
      </w:r>
      <w:r>
        <w:t>ni mogoče</w:t>
      </w:r>
      <w:r w:rsidRPr="004B552A">
        <w:t xml:space="preserve"> ugotoviti odgovornost</w:t>
      </w:r>
      <w:r>
        <w:t>i</w:t>
      </w:r>
      <w:r w:rsidRPr="004B552A">
        <w:t xml:space="preserve"> posameznega povzročitelja, so odgovorni solidarno (161. člen ZVO-2). V primeru neposredne nevarnosti za nastanek </w:t>
      </w:r>
      <w:proofErr w:type="spellStart"/>
      <w:r w:rsidRPr="004B552A">
        <w:t>okoljske</w:t>
      </w:r>
      <w:proofErr w:type="spellEnd"/>
      <w:r w:rsidRPr="004B552A">
        <w:t xml:space="preserve"> škode in v primeru nastanka </w:t>
      </w:r>
      <w:proofErr w:type="spellStart"/>
      <w:r w:rsidRPr="004B552A">
        <w:t>okoljske</w:t>
      </w:r>
      <w:proofErr w:type="spellEnd"/>
      <w:r w:rsidRPr="004B552A">
        <w:t xml:space="preserve"> škode mora povzročitelj izvesti vse potrebne ukrepe, da to škodo prepreči ali sanira. O tem nemudoma obvesti ministrstvo in poda predlog nadaljnjih sanacijskih ukrepov. Ministrstvo nato s pomočjo odločbe dodeli rok in ukrepe, ki jih je treba izvesti v tem roku (164. člen in 165. člen ZVO-2). Če povzročitelj v roku iz odločbe ne izvrši v </w:t>
      </w:r>
      <w:r w:rsidRPr="004B552A">
        <w:lastRenderedPageBreak/>
        <w:t>njej določenih ukrepov, izvedbo teh ukrepov na račun povzročitelja zagotovi ministrstvo (166.</w:t>
      </w:r>
      <w:r>
        <w:t xml:space="preserve"> </w:t>
      </w:r>
      <w:r w:rsidRPr="004B552A">
        <w:t>člen ZVO-2).</w:t>
      </w:r>
    </w:p>
    <w:p w14:paraId="2E475464" w14:textId="77777777" w:rsidR="00452731" w:rsidRPr="004B552A" w:rsidRDefault="00452731" w:rsidP="00D87703">
      <w:pPr>
        <w:pStyle w:val="Besedilo"/>
      </w:pPr>
      <w:r w:rsidRPr="004B552A">
        <w:t>Vsakdo ima pravico do zdravega življenjskega okolja, zato država in občina pri sprejemanju politik, strategij, programov, načrtov in splošnih pravnih aktov ter pri izvajanju drugih zadev iz svoje pristojnosti spodbujata ohranjanje ali ponovno vzpostavljanje zdravega življenjskega okolja s preprečevanjem čezmernih obremenitev okolja. Za varovanje te pravice je v skladu z zakonom pristojen tudi varuh človekovih pravic (231. člen ZVO-2).</w:t>
      </w:r>
    </w:p>
    <w:p w14:paraId="017D4EDB" w14:textId="7A8710C7" w:rsidR="00521405" w:rsidRDefault="00452731" w:rsidP="00D87703">
      <w:pPr>
        <w:pStyle w:val="Besedilo"/>
      </w:pPr>
      <w:r w:rsidRPr="004B552A">
        <w:t>Nadzor nad izvajanjem določb zakona o varstvu okolja (ZVO-2) in na njegovi podlagi izdanih predpisov opravlja inšpekcija</w:t>
      </w:r>
      <w:r>
        <w:t>,</w:t>
      </w:r>
      <w:r w:rsidRPr="004B552A">
        <w:t xml:space="preserve"> pristojna za varstvo okolja. Poleg te inšpekcije opravljajo nadzor tudi druge inšpekcije</w:t>
      </w:r>
      <w:r>
        <w:t>,</w:t>
      </w:r>
      <w:r w:rsidRPr="004B552A">
        <w:t xml:space="preserve"> zapisane v drugem odstavku 243. člena, Finančna uprava Republike Slovenije in Policija, vsak organ v skladu s svojimi pristojnostmi. Občine izvajajo nadzor nad izvajanjem splošnih in posamičnih aktov, ki jih sprejme</w:t>
      </w:r>
      <w:r>
        <w:t>jo</w:t>
      </w:r>
      <w:r w:rsidRPr="004B552A">
        <w:t xml:space="preserve"> na podlagi tega zakona</w:t>
      </w:r>
      <w:r>
        <w:t>,</w:t>
      </w:r>
      <w:r w:rsidRPr="004B552A">
        <w:t xml:space="preserve"> in nadzor nad izvrševanjem dovoljenja za začasno čezmerno bremenitev okolja s hrupom (243. člen ZVO-2). Ukrep</w:t>
      </w:r>
      <w:r>
        <w:t>i</w:t>
      </w:r>
      <w:r w:rsidRPr="004B552A">
        <w:t>, ki jih lahko odredijo inšpektorji</w:t>
      </w:r>
      <w:r>
        <w:t>,</w:t>
      </w:r>
      <w:r w:rsidRPr="004B552A">
        <w:t xml:space="preserve"> so navedeni v 247. členu zakona. Če so na zemljišču v lasti države ali občine odvrženi ali puščeni komunalni odpadki ali so med pretežno komunalnimi odpadki manjše količine gradbenih odpadkov, pri čemer osebe, ki je odpadke odvrgla ali pustila, ni bilo mogoče ugotoviti ali ta ne obstaja, pristojni inšpektor izvajalcu javne službe odredi, da mora zagotoviti njihovo odstranitev</w:t>
      </w:r>
      <w:r>
        <w:t>.</w:t>
      </w:r>
      <w:r w:rsidRPr="004B552A">
        <w:t xml:space="preserve"> </w:t>
      </w:r>
      <w:r>
        <w:t>Slednji</w:t>
      </w:r>
      <w:r w:rsidRPr="004B552A">
        <w:t xml:space="preserve"> jih mora odstraniti v skladu s predpisi, ki urejajo ravnanje z odpadki</w:t>
      </w:r>
      <w:r>
        <w:t>.</w:t>
      </w:r>
      <w:r w:rsidRPr="004B552A">
        <w:t xml:space="preserve"> Če odpadki niso komunalni</w:t>
      </w:r>
      <w:r>
        <w:t>,</w:t>
      </w:r>
      <w:r w:rsidRPr="004B552A">
        <w:t xml:space="preserve"> pristojni inšpektor osebi, ki na območju te občine opravlja javno službo</w:t>
      </w:r>
      <w:r>
        <w:t>,</w:t>
      </w:r>
      <w:r w:rsidRPr="004B552A">
        <w:t xml:space="preserve"> odredi, da mora zagotoviti njihovo odstranitev. Stroške odstranitve odpadkov nosi država, če gre za odpadke na zemljišču v lasti države, ali občina, če gre za odpadke na zemljišču v lasti občine. V primeru, da je povzročitelj najden</w:t>
      </w:r>
      <w:r>
        <w:t>,</w:t>
      </w:r>
      <w:r w:rsidRPr="004B552A">
        <w:t xml:space="preserve"> imata država ali občina pravico in dolžnost od njega terjati vračilo stroškov, vključno z obrestmi. Če so odpadki odvrženi ali puščeni na zemljišču v zasebni lasti, stroške odstranitve odpadkov nosi oseba, ki izvaja posest. Oseba, ki izvaja posest, ne nosi stroškov oziroma lahko izterja vračilo stroškov, vključno z obrestmi, od povzročitelja odvrženih ali puščenih odpadkov, če policija ali inšpekcija odkrije povzročitelja odvrženih ali puščenih odpadkov na zemljišču te osebe (248. člen ZVO-2). Višine kazni so določene v 259., 260., 261. in 262. členu ZVO-2.</w:t>
      </w:r>
    </w:p>
    <w:p w14:paraId="14A0DE91" w14:textId="620ACE85" w:rsidR="00452731" w:rsidRPr="004B552A" w:rsidRDefault="00521405" w:rsidP="00D87703">
      <w:pPr>
        <w:pStyle w:val="Besedilo"/>
      </w:pPr>
      <w:r>
        <w:br w:type="page"/>
      </w:r>
    </w:p>
    <w:p w14:paraId="3F46E8D2" w14:textId="77777777" w:rsidR="00452731" w:rsidRPr="0052621D" w:rsidRDefault="00452731" w:rsidP="0052621D">
      <w:pPr>
        <w:pStyle w:val="Naslov1"/>
      </w:pPr>
      <w:bookmarkStart w:id="38" w:name="_Toc161145046"/>
      <w:bookmarkStart w:id="39" w:name="_Toc161247287"/>
      <w:r w:rsidRPr="0052621D">
        <w:lastRenderedPageBreak/>
        <w:t>ZASNOVA INFORMACIJSKE REŠITVE ZA PODPORO PROCESU PRIJAVE DIVJEGA ODLAGALIŠČA</w:t>
      </w:r>
      <w:bookmarkEnd w:id="38"/>
      <w:bookmarkEnd w:id="39"/>
    </w:p>
    <w:p w14:paraId="1E5EA226" w14:textId="77777777" w:rsidR="00452731" w:rsidRPr="004B552A" w:rsidRDefault="00452731" w:rsidP="00D87703">
      <w:pPr>
        <w:pStyle w:val="Besedilo"/>
      </w:pPr>
      <w:r w:rsidRPr="004B552A">
        <w:t xml:space="preserve">Namen poglavja je predstaviti potek prijave divjega odlagališča v novem sistemu, narediti specifikacijo zahtev za nov sistem, ki bo opisala funkcionalne in nefunkcionalne </w:t>
      </w:r>
      <w:r>
        <w:t>posebnosti</w:t>
      </w:r>
      <w:r w:rsidRPr="004B552A">
        <w:t xml:space="preserve"> aplikacije </w:t>
      </w:r>
      <w:r>
        <w:t>ter</w:t>
      </w:r>
      <w:r w:rsidRPr="004B552A">
        <w:t xml:space="preserve"> predstavila načrtovani zgled aplikacije. Nato bo</w:t>
      </w:r>
      <w:r>
        <w:t>do</w:t>
      </w:r>
      <w:r w:rsidRPr="004B552A">
        <w:t xml:space="preserve"> predstavljen</w:t>
      </w:r>
      <w:r>
        <w:t>i</w:t>
      </w:r>
      <w:r w:rsidRPr="004B552A">
        <w:t xml:space="preserve"> še konceptualni model podatkovne baze in izbrana orodja za razvoj aplikacije.</w:t>
      </w:r>
    </w:p>
    <w:p w14:paraId="2F7F534A" w14:textId="77777777" w:rsidR="00452731" w:rsidRPr="00364EDC" w:rsidRDefault="00452731" w:rsidP="00364EDC">
      <w:pPr>
        <w:pStyle w:val="Naslov2"/>
      </w:pPr>
      <w:bookmarkStart w:id="40" w:name="_Toc161145047"/>
      <w:bookmarkStart w:id="41" w:name="_Toc161247288"/>
      <w:r w:rsidRPr="00364EDC">
        <w:t>PROCESNI MODEL REGISTRACIJE UPORABNIKA IN PRIJAVE DIVJEGA ODLAGALIŠČA</w:t>
      </w:r>
      <w:bookmarkEnd w:id="40"/>
      <w:bookmarkEnd w:id="41"/>
      <w:r w:rsidRPr="00364EDC">
        <w:t xml:space="preserve"> </w:t>
      </w:r>
    </w:p>
    <w:p w14:paraId="42AAFC4C" w14:textId="77777777" w:rsidR="00452731" w:rsidRPr="004B552A" w:rsidRDefault="00452731" w:rsidP="00D87703">
      <w:pPr>
        <w:pStyle w:val="Besedilo"/>
      </w:pPr>
      <w:r w:rsidRPr="004B552A">
        <w:t xml:space="preserve">Procesni model je ustvarjen z uporabo programa </w:t>
      </w:r>
      <w:proofErr w:type="spellStart"/>
      <w:r w:rsidRPr="004B552A">
        <w:t>Bizagi</w:t>
      </w:r>
      <w:proofErr w:type="spellEnd"/>
      <w:r w:rsidRPr="004B552A">
        <w:t xml:space="preserve"> </w:t>
      </w:r>
      <w:proofErr w:type="spellStart"/>
      <w:r w:rsidRPr="004B552A">
        <w:t>Modeler</w:t>
      </w:r>
      <w:proofErr w:type="spellEnd"/>
      <w:r w:rsidRPr="004B552A">
        <w:t xml:space="preserve">, ki uporablja standardizirano notacijo BPMN 2.0 (Business </w:t>
      </w:r>
      <w:proofErr w:type="spellStart"/>
      <w:r w:rsidRPr="004B552A">
        <w:t>Process</w:t>
      </w:r>
      <w:proofErr w:type="spellEnd"/>
      <w:r w:rsidRPr="004B552A">
        <w:t xml:space="preserve"> Model </w:t>
      </w:r>
      <w:proofErr w:type="spellStart"/>
      <w:r w:rsidRPr="004B552A">
        <w:t>and</w:t>
      </w:r>
      <w:proofErr w:type="spellEnd"/>
      <w:r w:rsidRPr="004B552A">
        <w:t xml:space="preserve"> </w:t>
      </w:r>
      <w:proofErr w:type="spellStart"/>
      <w:r w:rsidRPr="004B552A">
        <w:t>Notation</w:t>
      </w:r>
      <w:proofErr w:type="spellEnd"/>
      <w:r w:rsidRPr="004B552A">
        <w:t xml:space="preserve"> 2.0). Notacija BPMN 2.0 je široko uporabljen standard za modeliranje poslovnih procesov, ki ga preprosto razumejo vsi deležniki v poslovnem procesu. Organizacijske enote v modelu predstavljajo vloge uporabnika v sistemu (gost in registriran uporabnik sta v procesu prijave odlagališča enaka oseba, imata samo drugo vlogo). Tabela 1 predstavlja legendo elementov v procesnem modelu.</w:t>
      </w:r>
    </w:p>
    <w:p w14:paraId="349DD537" w14:textId="568F5D84" w:rsidR="00452731" w:rsidRPr="00A76BDC" w:rsidRDefault="00452731" w:rsidP="00D400D1">
      <w:pPr>
        <w:pStyle w:val="Napis"/>
        <w:rPr>
          <w:i/>
          <w:iCs/>
        </w:rPr>
      </w:pPr>
      <w:bookmarkStart w:id="42" w:name="_Toc161211373"/>
      <w:r w:rsidRPr="00A76BDC">
        <w:t xml:space="preserve">Tabela </w:t>
      </w:r>
      <w:r>
        <w:fldChar w:fldCharType="begin"/>
      </w:r>
      <w:r>
        <w:instrText xml:space="preserve"> SEQ Tabela \* ARABIC </w:instrText>
      </w:r>
      <w:r>
        <w:fldChar w:fldCharType="separate"/>
      </w:r>
      <w:r w:rsidR="00A64536">
        <w:rPr>
          <w:noProof/>
        </w:rPr>
        <w:t>1</w:t>
      </w:r>
      <w:r>
        <w:rPr>
          <w:noProof/>
        </w:rPr>
        <w:fldChar w:fldCharType="end"/>
      </w:r>
      <w:r w:rsidRPr="00A76BDC">
        <w:t>: Uporabljena BPMN-notacija pri razvoju procesnih modelov</w:t>
      </w:r>
      <w:bookmarkEnd w:id="42"/>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5"/>
        <w:gridCol w:w="2466"/>
      </w:tblGrid>
      <w:tr w:rsidR="00452731" w:rsidRPr="00D87703" w14:paraId="163A32AF" w14:textId="77777777" w:rsidTr="009A1307">
        <w:trPr>
          <w:trHeight w:val="527"/>
          <w:jc w:val="center"/>
        </w:trPr>
        <w:tc>
          <w:tcPr>
            <w:tcW w:w="4625" w:type="dxa"/>
            <w:tcBorders>
              <w:top w:val="single" w:sz="12" w:space="0" w:color="auto"/>
            </w:tcBorders>
            <w:vAlign w:val="center"/>
          </w:tcPr>
          <w:p w14:paraId="26095E26" w14:textId="77777777" w:rsidR="00452731" w:rsidRPr="00D87703" w:rsidRDefault="00452731" w:rsidP="009A1307">
            <w:pPr>
              <w:pStyle w:val="Brezrazmikov"/>
              <w:rPr>
                <w:sz w:val="22"/>
                <w:szCs w:val="20"/>
              </w:rPr>
            </w:pPr>
            <w:r w:rsidRPr="00D87703">
              <w:rPr>
                <w:sz w:val="22"/>
                <w:szCs w:val="20"/>
              </w:rPr>
              <w:t>Začetni dogodek</w:t>
            </w:r>
          </w:p>
        </w:tc>
        <w:tc>
          <w:tcPr>
            <w:tcW w:w="2466" w:type="dxa"/>
            <w:tcBorders>
              <w:top w:val="single" w:sz="12" w:space="0" w:color="auto"/>
            </w:tcBorders>
            <w:vAlign w:val="center"/>
          </w:tcPr>
          <w:p w14:paraId="506D9000" w14:textId="77777777" w:rsidR="00452731" w:rsidRPr="00D87703" w:rsidRDefault="00452731" w:rsidP="009A1307">
            <w:pPr>
              <w:pStyle w:val="Brezrazmikov"/>
              <w:rPr>
                <w:sz w:val="22"/>
                <w:szCs w:val="20"/>
              </w:rPr>
            </w:pPr>
            <w:r w:rsidRPr="00D87703">
              <w:rPr>
                <w:noProof/>
                <w:sz w:val="22"/>
                <w:szCs w:val="20"/>
                <w:lang w:eastAsia="sl-SI"/>
              </w:rPr>
              <w:drawing>
                <wp:inline distT="0" distB="0" distL="0" distR="0" wp14:anchorId="50B8A68E" wp14:editId="56DA7E69">
                  <wp:extent cx="306000" cy="306000"/>
                  <wp:effectExtent l="0" t="0" r="0" b="0"/>
                  <wp:docPr id="1712641911" name="Slika 1712641911" descr="Slika, ki vsebuje besede krog, zele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641911" name="Slika 1712641911" descr="Slika, ki vsebuje besede krog, zelena&#10;&#10;Opis je samodejno ustvarje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452731" w:rsidRPr="00D87703" w14:paraId="4B61FCBA" w14:textId="77777777" w:rsidTr="009A1307">
        <w:trPr>
          <w:trHeight w:val="527"/>
          <w:jc w:val="center"/>
        </w:trPr>
        <w:tc>
          <w:tcPr>
            <w:tcW w:w="4625" w:type="dxa"/>
            <w:vAlign w:val="center"/>
          </w:tcPr>
          <w:p w14:paraId="51B71F84" w14:textId="77777777" w:rsidR="00452731" w:rsidRPr="00D87703" w:rsidRDefault="00452731" w:rsidP="009A1307">
            <w:pPr>
              <w:pStyle w:val="Brezrazmikov"/>
              <w:rPr>
                <w:sz w:val="22"/>
                <w:szCs w:val="20"/>
              </w:rPr>
            </w:pPr>
            <w:r w:rsidRPr="00D87703">
              <w:rPr>
                <w:sz w:val="22"/>
                <w:szCs w:val="20"/>
              </w:rPr>
              <w:t>Končni dogodek</w:t>
            </w:r>
          </w:p>
        </w:tc>
        <w:tc>
          <w:tcPr>
            <w:tcW w:w="2466" w:type="dxa"/>
            <w:vAlign w:val="center"/>
          </w:tcPr>
          <w:p w14:paraId="7940F0C7" w14:textId="77777777" w:rsidR="00452731" w:rsidRPr="00D87703" w:rsidRDefault="00452731" w:rsidP="009A1307">
            <w:pPr>
              <w:pStyle w:val="Brezrazmikov"/>
              <w:rPr>
                <w:sz w:val="22"/>
                <w:szCs w:val="20"/>
              </w:rPr>
            </w:pPr>
            <w:r w:rsidRPr="00D87703">
              <w:rPr>
                <w:noProof/>
                <w:sz w:val="22"/>
                <w:szCs w:val="20"/>
                <w:lang w:eastAsia="sl-SI"/>
              </w:rPr>
              <w:drawing>
                <wp:inline distT="0" distB="0" distL="0" distR="0" wp14:anchorId="17306068" wp14:editId="35EF3C97">
                  <wp:extent cx="295275" cy="290513"/>
                  <wp:effectExtent l="0" t="0" r="0" b="0"/>
                  <wp:docPr id="3538391" name="Slika 3538391" descr="Slika, ki vsebuje besede krog&#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8391" name="Slika 3538391" descr="Slika, ki vsebuje besede krog&#10;&#10;Opis je samodejno ustvarje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452731" w:rsidRPr="00D87703" w14:paraId="42503440" w14:textId="77777777" w:rsidTr="009A1307">
        <w:trPr>
          <w:trHeight w:val="529"/>
          <w:jc w:val="center"/>
        </w:trPr>
        <w:tc>
          <w:tcPr>
            <w:tcW w:w="4625" w:type="dxa"/>
            <w:vAlign w:val="center"/>
          </w:tcPr>
          <w:p w14:paraId="09293DEC" w14:textId="77777777" w:rsidR="00452731" w:rsidRPr="00D87703" w:rsidRDefault="00452731" w:rsidP="009A1307">
            <w:pPr>
              <w:pStyle w:val="Brezrazmikov"/>
              <w:rPr>
                <w:sz w:val="22"/>
                <w:szCs w:val="20"/>
              </w:rPr>
            </w:pPr>
            <w:r w:rsidRPr="00D87703">
              <w:rPr>
                <w:sz w:val="22"/>
                <w:szCs w:val="20"/>
              </w:rPr>
              <w:t>Odločitev ali razvejišče</w:t>
            </w:r>
          </w:p>
        </w:tc>
        <w:tc>
          <w:tcPr>
            <w:tcW w:w="2466" w:type="dxa"/>
            <w:vAlign w:val="center"/>
          </w:tcPr>
          <w:p w14:paraId="0E392BC1" w14:textId="77777777" w:rsidR="00452731" w:rsidRPr="00D87703" w:rsidRDefault="00452731" w:rsidP="009A1307">
            <w:pPr>
              <w:pStyle w:val="Brezrazmikov"/>
              <w:rPr>
                <w:sz w:val="22"/>
                <w:szCs w:val="20"/>
              </w:rPr>
            </w:pPr>
            <w:r w:rsidRPr="00D87703">
              <w:rPr>
                <w:noProof/>
                <w:sz w:val="22"/>
                <w:szCs w:val="20"/>
                <w:lang w:eastAsia="sl-SI"/>
              </w:rPr>
              <w:drawing>
                <wp:inline distT="0" distB="0" distL="0" distR="0" wp14:anchorId="35F43949" wp14:editId="52E27B64">
                  <wp:extent cx="323850" cy="320040"/>
                  <wp:effectExtent l="0" t="0" r="0" b="0"/>
                  <wp:docPr id="1060111141" name="Slika 1060111141" descr="Slika, ki vsebuje besede rumena, pravokotnik,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111141" name="Slika 1060111141" descr="Slika, ki vsebuje besede rumena, pravokotnik, oblikovanje&#10;&#10;Opis je samodejno ustvarje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452731" w:rsidRPr="00D87703" w14:paraId="35F63092" w14:textId="77777777" w:rsidTr="009A1307">
        <w:trPr>
          <w:trHeight w:val="527"/>
          <w:jc w:val="center"/>
        </w:trPr>
        <w:tc>
          <w:tcPr>
            <w:tcW w:w="4625" w:type="dxa"/>
            <w:vAlign w:val="center"/>
          </w:tcPr>
          <w:p w14:paraId="19F14A60" w14:textId="77777777" w:rsidR="00452731" w:rsidRPr="00D87703" w:rsidRDefault="00452731" w:rsidP="009A1307">
            <w:pPr>
              <w:pStyle w:val="Brezrazmikov"/>
              <w:rPr>
                <w:sz w:val="22"/>
                <w:szCs w:val="20"/>
              </w:rPr>
            </w:pPr>
            <w:r w:rsidRPr="00D87703">
              <w:rPr>
                <w:sz w:val="22"/>
                <w:szCs w:val="20"/>
              </w:rPr>
              <w:t>Ročna dejavnost uporabnika sistema</w:t>
            </w:r>
          </w:p>
        </w:tc>
        <w:tc>
          <w:tcPr>
            <w:tcW w:w="2466" w:type="dxa"/>
            <w:vAlign w:val="center"/>
          </w:tcPr>
          <w:p w14:paraId="58BF1785" w14:textId="77777777" w:rsidR="00452731" w:rsidRPr="00D87703" w:rsidRDefault="00452731" w:rsidP="009A1307">
            <w:pPr>
              <w:pStyle w:val="Brezrazmikov"/>
              <w:rPr>
                <w:sz w:val="22"/>
                <w:szCs w:val="20"/>
              </w:rPr>
            </w:pPr>
            <w:r w:rsidRPr="00D87703">
              <w:rPr>
                <w:noProof/>
                <w:sz w:val="22"/>
                <w:szCs w:val="20"/>
                <w:lang w:eastAsia="sl-SI"/>
              </w:rPr>
              <w:drawing>
                <wp:inline distT="0" distB="0" distL="0" distR="0" wp14:anchorId="28636E34" wp14:editId="098798EF">
                  <wp:extent cx="465476" cy="313690"/>
                  <wp:effectExtent l="0" t="0" r="0" b="0"/>
                  <wp:docPr id="123711755" name="Slika 1" descr="Slika, ki vsebuje besede besedilo, posnetek zaslona, pravokotnik,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1755" name="Slika 1" descr="Slika, ki vsebuje besede besedilo, posnetek zaslona, pravokotnik, oblikovanje&#10;&#10;Opis je samodejno ustvarjen"/>
                          <pic:cNvPicPr/>
                        </pic:nvPicPr>
                        <pic:blipFill>
                          <a:blip r:embed="rId15"/>
                          <a:stretch>
                            <a:fillRect/>
                          </a:stretch>
                        </pic:blipFill>
                        <pic:spPr>
                          <a:xfrm>
                            <a:off x="0" y="0"/>
                            <a:ext cx="476181" cy="320905"/>
                          </a:xfrm>
                          <a:prstGeom prst="rect">
                            <a:avLst/>
                          </a:prstGeom>
                        </pic:spPr>
                      </pic:pic>
                    </a:graphicData>
                  </a:graphic>
                </wp:inline>
              </w:drawing>
            </w:r>
          </w:p>
        </w:tc>
      </w:tr>
      <w:tr w:rsidR="00452731" w:rsidRPr="00D87703" w14:paraId="57C73FAD" w14:textId="77777777" w:rsidTr="009A1307">
        <w:trPr>
          <w:trHeight w:val="527"/>
          <w:jc w:val="center"/>
        </w:trPr>
        <w:tc>
          <w:tcPr>
            <w:tcW w:w="4625" w:type="dxa"/>
            <w:vAlign w:val="center"/>
          </w:tcPr>
          <w:p w14:paraId="40B2100E" w14:textId="77777777" w:rsidR="00452731" w:rsidRPr="00D87703" w:rsidRDefault="00452731" w:rsidP="009A1307">
            <w:pPr>
              <w:pStyle w:val="Brezrazmikov"/>
              <w:rPr>
                <w:sz w:val="22"/>
                <w:szCs w:val="20"/>
              </w:rPr>
            </w:pPr>
            <w:r w:rsidRPr="00D87703">
              <w:rPr>
                <w:sz w:val="22"/>
                <w:szCs w:val="20"/>
              </w:rPr>
              <w:t>Avtomatizirana dejavnost s pomočjo informacijskega sistema</w:t>
            </w:r>
          </w:p>
        </w:tc>
        <w:tc>
          <w:tcPr>
            <w:tcW w:w="2466" w:type="dxa"/>
            <w:vAlign w:val="center"/>
          </w:tcPr>
          <w:p w14:paraId="0A1EB9B6" w14:textId="77777777" w:rsidR="00452731" w:rsidRPr="00D87703" w:rsidRDefault="00452731" w:rsidP="009A1307">
            <w:pPr>
              <w:pStyle w:val="Brezrazmikov"/>
              <w:rPr>
                <w:sz w:val="22"/>
                <w:szCs w:val="20"/>
              </w:rPr>
            </w:pPr>
            <w:r w:rsidRPr="00D87703">
              <w:rPr>
                <w:noProof/>
                <w:sz w:val="22"/>
                <w:szCs w:val="20"/>
                <w:lang w:eastAsia="sl-SI"/>
              </w:rPr>
              <w:drawing>
                <wp:inline distT="0" distB="0" distL="0" distR="0" wp14:anchorId="3202CCB6" wp14:editId="30742B53">
                  <wp:extent cx="476250" cy="321791"/>
                  <wp:effectExtent l="0" t="0" r="0" b="0"/>
                  <wp:docPr id="929972508" name="Slika 929972508" descr="Slika, ki vsebuje besede pravokotnik, bel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972508" name="Slika 929972508" descr="Slika, ki vsebuje besede pravokotnik, bela, oblikovanje&#10;&#10;Opis je samodejno ustvarje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452731" w:rsidRPr="00D87703" w14:paraId="20B752CD" w14:textId="77777777" w:rsidTr="009A1307">
        <w:trPr>
          <w:trHeight w:val="514"/>
          <w:jc w:val="center"/>
        </w:trPr>
        <w:tc>
          <w:tcPr>
            <w:tcW w:w="4625" w:type="dxa"/>
            <w:tcBorders>
              <w:bottom w:val="single" w:sz="12" w:space="0" w:color="auto"/>
            </w:tcBorders>
            <w:vAlign w:val="center"/>
          </w:tcPr>
          <w:p w14:paraId="11E2B168" w14:textId="77777777" w:rsidR="00452731" w:rsidRPr="00D87703" w:rsidRDefault="00452731" w:rsidP="009A1307">
            <w:pPr>
              <w:pStyle w:val="Brezrazmikov"/>
              <w:rPr>
                <w:sz w:val="22"/>
                <w:szCs w:val="20"/>
              </w:rPr>
            </w:pPr>
            <w:r w:rsidRPr="00D87703">
              <w:rPr>
                <w:sz w:val="22"/>
                <w:szCs w:val="20"/>
              </w:rPr>
              <w:t>Potek izvajanja</w:t>
            </w:r>
          </w:p>
        </w:tc>
        <w:tc>
          <w:tcPr>
            <w:tcW w:w="2466" w:type="dxa"/>
            <w:tcBorders>
              <w:bottom w:val="single" w:sz="12" w:space="0" w:color="auto"/>
            </w:tcBorders>
            <w:vAlign w:val="center"/>
          </w:tcPr>
          <w:p w14:paraId="40BCA94A" w14:textId="77777777" w:rsidR="00452731" w:rsidRPr="00D87703" w:rsidRDefault="00452731" w:rsidP="009A1307">
            <w:pPr>
              <w:pStyle w:val="Brezrazmikov"/>
              <w:rPr>
                <w:sz w:val="22"/>
                <w:szCs w:val="20"/>
              </w:rPr>
            </w:pPr>
            <w:r w:rsidRPr="00D87703">
              <w:rPr>
                <w:noProof/>
                <w:sz w:val="22"/>
                <w:szCs w:val="20"/>
                <w:lang w:eastAsia="sl-SI"/>
              </w:rPr>
              <w:drawing>
                <wp:inline distT="0" distB="0" distL="0" distR="0" wp14:anchorId="73AED462" wp14:editId="1516AD83">
                  <wp:extent cx="1109584" cy="209550"/>
                  <wp:effectExtent l="0" t="0" r="0" b="0"/>
                  <wp:docPr id="1732930081" name="Slika 1732930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33F050EC" w14:textId="51A59470" w:rsidR="00452731" w:rsidRPr="00A76BDC" w:rsidRDefault="00452731" w:rsidP="00D87703">
      <w:pPr>
        <w:pStyle w:val="Vir"/>
      </w:pPr>
      <w:r w:rsidRPr="00A76BDC">
        <w:t xml:space="preserve">Vir: lasten, povzeto po </w:t>
      </w:r>
      <w:proofErr w:type="spellStart"/>
      <w:r w:rsidRPr="00A76BDC">
        <w:t>Bizagi</w:t>
      </w:r>
      <w:proofErr w:type="spellEnd"/>
      <w:r w:rsidRPr="00A76BDC">
        <w:t xml:space="preserve"> </w:t>
      </w:r>
      <w:proofErr w:type="spellStart"/>
      <w:r w:rsidRPr="00A76BDC">
        <w:t>Modeler</w:t>
      </w:r>
      <w:proofErr w:type="spellEnd"/>
      <w:r w:rsidRPr="00A76BDC">
        <w:t xml:space="preserve"> </w:t>
      </w:r>
      <w:r w:rsidR="0047235A">
        <w:t>(</w:t>
      </w:r>
      <w:r w:rsidRPr="00A76BDC">
        <w:t>2022)</w:t>
      </w:r>
    </w:p>
    <w:p w14:paraId="255D4E65" w14:textId="77777777" w:rsidR="00452731" w:rsidRPr="004B552A" w:rsidRDefault="00452731" w:rsidP="00D87703">
      <w:pPr>
        <w:pStyle w:val="Besedilo"/>
      </w:pPr>
      <w:r w:rsidRPr="004B552A">
        <w:t>Na sliki 2 lahko vidimo proces registracije uporabnika. Podatk</w:t>
      </w:r>
      <w:r>
        <w:t>i</w:t>
      </w:r>
      <w:r w:rsidRPr="004B552A">
        <w:t>, ki jih uporabnik vnese</w:t>
      </w:r>
      <w:r>
        <w:t>,</w:t>
      </w:r>
      <w:r w:rsidRPr="004B552A">
        <w:t xml:space="preserve"> so elektronski naslov, geslo, ponovno geslo, nato mora rešiti še </w:t>
      </w:r>
      <w:proofErr w:type="spellStart"/>
      <w:r w:rsidRPr="004B552A">
        <w:t>reCAPTCHO</w:t>
      </w:r>
      <w:proofErr w:type="spellEnd"/>
      <w:r w:rsidRPr="004B552A">
        <w:t>, če so vsi podatki pravil</w:t>
      </w:r>
      <w:r>
        <w:t>n</w:t>
      </w:r>
      <w:r w:rsidRPr="004B552A">
        <w:t>i</w:t>
      </w:r>
      <w:r>
        <w:t>,</w:t>
      </w:r>
      <w:r w:rsidRPr="004B552A">
        <w:t xml:space="preserve"> je registracija uspešna. Namen registracije in prijave pred možnostjo prijave divjega odlagališča je manj lažnih prijav divjih odlagališč</w:t>
      </w:r>
      <w:r>
        <w:t>.</w:t>
      </w:r>
    </w:p>
    <w:p w14:paraId="0795384F" w14:textId="6F393C16" w:rsidR="00452731" w:rsidRPr="00A76BDC" w:rsidRDefault="00452731" w:rsidP="00D400D1">
      <w:pPr>
        <w:pStyle w:val="Napis"/>
        <w:rPr>
          <w:i/>
          <w:iCs/>
        </w:rPr>
      </w:pPr>
      <w:bookmarkStart w:id="43" w:name="_Toc161211351"/>
      <w:r w:rsidRPr="00A76BDC">
        <w:lastRenderedPageBreak/>
        <w:t xml:space="preserve">Slika </w:t>
      </w:r>
      <w:r>
        <w:fldChar w:fldCharType="begin"/>
      </w:r>
      <w:r>
        <w:instrText xml:space="preserve"> SEQ Slika \* ARABIC </w:instrText>
      </w:r>
      <w:r>
        <w:fldChar w:fldCharType="separate"/>
      </w:r>
      <w:r w:rsidR="00A64536">
        <w:rPr>
          <w:noProof/>
        </w:rPr>
        <w:t>2</w:t>
      </w:r>
      <w:r>
        <w:rPr>
          <w:noProof/>
        </w:rPr>
        <w:fldChar w:fldCharType="end"/>
      </w:r>
      <w:r w:rsidRPr="00A76BDC">
        <w:t>: Registracija uporabnika v sistem</w:t>
      </w:r>
      <w:bookmarkEnd w:id="43"/>
    </w:p>
    <w:p w14:paraId="029DEA59" w14:textId="77777777" w:rsidR="00452731" w:rsidRPr="004B552A" w:rsidRDefault="00452731" w:rsidP="00D87703">
      <w:pPr>
        <w:pStyle w:val="Brezrazmikov"/>
        <w:jc w:val="center"/>
      </w:pPr>
      <w:r w:rsidRPr="004B552A">
        <w:rPr>
          <w:noProof/>
          <w:lang w:eastAsia="sl-SI"/>
        </w:rPr>
        <w:drawing>
          <wp:inline distT="0" distB="0" distL="0" distR="0" wp14:anchorId="220B4273" wp14:editId="2500F0AC">
            <wp:extent cx="5760720" cy="3963670"/>
            <wp:effectExtent l="0" t="0" r="0" b="0"/>
            <wp:docPr id="1531163832" name="Slika 1" descr="Slika, ki vsebuje besede besedilo, diagram,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163832" name="Slika 1" descr="Slika, ki vsebuje besede besedilo, diagram, posnetek zaslona, pisava&#10;&#10;Opis je samodejno ustvarjen"/>
                    <pic:cNvPicPr/>
                  </pic:nvPicPr>
                  <pic:blipFill>
                    <a:blip r:embed="rId18"/>
                    <a:stretch>
                      <a:fillRect/>
                    </a:stretch>
                  </pic:blipFill>
                  <pic:spPr>
                    <a:xfrm>
                      <a:off x="0" y="0"/>
                      <a:ext cx="5760720" cy="3963670"/>
                    </a:xfrm>
                    <a:prstGeom prst="rect">
                      <a:avLst/>
                    </a:prstGeom>
                  </pic:spPr>
                </pic:pic>
              </a:graphicData>
            </a:graphic>
          </wp:inline>
        </w:drawing>
      </w:r>
    </w:p>
    <w:p w14:paraId="7F33FBEB" w14:textId="77777777" w:rsidR="00452731" w:rsidRPr="00A76BDC" w:rsidRDefault="00452731" w:rsidP="00D87703">
      <w:pPr>
        <w:pStyle w:val="Vir"/>
      </w:pPr>
      <w:r w:rsidRPr="00A76BDC">
        <w:t>Vir: lasten</w:t>
      </w:r>
    </w:p>
    <w:p w14:paraId="0854714B" w14:textId="6016387F" w:rsidR="00452731" w:rsidRPr="004B552A" w:rsidRDefault="00452731" w:rsidP="00D87703">
      <w:pPr>
        <w:pStyle w:val="Besedilo"/>
      </w:pPr>
      <w:r w:rsidRPr="004B552A">
        <w:t>Slika 3 nam prikazuje proces prijave divjega odlagališča. Uporabnik se mora najprej prijaviti v sistem, v primeru</w:t>
      </w:r>
      <w:r>
        <w:t>,</w:t>
      </w:r>
      <w:r w:rsidRPr="004B552A">
        <w:t xml:space="preserve"> da ni registriran, mora najprej opraviti še registracijo. Po prijavi v sistem uporabnik izbere </w:t>
      </w:r>
      <w:r>
        <w:t>možnost</w:t>
      </w:r>
      <w:r w:rsidRPr="004B552A">
        <w:t xml:space="preserve"> za dodajanje novega odlagališča in vnese podatke o odlagališču, ki jih ima. Ti podatki so nato shranjeni v bazo podatkov in odlagališče se na zemljevidu pojavi kot nepotrjeno odlagališče, </w:t>
      </w:r>
      <w:r>
        <w:t>kar</w:t>
      </w:r>
      <w:r w:rsidRPr="004B552A">
        <w:t xml:space="preserve"> je vse</w:t>
      </w:r>
      <w:r>
        <w:t>,</w:t>
      </w:r>
      <w:r w:rsidRPr="004B552A">
        <w:t xml:space="preserve"> kar </w:t>
      </w:r>
      <w:r>
        <w:t>mora narediti</w:t>
      </w:r>
      <w:r w:rsidRPr="004B552A">
        <w:t xml:space="preserve"> registriran</w:t>
      </w:r>
      <w:r>
        <w:t>i</w:t>
      </w:r>
      <w:r w:rsidRPr="004B552A">
        <w:t xml:space="preserve"> uporabnik za prijavo divjega odlagališča. Administrator nato pregleda nepotrjeno divje odlagališče in preveri</w:t>
      </w:r>
      <w:r>
        <w:t>,</w:t>
      </w:r>
      <w:r w:rsidRPr="004B552A">
        <w:t xml:space="preserve"> ali odlagališče obstaja (za to je </w:t>
      </w:r>
      <w:r>
        <w:t>treba</w:t>
      </w:r>
      <w:r w:rsidRPr="004B552A">
        <w:t xml:space="preserve"> na teren). V primeru</w:t>
      </w:r>
      <w:r>
        <w:t>,</w:t>
      </w:r>
      <w:r w:rsidRPr="004B552A">
        <w:t xml:space="preserve"> da odlagališče obstaja, dopolni podatke o odlagališču in potrdi odlagališče, če odlagališče ne obstaja in je prijava lažna</w:t>
      </w:r>
      <w:r>
        <w:t>,</w:t>
      </w:r>
      <w:r w:rsidRPr="004B552A">
        <w:t xml:space="preserve"> izbriše odlagališče. Ko administrator potrdi odlagališče</w:t>
      </w:r>
      <w:r>
        <w:t>,</w:t>
      </w:r>
      <w:r w:rsidRPr="004B552A">
        <w:t xml:space="preserve"> </w:t>
      </w:r>
      <w:r>
        <w:t>je o njem obveščena</w:t>
      </w:r>
      <w:r w:rsidRPr="004B552A">
        <w:t xml:space="preserve"> tudi inšpekcij</w:t>
      </w:r>
      <w:r>
        <w:t>a</w:t>
      </w:r>
      <w:r w:rsidRPr="004B552A">
        <w:t>.</w:t>
      </w:r>
    </w:p>
    <w:p w14:paraId="2A8B0BA9" w14:textId="2C70ECBF" w:rsidR="00452731" w:rsidRPr="00A76BDC" w:rsidRDefault="00452731" w:rsidP="00D400D1">
      <w:pPr>
        <w:pStyle w:val="Napis"/>
        <w:rPr>
          <w:i/>
          <w:iCs/>
        </w:rPr>
      </w:pPr>
      <w:bookmarkStart w:id="44" w:name="_Toc161211352"/>
      <w:r w:rsidRPr="00A76BDC">
        <w:lastRenderedPageBreak/>
        <w:t xml:space="preserve">Slika </w:t>
      </w:r>
      <w:r>
        <w:fldChar w:fldCharType="begin"/>
      </w:r>
      <w:r>
        <w:instrText xml:space="preserve"> SEQ Slika \* ARABIC </w:instrText>
      </w:r>
      <w:r>
        <w:fldChar w:fldCharType="separate"/>
      </w:r>
      <w:r w:rsidR="00A64536">
        <w:rPr>
          <w:noProof/>
        </w:rPr>
        <w:t>3</w:t>
      </w:r>
      <w:r>
        <w:rPr>
          <w:noProof/>
        </w:rPr>
        <w:fldChar w:fldCharType="end"/>
      </w:r>
      <w:r w:rsidRPr="00A76BDC">
        <w:t>: Proces prijave divjega odlagališča</w:t>
      </w:r>
      <w:bookmarkEnd w:id="44"/>
    </w:p>
    <w:p w14:paraId="334B1BD3" w14:textId="77777777" w:rsidR="00452731" w:rsidRPr="004B552A" w:rsidRDefault="00452731" w:rsidP="00D87703">
      <w:pPr>
        <w:pStyle w:val="Brezrazmikov"/>
        <w:jc w:val="center"/>
      </w:pPr>
      <w:r w:rsidRPr="004B552A">
        <w:rPr>
          <w:noProof/>
          <w:lang w:eastAsia="sl-SI"/>
        </w:rPr>
        <w:drawing>
          <wp:inline distT="0" distB="0" distL="0" distR="0" wp14:anchorId="301DC77C" wp14:editId="017AA117">
            <wp:extent cx="5760720" cy="6330950"/>
            <wp:effectExtent l="0" t="0" r="0" b="0"/>
            <wp:docPr id="928142253" name="Slika 1" descr="Slika, ki vsebuje besede besedilo, posnetek zaslona, diagram, vzporedno&#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142253" name="Slika 1" descr="Slika, ki vsebuje besede besedilo, posnetek zaslona, diagram, vzporedno&#10;&#10;Opis je samodejno ustvarjen"/>
                    <pic:cNvPicPr/>
                  </pic:nvPicPr>
                  <pic:blipFill>
                    <a:blip r:embed="rId19"/>
                    <a:stretch>
                      <a:fillRect/>
                    </a:stretch>
                  </pic:blipFill>
                  <pic:spPr>
                    <a:xfrm>
                      <a:off x="0" y="0"/>
                      <a:ext cx="5760720" cy="6330950"/>
                    </a:xfrm>
                    <a:prstGeom prst="rect">
                      <a:avLst/>
                    </a:prstGeom>
                  </pic:spPr>
                </pic:pic>
              </a:graphicData>
            </a:graphic>
          </wp:inline>
        </w:drawing>
      </w:r>
    </w:p>
    <w:p w14:paraId="637747CA" w14:textId="77777777" w:rsidR="00452731" w:rsidRPr="00A76BDC" w:rsidRDefault="00452731" w:rsidP="00D87703">
      <w:pPr>
        <w:pStyle w:val="Vir"/>
      </w:pPr>
      <w:r w:rsidRPr="00A76BDC">
        <w:t>Vir: lasten</w:t>
      </w:r>
    </w:p>
    <w:p w14:paraId="7209FDED" w14:textId="77777777" w:rsidR="00452731" w:rsidRPr="00085F6F" w:rsidRDefault="00452731" w:rsidP="00085F6F">
      <w:pPr>
        <w:pStyle w:val="Naslov2"/>
      </w:pPr>
      <w:bookmarkStart w:id="45" w:name="_Toc161145048"/>
      <w:bookmarkStart w:id="46" w:name="_Toc161247289"/>
      <w:r w:rsidRPr="00085F6F">
        <w:t>OPREDELITEV ZAHTEV IN UPORABLJENIH TEHNOLOGIJ</w:t>
      </w:r>
      <w:bookmarkEnd w:id="45"/>
      <w:bookmarkEnd w:id="46"/>
      <w:r w:rsidRPr="00085F6F">
        <w:t xml:space="preserve">  </w:t>
      </w:r>
    </w:p>
    <w:p w14:paraId="045F5C5F" w14:textId="77777777" w:rsidR="00452731" w:rsidRPr="004B552A" w:rsidRDefault="00452731" w:rsidP="00D87703">
      <w:pPr>
        <w:pStyle w:val="Besedilo"/>
      </w:pPr>
      <w:r w:rsidRPr="004B552A">
        <w:t xml:space="preserve">Specifikacija zahtev je ena </w:t>
      </w:r>
      <w:r>
        <w:t xml:space="preserve">izmed </w:t>
      </w:r>
      <w:r w:rsidRPr="004B552A">
        <w:t>pomembnejših dejavnosti pri razvoju nove aplikacije. Vsebuje opis uporabniških vlog v aplikaciji, funkcionalne zahteve, ki opisujejo primere uporabe, nefunkcionalne zahteve, diagram primerov uporabe, ki grafično prikaže primere uporabe in kateri akterji jih lahko uporabljajo</w:t>
      </w:r>
      <w:r>
        <w:t>,</w:t>
      </w:r>
      <w:r w:rsidRPr="004B552A">
        <w:t xml:space="preserve"> </w:t>
      </w:r>
      <w:r>
        <w:t>ter</w:t>
      </w:r>
      <w:r w:rsidRPr="004B552A">
        <w:t xml:space="preserve"> opis vmesnikov, ki prikaže</w:t>
      </w:r>
      <w:r>
        <w:t>,</w:t>
      </w:r>
      <w:r w:rsidRPr="004B552A">
        <w:t xml:space="preserve"> </w:t>
      </w:r>
      <w:r>
        <w:t>kakšna</w:t>
      </w:r>
      <w:r w:rsidRPr="004B552A">
        <w:t xml:space="preserve"> naj bi </w:t>
      </w:r>
      <w:r>
        <w:t xml:space="preserve">bila </w:t>
      </w:r>
      <w:r w:rsidRPr="004B552A">
        <w:t>aplikacija po razvoju.</w:t>
      </w:r>
    </w:p>
    <w:p w14:paraId="596751F2" w14:textId="77777777" w:rsidR="00452731" w:rsidRPr="00561D93" w:rsidRDefault="00452731" w:rsidP="00561D93">
      <w:pPr>
        <w:pStyle w:val="Naslov3"/>
      </w:pPr>
      <w:bookmarkStart w:id="47" w:name="_Toc161145049"/>
      <w:bookmarkStart w:id="48" w:name="_Toc161247290"/>
      <w:r w:rsidRPr="00561D93">
        <w:lastRenderedPageBreak/>
        <w:t>Slovar pojmov</w:t>
      </w:r>
      <w:bookmarkEnd w:id="47"/>
      <w:bookmarkEnd w:id="48"/>
    </w:p>
    <w:p w14:paraId="6BBF9BE9" w14:textId="77777777" w:rsidR="00452731" w:rsidRPr="004B552A" w:rsidRDefault="00452731" w:rsidP="00D87703">
      <w:pPr>
        <w:pStyle w:val="Besedilo"/>
      </w:pPr>
      <w:r>
        <w:t xml:space="preserve">Uporabniška vloga – uporabnik lahko v sistemu zaseda različne vloge (administrator, registriran uporabnik, gost), ki mu omogočajo različne funkcionalnosti oziroma početje v sistemu. </w:t>
      </w:r>
    </w:p>
    <w:p w14:paraId="30CD222C" w14:textId="77777777" w:rsidR="00452731" w:rsidRPr="004B552A" w:rsidRDefault="00452731" w:rsidP="00D87703">
      <w:pPr>
        <w:pStyle w:val="Besedilo"/>
      </w:pPr>
      <w:r w:rsidRPr="004B552A">
        <w:t xml:space="preserve">Prijava – prijava v sistem </w:t>
      </w:r>
      <w:r>
        <w:t>z</w:t>
      </w:r>
      <w:r w:rsidRPr="004B552A">
        <w:t xml:space="preserve"> elektronsko pošto in geslom, ki ga je uporabnik izbral.</w:t>
      </w:r>
    </w:p>
    <w:p w14:paraId="48A4B472" w14:textId="77777777" w:rsidR="00452731" w:rsidRPr="004B552A" w:rsidRDefault="00452731" w:rsidP="00D87703">
      <w:pPr>
        <w:pStyle w:val="Besedilo"/>
      </w:pPr>
      <w:r w:rsidRPr="004B552A">
        <w:t>Registracija – registracija v sistem</w:t>
      </w:r>
      <w:r>
        <w:t>,</w:t>
      </w:r>
      <w:r w:rsidRPr="004B552A">
        <w:t xml:space="preserve"> kjer uporabnik poda nekaj svojih osebnih podatkov</w:t>
      </w:r>
      <w:r>
        <w:t>,</w:t>
      </w:r>
      <w:r w:rsidRPr="004B552A">
        <w:t xml:space="preserve"> svojo elektronsko pošto in vnese izbrano geslo.</w:t>
      </w:r>
    </w:p>
    <w:p w14:paraId="71AB57AC" w14:textId="77777777" w:rsidR="00452731" w:rsidRPr="004B552A" w:rsidRDefault="00452731" w:rsidP="00D87703">
      <w:pPr>
        <w:pStyle w:val="Besedilo"/>
      </w:pPr>
      <w:proofErr w:type="spellStart"/>
      <w:r w:rsidRPr="004B552A">
        <w:t>reCAPTCHA</w:t>
      </w:r>
      <w:proofErr w:type="spellEnd"/>
      <w:r w:rsidRPr="004B552A">
        <w:t xml:space="preserve"> – Googlova brezplačna storitev, ki pomaga zaščititi spletna me</w:t>
      </w:r>
      <w:r>
        <w:t>s</w:t>
      </w:r>
      <w:r w:rsidRPr="004B552A">
        <w:t>ta pred neželeno pošto in zlorabo.</w:t>
      </w:r>
    </w:p>
    <w:p w14:paraId="554F4EA7" w14:textId="77777777" w:rsidR="00452731" w:rsidRPr="004B552A" w:rsidRDefault="00452731" w:rsidP="00D87703">
      <w:pPr>
        <w:pStyle w:val="Besedilo"/>
      </w:pPr>
      <w:r w:rsidRPr="004B552A">
        <w:t xml:space="preserve">GPS – Global </w:t>
      </w:r>
      <w:proofErr w:type="spellStart"/>
      <w:r w:rsidRPr="004B552A">
        <w:t>Positioning</w:t>
      </w:r>
      <w:proofErr w:type="spellEnd"/>
      <w:r w:rsidRPr="004B552A">
        <w:t xml:space="preserve"> </w:t>
      </w:r>
      <w:proofErr w:type="spellStart"/>
      <w:r w:rsidRPr="004B552A">
        <w:t>System</w:t>
      </w:r>
      <w:proofErr w:type="spellEnd"/>
      <w:r>
        <w:t xml:space="preserve"> </w:t>
      </w:r>
      <w:r w:rsidRPr="004B552A">
        <w:t>(</w:t>
      </w:r>
      <w:r>
        <w:t xml:space="preserve">slo. </w:t>
      </w:r>
      <w:r w:rsidRPr="004B552A">
        <w:t xml:space="preserve">sistem globalnega </w:t>
      </w:r>
      <w:proofErr w:type="spellStart"/>
      <w:r w:rsidRPr="004B552A">
        <w:t>pozicioniranja</w:t>
      </w:r>
      <w:proofErr w:type="spellEnd"/>
      <w:r w:rsidRPr="004B552A">
        <w:t>) je globalni satelitski navigacijski sistem, ki zagotavlja sinhronizacijo lokacije, hitrosti in časa. GPS</w:t>
      </w:r>
      <w:r>
        <w:t>-</w:t>
      </w:r>
      <w:r w:rsidRPr="004B552A">
        <w:t xml:space="preserve">sisteme lahko najdemo povsod, npr. v avtu, </w:t>
      </w:r>
      <w:r>
        <w:t xml:space="preserve">na </w:t>
      </w:r>
      <w:r w:rsidRPr="004B552A">
        <w:t xml:space="preserve">pametnem telefonu ali </w:t>
      </w:r>
      <w:r>
        <w:t xml:space="preserve">v </w:t>
      </w:r>
      <w:r w:rsidRPr="004B552A">
        <w:t>uri.</w:t>
      </w:r>
    </w:p>
    <w:p w14:paraId="7AF3B021" w14:textId="52F9B1DA" w:rsidR="005C2CC3" w:rsidRPr="004B552A" w:rsidRDefault="00452731" w:rsidP="00D87703">
      <w:pPr>
        <w:pStyle w:val="Besedilo"/>
      </w:pPr>
      <w:r w:rsidRPr="004B552A">
        <w:t>Administrator – skrbnik sistema, ki lahko dodel</w:t>
      </w:r>
      <w:r>
        <w:t>j</w:t>
      </w:r>
      <w:r w:rsidRPr="004B552A">
        <w:t xml:space="preserve">uje </w:t>
      </w:r>
      <w:proofErr w:type="spellStart"/>
      <w:r w:rsidRPr="004B552A">
        <w:t>moderatorske</w:t>
      </w:r>
      <w:proofErr w:type="spellEnd"/>
      <w:r w:rsidRPr="004B552A">
        <w:t xml:space="preserve"> pravice in odvzame dostop uporabniku.</w:t>
      </w:r>
    </w:p>
    <w:p w14:paraId="62D9F0C2" w14:textId="4AE5DFBB" w:rsidR="005C2CC3" w:rsidRPr="004B552A" w:rsidRDefault="005C2CC3" w:rsidP="00D87703">
      <w:pPr>
        <w:pStyle w:val="Besedilo"/>
      </w:pPr>
      <w:r>
        <w:t>Zaledni del aplikacije</w:t>
      </w:r>
      <w:r w:rsidRPr="004B552A">
        <w:t xml:space="preserve"> – </w:t>
      </w:r>
      <w:r w:rsidR="006734F3" w:rsidRPr="006734F3">
        <w:t>predstavlja tisti del programske opreme, ki deluje na strežniku in je odgovoren za obdelavo zahtevkov, shranjevanje podatkov ter izvajanje poslovnih logik, ki niso neposredno vidne uporabniku.</w:t>
      </w:r>
    </w:p>
    <w:p w14:paraId="34277FDD" w14:textId="0744C5CF" w:rsidR="00452731" w:rsidRPr="004B552A" w:rsidRDefault="005C2CC3" w:rsidP="00D87703">
      <w:pPr>
        <w:pStyle w:val="Besedilo"/>
      </w:pPr>
      <w:r>
        <w:t>Čelni del aplikacije</w:t>
      </w:r>
      <w:r w:rsidRPr="004B552A">
        <w:t xml:space="preserve"> –</w:t>
      </w:r>
      <w:r>
        <w:t xml:space="preserve"> </w:t>
      </w:r>
      <w:r w:rsidRPr="005C2CC3">
        <w:t>se nanaša na tisti del programske opreme, ki je odgovoren za uporabniški vmesnik in komunikacijo z uporabniki</w:t>
      </w:r>
      <w:r>
        <w:t>,</w:t>
      </w:r>
      <w:r w:rsidRPr="005C2CC3">
        <w:t xml:space="preserve"> je tisti del</w:t>
      </w:r>
      <w:r>
        <w:t xml:space="preserve"> aplikacije</w:t>
      </w:r>
      <w:r w:rsidRPr="005C2CC3">
        <w:t>, ki ga uporabniki vidijo in uporabljajo.</w:t>
      </w:r>
    </w:p>
    <w:p w14:paraId="6A611A39" w14:textId="77777777" w:rsidR="00452731" w:rsidRPr="00561D93" w:rsidRDefault="00452731" w:rsidP="00561D93">
      <w:pPr>
        <w:pStyle w:val="Naslov3"/>
      </w:pPr>
      <w:bookmarkStart w:id="49" w:name="_Toc161145050"/>
      <w:bookmarkStart w:id="50" w:name="_Toc161247291"/>
      <w:r w:rsidRPr="00561D93">
        <w:t>Uporabniške vloge</w:t>
      </w:r>
      <w:bookmarkEnd w:id="49"/>
      <w:bookmarkEnd w:id="50"/>
    </w:p>
    <w:p w14:paraId="2A37EDDA" w14:textId="77777777" w:rsidR="00452731" w:rsidRPr="004B552A" w:rsidRDefault="00452731" w:rsidP="00D87703">
      <w:pPr>
        <w:pStyle w:val="Besedilo"/>
      </w:pPr>
      <w:r w:rsidRPr="004B552A">
        <w:t>Aplikacija predvideva tri tipe uporabnikov: gosta, registriranega uporabnika in administratorja. Vsak od njih ima v aplikaciji svoj nabor pravic</w:t>
      </w:r>
      <w:r>
        <w:t>,</w:t>
      </w:r>
      <w:r w:rsidRPr="004B552A">
        <w:t xml:space="preserve"> in sicer: </w:t>
      </w:r>
      <w:r w:rsidRPr="004B552A">
        <w:rPr>
          <w:i/>
          <w:iCs/>
        </w:rPr>
        <w:t>Gost</w:t>
      </w:r>
      <w:r w:rsidRPr="004B552A">
        <w:t xml:space="preserve"> se lahko registrira ali preprosto uporablja oziroma vstopi v aplikacijo brez prijave. Ob vstopu v aplikacijo mu je na voljo začetna stran</w:t>
      </w:r>
      <w:r>
        <w:t>,</w:t>
      </w:r>
      <w:r w:rsidRPr="004B552A">
        <w:t xml:space="preserve"> na kateri je zemljevid </w:t>
      </w:r>
      <w:r>
        <w:t>s</w:t>
      </w:r>
      <w:r w:rsidRPr="004B552A">
        <w:t xml:space="preserve"> črnimi odlagališči. Na zemljevidu si za več informacij lahko izbere odlagališče in vse informacije o odlagališču, ki so na voljo, bodo prikazane. Na voljo mu je tudi gumb za pomoč uporabnikom sistema, kjer lahko prebere vsa potrebna navodila za uporabo sistema.</w:t>
      </w:r>
    </w:p>
    <w:p w14:paraId="3EAC8250" w14:textId="77777777" w:rsidR="00452731" w:rsidRPr="004B552A" w:rsidRDefault="00452731" w:rsidP="00D87703">
      <w:pPr>
        <w:pStyle w:val="Besedilo"/>
      </w:pPr>
      <w:r w:rsidRPr="004B552A">
        <w:rPr>
          <w:i/>
          <w:iCs/>
        </w:rPr>
        <w:t>Registriran uporabnik</w:t>
      </w:r>
      <w:r w:rsidRPr="004B552A">
        <w:t xml:space="preserve"> ima možnost prijave v sistem. Ob vstopu v sistem mu je na voljo začetna stran, kjer na zemljevidu vidi označena divja odlagališča. Če izbere določeno odlagališče</w:t>
      </w:r>
      <w:r>
        <w:t>,</w:t>
      </w:r>
      <w:r w:rsidRPr="004B552A">
        <w:t xml:space="preserve"> lahko vidi podatke odlagališča in komentarje drugih uporabnikov, če ti obstajajo. Na voljo mu je tudi gumb za pomoč, kjer lahko prebere navodila za uporabo sistema. </w:t>
      </w:r>
      <w:r>
        <w:t>Prijavlja lahko</w:t>
      </w:r>
      <w:r w:rsidRPr="004B552A">
        <w:t xml:space="preserve"> neprimerne komentarje in nova odlagališča. Prav tako lahko ureja svoj profil, </w:t>
      </w:r>
      <w:r>
        <w:t>kar</w:t>
      </w:r>
      <w:r w:rsidRPr="004B552A">
        <w:t xml:space="preserve"> pomeni, da lahko spreminja uporabniško ime in geslo.</w:t>
      </w:r>
    </w:p>
    <w:p w14:paraId="7B1000CA" w14:textId="77777777" w:rsidR="00452731" w:rsidRPr="004B552A" w:rsidRDefault="00452731" w:rsidP="00D87703">
      <w:pPr>
        <w:pStyle w:val="Besedilo"/>
      </w:pPr>
      <w:r w:rsidRPr="004B552A">
        <w:rPr>
          <w:i/>
          <w:iCs/>
        </w:rPr>
        <w:lastRenderedPageBreak/>
        <w:t>Administrator</w:t>
      </w:r>
      <w:r w:rsidRPr="004B552A">
        <w:t xml:space="preserve"> ima možnost prijave v sistem. Ob vstopu v sistem mu je na voljo začetna stran, če izbere določeno lokacijo na zemljevidu</w:t>
      </w:r>
      <w:r>
        <w:t>,</w:t>
      </w:r>
      <w:r w:rsidRPr="004B552A">
        <w:t xml:space="preserve"> se mu prikažejo podatki odlagališča in vsi komentarji uporabnikov za tisto odlagališče. Odlagališče lahko označi kot očiščeno oziroma sanirano. </w:t>
      </w:r>
      <w:r>
        <w:t>Prav tako lahko</w:t>
      </w:r>
      <w:r w:rsidRPr="004B552A">
        <w:t xml:space="preserve"> briše komentarje in ureja svoj profil. Ogleda si lahko prijave neprimernih komentarjev uporabnikov in nove prijave divjih odlagališč, ki jih lahko potrdi ali zavrne, če je prijava lažna. </w:t>
      </w:r>
    </w:p>
    <w:p w14:paraId="2FFB3B65" w14:textId="77777777" w:rsidR="00452731" w:rsidRPr="004B552A" w:rsidRDefault="00452731" w:rsidP="00D87703">
      <w:pPr>
        <w:pStyle w:val="Besedilo"/>
      </w:pPr>
      <w:r>
        <w:t>V tabeli 2 je prikazano, katere funkcionalnosti lahko uporabljajo določene vloge v aplikaciji. Razvidno je, da gost lahko uporablja najmanj funkcionalnosti, registriran uporabnik ima dostop do večine funkcionalnosti, medtem ko ima administrator dostop do vseh.</w:t>
      </w:r>
    </w:p>
    <w:p w14:paraId="48028C63" w14:textId="753DB946" w:rsidR="00452731" w:rsidRPr="00A76BDC" w:rsidRDefault="00452731" w:rsidP="00D400D1">
      <w:pPr>
        <w:pStyle w:val="Napis"/>
        <w:rPr>
          <w:i/>
          <w:iCs/>
        </w:rPr>
      </w:pPr>
      <w:bookmarkStart w:id="51" w:name="_Toc161211374"/>
      <w:r w:rsidRPr="00A76BDC">
        <w:t xml:space="preserve">Tabela </w:t>
      </w:r>
      <w:r>
        <w:fldChar w:fldCharType="begin"/>
      </w:r>
      <w:r>
        <w:instrText xml:space="preserve"> SEQ Tabela \* ARABIC </w:instrText>
      </w:r>
      <w:r>
        <w:fldChar w:fldCharType="separate"/>
      </w:r>
      <w:r w:rsidR="00A64536">
        <w:rPr>
          <w:noProof/>
        </w:rPr>
        <w:t>2</w:t>
      </w:r>
      <w:r>
        <w:rPr>
          <w:noProof/>
        </w:rPr>
        <w:fldChar w:fldCharType="end"/>
      </w:r>
      <w:r w:rsidRPr="00A76BDC">
        <w:t>: Možnost uporabe funkcionalnosti določenih vlog</w:t>
      </w:r>
      <w:bookmarkEnd w:id="51"/>
    </w:p>
    <w:tbl>
      <w:tblPr>
        <w:tblStyle w:val="Tabelamrea"/>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2"/>
        <w:gridCol w:w="1577"/>
        <w:gridCol w:w="1577"/>
        <w:gridCol w:w="1794"/>
      </w:tblGrid>
      <w:tr w:rsidR="00452731" w:rsidRPr="00D87703" w14:paraId="3FC9EF32" w14:textId="77777777" w:rsidTr="00D87703">
        <w:trPr>
          <w:cantSplit/>
          <w:jc w:val="center"/>
        </w:trPr>
        <w:tc>
          <w:tcPr>
            <w:tcW w:w="2272" w:type="pct"/>
            <w:tcBorders>
              <w:top w:val="single" w:sz="12" w:space="0" w:color="auto"/>
              <w:bottom w:val="single" w:sz="12" w:space="0" w:color="auto"/>
            </w:tcBorders>
            <w:vAlign w:val="center"/>
          </w:tcPr>
          <w:p w14:paraId="24D095D9" w14:textId="77777777" w:rsidR="00452731" w:rsidRPr="00D87703" w:rsidRDefault="00452731" w:rsidP="009A1307">
            <w:pPr>
              <w:pStyle w:val="Brezrazmikov"/>
              <w:rPr>
                <w:b/>
                <w:bCs/>
                <w:sz w:val="22"/>
              </w:rPr>
            </w:pPr>
            <w:r w:rsidRPr="00D87703">
              <w:rPr>
                <w:b/>
                <w:bCs/>
                <w:sz w:val="22"/>
              </w:rPr>
              <w:t>Funkcionalnosti</w:t>
            </w:r>
          </w:p>
        </w:tc>
        <w:tc>
          <w:tcPr>
            <w:tcW w:w="869" w:type="pct"/>
            <w:tcBorders>
              <w:top w:val="single" w:sz="12" w:space="0" w:color="auto"/>
              <w:bottom w:val="single" w:sz="12" w:space="0" w:color="auto"/>
            </w:tcBorders>
            <w:vAlign w:val="center"/>
          </w:tcPr>
          <w:p w14:paraId="71115E2D" w14:textId="77777777" w:rsidR="00452731" w:rsidRPr="00D87703" w:rsidRDefault="00452731" w:rsidP="009A1307">
            <w:pPr>
              <w:pStyle w:val="Brezrazmikov"/>
              <w:rPr>
                <w:b/>
                <w:bCs/>
                <w:sz w:val="22"/>
              </w:rPr>
            </w:pPr>
            <w:r w:rsidRPr="00D87703">
              <w:rPr>
                <w:b/>
                <w:bCs/>
                <w:sz w:val="22"/>
              </w:rPr>
              <w:t>Gost</w:t>
            </w:r>
          </w:p>
        </w:tc>
        <w:tc>
          <w:tcPr>
            <w:tcW w:w="869" w:type="pct"/>
            <w:tcBorders>
              <w:top w:val="single" w:sz="12" w:space="0" w:color="auto"/>
              <w:bottom w:val="single" w:sz="12" w:space="0" w:color="auto"/>
            </w:tcBorders>
            <w:vAlign w:val="center"/>
          </w:tcPr>
          <w:p w14:paraId="4256D4F7" w14:textId="77777777" w:rsidR="00452731" w:rsidRPr="00D87703" w:rsidRDefault="00452731" w:rsidP="009A1307">
            <w:pPr>
              <w:pStyle w:val="Brezrazmikov"/>
              <w:rPr>
                <w:b/>
                <w:bCs/>
                <w:sz w:val="22"/>
              </w:rPr>
            </w:pPr>
            <w:r w:rsidRPr="00D87703">
              <w:rPr>
                <w:b/>
                <w:bCs/>
                <w:sz w:val="22"/>
              </w:rPr>
              <w:t>Registriran uporabnik</w:t>
            </w:r>
          </w:p>
        </w:tc>
        <w:tc>
          <w:tcPr>
            <w:tcW w:w="989" w:type="pct"/>
            <w:tcBorders>
              <w:top w:val="single" w:sz="12" w:space="0" w:color="auto"/>
              <w:bottom w:val="single" w:sz="12" w:space="0" w:color="auto"/>
            </w:tcBorders>
            <w:vAlign w:val="center"/>
          </w:tcPr>
          <w:p w14:paraId="1834E1DF" w14:textId="77777777" w:rsidR="00452731" w:rsidRPr="00D87703" w:rsidRDefault="00452731" w:rsidP="009A1307">
            <w:pPr>
              <w:pStyle w:val="Brezrazmikov"/>
              <w:rPr>
                <w:b/>
                <w:bCs/>
                <w:sz w:val="22"/>
              </w:rPr>
            </w:pPr>
            <w:r w:rsidRPr="00D87703">
              <w:rPr>
                <w:b/>
                <w:bCs/>
                <w:sz w:val="22"/>
              </w:rPr>
              <w:t>Administrator</w:t>
            </w:r>
          </w:p>
        </w:tc>
      </w:tr>
      <w:tr w:rsidR="00452731" w:rsidRPr="00D87703" w14:paraId="75739010" w14:textId="77777777" w:rsidTr="00D87703">
        <w:trPr>
          <w:cantSplit/>
          <w:jc w:val="center"/>
        </w:trPr>
        <w:tc>
          <w:tcPr>
            <w:tcW w:w="2272" w:type="pct"/>
            <w:tcBorders>
              <w:top w:val="single" w:sz="12" w:space="0" w:color="auto"/>
            </w:tcBorders>
            <w:vAlign w:val="center"/>
          </w:tcPr>
          <w:p w14:paraId="40EA1A12" w14:textId="77777777" w:rsidR="00452731" w:rsidRPr="00D87703" w:rsidRDefault="00452731" w:rsidP="009A1307">
            <w:pPr>
              <w:pStyle w:val="Brezrazmikov"/>
              <w:rPr>
                <w:sz w:val="22"/>
              </w:rPr>
            </w:pPr>
            <w:r w:rsidRPr="00D87703">
              <w:rPr>
                <w:sz w:val="22"/>
              </w:rPr>
              <w:t>Registracija uporabnika v sistem</w:t>
            </w:r>
          </w:p>
        </w:tc>
        <w:tc>
          <w:tcPr>
            <w:tcW w:w="869" w:type="pct"/>
            <w:tcBorders>
              <w:top w:val="single" w:sz="12" w:space="0" w:color="auto"/>
            </w:tcBorders>
            <w:vAlign w:val="center"/>
          </w:tcPr>
          <w:p w14:paraId="6FF6F443" w14:textId="77777777" w:rsidR="00452731" w:rsidRPr="00D87703" w:rsidRDefault="00452731" w:rsidP="009A1307">
            <w:pPr>
              <w:pStyle w:val="Brezrazmikov"/>
              <w:rPr>
                <w:sz w:val="22"/>
              </w:rPr>
            </w:pPr>
            <w:r w:rsidRPr="00D87703">
              <w:rPr>
                <w:sz w:val="22"/>
              </w:rPr>
              <w:t>X</w:t>
            </w:r>
          </w:p>
        </w:tc>
        <w:tc>
          <w:tcPr>
            <w:tcW w:w="869" w:type="pct"/>
            <w:tcBorders>
              <w:top w:val="single" w:sz="12" w:space="0" w:color="auto"/>
            </w:tcBorders>
            <w:vAlign w:val="center"/>
          </w:tcPr>
          <w:p w14:paraId="7005925E" w14:textId="77777777" w:rsidR="00452731" w:rsidRPr="00D87703" w:rsidRDefault="00452731" w:rsidP="009A1307">
            <w:pPr>
              <w:pStyle w:val="Brezrazmikov"/>
              <w:rPr>
                <w:sz w:val="22"/>
              </w:rPr>
            </w:pPr>
            <w:r w:rsidRPr="00D87703">
              <w:rPr>
                <w:sz w:val="22"/>
              </w:rPr>
              <w:t>X</w:t>
            </w:r>
          </w:p>
        </w:tc>
        <w:tc>
          <w:tcPr>
            <w:tcW w:w="989" w:type="pct"/>
            <w:tcBorders>
              <w:top w:val="single" w:sz="12" w:space="0" w:color="auto"/>
            </w:tcBorders>
            <w:vAlign w:val="center"/>
          </w:tcPr>
          <w:p w14:paraId="20CD0CDF" w14:textId="77777777" w:rsidR="00452731" w:rsidRPr="00D87703" w:rsidRDefault="00452731" w:rsidP="009A1307">
            <w:pPr>
              <w:pStyle w:val="Brezrazmikov"/>
              <w:rPr>
                <w:sz w:val="22"/>
              </w:rPr>
            </w:pPr>
            <w:r w:rsidRPr="00D87703">
              <w:rPr>
                <w:sz w:val="22"/>
              </w:rPr>
              <w:t>X</w:t>
            </w:r>
          </w:p>
        </w:tc>
      </w:tr>
      <w:tr w:rsidR="00452731" w:rsidRPr="00D87703" w14:paraId="4D187614" w14:textId="77777777" w:rsidTr="00D87703">
        <w:trPr>
          <w:cantSplit/>
          <w:jc w:val="center"/>
        </w:trPr>
        <w:tc>
          <w:tcPr>
            <w:tcW w:w="2272" w:type="pct"/>
            <w:vAlign w:val="center"/>
          </w:tcPr>
          <w:p w14:paraId="6D6AB9D5" w14:textId="77777777" w:rsidR="00452731" w:rsidRPr="00D87703" w:rsidRDefault="00452731" w:rsidP="009A1307">
            <w:pPr>
              <w:pStyle w:val="Brezrazmikov"/>
              <w:rPr>
                <w:sz w:val="22"/>
              </w:rPr>
            </w:pPr>
            <w:r w:rsidRPr="00D87703">
              <w:rPr>
                <w:sz w:val="22"/>
              </w:rPr>
              <w:t>Prijava v sistem</w:t>
            </w:r>
          </w:p>
        </w:tc>
        <w:tc>
          <w:tcPr>
            <w:tcW w:w="869" w:type="pct"/>
            <w:vAlign w:val="center"/>
          </w:tcPr>
          <w:p w14:paraId="326822AE" w14:textId="77777777" w:rsidR="00452731" w:rsidRPr="00D87703" w:rsidRDefault="00452731" w:rsidP="009A1307">
            <w:pPr>
              <w:pStyle w:val="Brezrazmikov"/>
              <w:rPr>
                <w:sz w:val="22"/>
              </w:rPr>
            </w:pPr>
            <w:r w:rsidRPr="00D87703">
              <w:rPr>
                <w:sz w:val="22"/>
              </w:rPr>
              <w:t>X</w:t>
            </w:r>
          </w:p>
        </w:tc>
        <w:tc>
          <w:tcPr>
            <w:tcW w:w="869" w:type="pct"/>
            <w:vAlign w:val="center"/>
          </w:tcPr>
          <w:p w14:paraId="60074241" w14:textId="77777777" w:rsidR="00452731" w:rsidRPr="00D87703" w:rsidRDefault="00452731" w:rsidP="009A1307">
            <w:pPr>
              <w:pStyle w:val="Brezrazmikov"/>
              <w:rPr>
                <w:sz w:val="22"/>
              </w:rPr>
            </w:pPr>
            <w:r w:rsidRPr="00D87703">
              <w:rPr>
                <w:sz w:val="22"/>
              </w:rPr>
              <w:t>X</w:t>
            </w:r>
          </w:p>
        </w:tc>
        <w:tc>
          <w:tcPr>
            <w:tcW w:w="989" w:type="pct"/>
            <w:vAlign w:val="center"/>
          </w:tcPr>
          <w:p w14:paraId="118597AD" w14:textId="77777777" w:rsidR="00452731" w:rsidRPr="00D87703" w:rsidRDefault="00452731" w:rsidP="009A1307">
            <w:pPr>
              <w:pStyle w:val="Brezrazmikov"/>
              <w:rPr>
                <w:sz w:val="22"/>
              </w:rPr>
            </w:pPr>
            <w:r w:rsidRPr="00D87703">
              <w:rPr>
                <w:sz w:val="22"/>
              </w:rPr>
              <w:t>X</w:t>
            </w:r>
          </w:p>
        </w:tc>
      </w:tr>
      <w:tr w:rsidR="00452731" w:rsidRPr="00D87703" w14:paraId="51108922" w14:textId="77777777" w:rsidTr="00D87703">
        <w:trPr>
          <w:cantSplit/>
          <w:jc w:val="center"/>
        </w:trPr>
        <w:tc>
          <w:tcPr>
            <w:tcW w:w="2272" w:type="pct"/>
            <w:vAlign w:val="center"/>
          </w:tcPr>
          <w:p w14:paraId="3E76B9E1" w14:textId="77777777" w:rsidR="00452731" w:rsidRPr="00D87703" w:rsidRDefault="00452731" w:rsidP="009A1307">
            <w:pPr>
              <w:pStyle w:val="Brezrazmikov"/>
              <w:rPr>
                <w:sz w:val="22"/>
              </w:rPr>
            </w:pPr>
            <w:r w:rsidRPr="00D87703">
              <w:rPr>
                <w:sz w:val="22"/>
              </w:rPr>
              <w:t>Ogled podrobnosti divjega odlagališča na zemljevidu</w:t>
            </w:r>
          </w:p>
        </w:tc>
        <w:tc>
          <w:tcPr>
            <w:tcW w:w="869" w:type="pct"/>
            <w:vAlign w:val="center"/>
          </w:tcPr>
          <w:p w14:paraId="6BC5B3B1" w14:textId="77777777" w:rsidR="00452731" w:rsidRPr="00D87703" w:rsidRDefault="00452731" w:rsidP="009A1307">
            <w:pPr>
              <w:pStyle w:val="Brezrazmikov"/>
              <w:rPr>
                <w:sz w:val="22"/>
              </w:rPr>
            </w:pPr>
            <w:r w:rsidRPr="00D87703">
              <w:rPr>
                <w:sz w:val="22"/>
              </w:rPr>
              <w:t>X</w:t>
            </w:r>
          </w:p>
        </w:tc>
        <w:tc>
          <w:tcPr>
            <w:tcW w:w="869" w:type="pct"/>
            <w:vAlign w:val="center"/>
          </w:tcPr>
          <w:p w14:paraId="1A8B8E08" w14:textId="77777777" w:rsidR="00452731" w:rsidRPr="00D87703" w:rsidRDefault="00452731" w:rsidP="009A1307">
            <w:pPr>
              <w:pStyle w:val="Brezrazmikov"/>
              <w:rPr>
                <w:sz w:val="22"/>
              </w:rPr>
            </w:pPr>
            <w:r w:rsidRPr="00D87703">
              <w:rPr>
                <w:sz w:val="22"/>
              </w:rPr>
              <w:t>X</w:t>
            </w:r>
          </w:p>
        </w:tc>
        <w:tc>
          <w:tcPr>
            <w:tcW w:w="989" w:type="pct"/>
            <w:vAlign w:val="center"/>
          </w:tcPr>
          <w:p w14:paraId="76D47EC7" w14:textId="77777777" w:rsidR="00452731" w:rsidRPr="00D87703" w:rsidRDefault="00452731" w:rsidP="009A1307">
            <w:pPr>
              <w:pStyle w:val="Brezrazmikov"/>
              <w:rPr>
                <w:sz w:val="22"/>
              </w:rPr>
            </w:pPr>
            <w:r w:rsidRPr="00D87703">
              <w:rPr>
                <w:sz w:val="22"/>
              </w:rPr>
              <w:t>X</w:t>
            </w:r>
          </w:p>
        </w:tc>
      </w:tr>
      <w:tr w:rsidR="00452731" w:rsidRPr="00D87703" w14:paraId="15D8F9CC" w14:textId="77777777" w:rsidTr="00D87703">
        <w:trPr>
          <w:cantSplit/>
          <w:jc w:val="center"/>
        </w:trPr>
        <w:tc>
          <w:tcPr>
            <w:tcW w:w="2272" w:type="pct"/>
            <w:vAlign w:val="center"/>
          </w:tcPr>
          <w:p w14:paraId="0269CC79" w14:textId="77777777" w:rsidR="00452731" w:rsidRPr="00D87703" w:rsidRDefault="00452731" w:rsidP="009A1307">
            <w:pPr>
              <w:pStyle w:val="Brezrazmikov"/>
              <w:rPr>
                <w:sz w:val="22"/>
              </w:rPr>
            </w:pPr>
            <w:r w:rsidRPr="00D87703">
              <w:rPr>
                <w:sz w:val="22"/>
              </w:rPr>
              <w:t>Komentiranje divjih odlagališč</w:t>
            </w:r>
          </w:p>
        </w:tc>
        <w:tc>
          <w:tcPr>
            <w:tcW w:w="869" w:type="pct"/>
            <w:vAlign w:val="center"/>
          </w:tcPr>
          <w:p w14:paraId="2FD5FFBF" w14:textId="77777777" w:rsidR="00452731" w:rsidRPr="00D87703" w:rsidRDefault="00452731" w:rsidP="009A1307">
            <w:pPr>
              <w:pStyle w:val="Brezrazmikov"/>
              <w:rPr>
                <w:sz w:val="22"/>
              </w:rPr>
            </w:pPr>
          </w:p>
        </w:tc>
        <w:tc>
          <w:tcPr>
            <w:tcW w:w="869" w:type="pct"/>
            <w:vAlign w:val="center"/>
          </w:tcPr>
          <w:p w14:paraId="3FC1084C" w14:textId="77777777" w:rsidR="00452731" w:rsidRPr="00D87703" w:rsidRDefault="00452731" w:rsidP="009A1307">
            <w:pPr>
              <w:pStyle w:val="Brezrazmikov"/>
              <w:rPr>
                <w:sz w:val="22"/>
              </w:rPr>
            </w:pPr>
            <w:r w:rsidRPr="00D87703">
              <w:rPr>
                <w:sz w:val="22"/>
              </w:rPr>
              <w:t>X</w:t>
            </w:r>
          </w:p>
        </w:tc>
        <w:tc>
          <w:tcPr>
            <w:tcW w:w="989" w:type="pct"/>
            <w:vAlign w:val="center"/>
          </w:tcPr>
          <w:p w14:paraId="6B682825" w14:textId="77777777" w:rsidR="00452731" w:rsidRPr="00D87703" w:rsidRDefault="00452731" w:rsidP="009A1307">
            <w:pPr>
              <w:pStyle w:val="Brezrazmikov"/>
              <w:rPr>
                <w:sz w:val="22"/>
              </w:rPr>
            </w:pPr>
            <w:r w:rsidRPr="00D87703">
              <w:rPr>
                <w:sz w:val="22"/>
              </w:rPr>
              <w:t>X</w:t>
            </w:r>
          </w:p>
        </w:tc>
      </w:tr>
      <w:tr w:rsidR="00452731" w:rsidRPr="00D87703" w14:paraId="3C57D4C6" w14:textId="77777777" w:rsidTr="00D87703">
        <w:trPr>
          <w:cantSplit/>
          <w:jc w:val="center"/>
        </w:trPr>
        <w:tc>
          <w:tcPr>
            <w:tcW w:w="2272" w:type="pct"/>
            <w:vAlign w:val="center"/>
          </w:tcPr>
          <w:p w14:paraId="3FF3BF61" w14:textId="77777777" w:rsidR="00452731" w:rsidRPr="00D87703" w:rsidRDefault="00452731" w:rsidP="009A1307">
            <w:pPr>
              <w:pStyle w:val="Brezrazmikov"/>
              <w:rPr>
                <w:sz w:val="22"/>
              </w:rPr>
            </w:pPr>
            <w:r w:rsidRPr="00D87703">
              <w:rPr>
                <w:sz w:val="22"/>
              </w:rPr>
              <w:t>Brisanje komentarjev divjih odlagališč</w:t>
            </w:r>
          </w:p>
        </w:tc>
        <w:tc>
          <w:tcPr>
            <w:tcW w:w="869" w:type="pct"/>
            <w:vAlign w:val="center"/>
          </w:tcPr>
          <w:p w14:paraId="0501D5E4" w14:textId="77777777" w:rsidR="00452731" w:rsidRPr="00D87703" w:rsidRDefault="00452731" w:rsidP="009A1307">
            <w:pPr>
              <w:pStyle w:val="Brezrazmikov"/>
              <w:rPr>
                <w:sz w:val="22"/>
              </w:rPr>
            </w:pPr>
          </w:p>
        </w:tc>
        <w:tc>
          <w:tcPr>
            <w:tcW w:w="869" w:type="pct"/>
            <w:vAlign w:val="center"/>
          </w:tcPr>
          <w:p w14:paraId="327743A7" w14:textId="77777777" w:rsidR="00452731" w:rsidRPr="00D87703" w:rsidRDefault="00452731" w:rsidP="009A1307">
            <w:pPr>
              <w:pStyle w:val="Brezrazmikov"/>
              <w:rPr>
                <w:sz w:val="22"/>
              </w:rPr>
            </w:pPr>
            <w:r w:rsidRPr="00D87703">
              <w:rPr>
                <w:sz w:val="22"/>
              </w:rPr>
              <w:t>X</w:t>
            </w:r>
          </w:p>
        </w:tc>
        <w:tc>
          <w:tcPr>
            <w:tcW w:w="989" w:type="pct"/>
            <w:vAlign w:val="center"/>
          </w:tcPr>
          <w:p w14:paraId="246B1D82" w14:textId="77777777" w:rsidR="00452731" w:rsidRPr="00D87703" w:rsidRDefault="00452731" w:rsidP="009A1307">
            <w:pPr>
              <w:pStyle w:val="Brezrazmikov"/>
              <w:rPr>
                <w:sz w:val="22"/>
              </w:rPr>
            </w:pPr>
            <w:r w:rsidRPr="00D87703">
              <w:rPr>
                <w:sz w:val="22"/>
              </w:rPr>
              <w:t>X</w:t>
            </w:r>
          </w:p>
        </w:tc>
      </w:tr>
      <w:tr w:rsidR="00452731" w:rsidRPr="00D87703" w14:paraId="70CE9E57" w14:textId="77777777" w:rsidTr="00D87703">
        <w:trPr>
          <w:cantSplit/>
          <w:jc w:val="center"/>
        </w:trPr>
        <w:tc>
          <w:tcPr>
            <w:tcW w:w="2272" w:type="pct"/>
            <w:vAlign w:val="center"/>
          </w:tcPr>
          <w:p w14:paraId="108A93E3" w14:textId="77777777" w:rsidR="00452731" w:rsidRPr="00D87703" w:rsidRDefault="00452731" w:rsidP="009A1307">
            <w:pPr>
              <w:pStyle w:val="Brezrazmikov"/>
              <w:rPr>
                <w:sz w:val="22"/>
              </w:rPr>
            </w:pPr>
            <w:r w:rsidRPr="00D87703">
              <w:rPr>
                <w:sz w:val="22"/>
              </w:rPr>
              <w:t>Prijava neprimernega komentarja</w:t>
            </w:r>
          </w:p>
        </w:tc>
        <w:tc>
          <w:tcPr>
            <w:tcW w:w="869" w:type="pct"/>
            <w:vAlign w:val="center"/>
          </w:tcPr>
          <w:p w14:paraId="2F582AC8" w14:textId="77777777" w:rsidR="00452731" w:rsidRPr="00D87703" w:rsidRDefault="00452731" w:rsidP="009A1307">
            <w:pPr>
              <w:pStyle w:val="Brezrazmikov"/>
              <w:rPr>
                <w:sz w:val="22"/>
              </w:rPr>
            </w:pPr>
          </w:p>
        </w:tc>
        <w:tc>
          <w:tcPr>
            <w:tcW w:w="869" w:type="pct"/>
            <w:vAlign w:val="center"/>
          </w:tcPr>
          <w:p w14:paraId="646E00CA" w14:textId="77777777" w:rsidR="00452731" w:rsidRPr="00D87703" w:rsidRDefault="00452731" w:rsidP="009A1307">
            <w:pPr>
              <w:pStyle w:val="Brezrazmikov"/>
              <w:rPr>
                <w:sz w:val="22"/>
              </w:rPr>
            </w:pPr>
            <w:r w:rsidRPr="00D87703">
              <w:rPr>
                <w:sz w:val="22"/>
              </w:rPr>
              <w:t>X</w:t>
            </w:r>
          </w:p>
        </w:tc>
        <w:tc>
          <w:tcPr>
            <w:tcW w:w="989" w:type="pct"/>
            <w:vAlign w:val="center"/>
          </w:tcPr>
          <w:p w14:paraId="6B211FD2" w14:textId="77777777" w:rsidR="00452731" w:rsidRPr="00D87703" w:rsidRDefault="00452731" w:rsidP="009A1307">
            <w:pPr>
              <w:pStyle w:val="Brezrazmikov"/>
              <w:rPr>
                <w:sz w:val="22"/>
              </w:rPr>
            </w:pPr>
            <w:r w:rsidRPr="00D87703">
              <w:rPr>
                <w:sz w:val="22"/>
              </w:rPr>
              <w:t>X</w:t>
            </w:r>
          </w:p>
        </w:tc>
      </w:tr>
      <w:tr w:rsidR="00452731" w:rsidRPr="00D87703" w14:paraId="193E64FE" w14:textId="77777777" w:rsidTr="00D87703">
        <w:trPr>
          <w:cantSplit/>
          <w:jc w:val="center"/>
        </w:trPr>
        <w:tc>
          <w:tcPr>
            <w:tcW w:w="2272" w:type="pct"/>
            <w:vAlign w:val="center"/>
          </w:tcPr>
          <w:p w14:paraId="419D74E7" w14:textId="77777777" w:rsidR="00452731" w:rsidRPr="00D87703" w:rsidRDefault="00452731" w:rsidP="009A1307">
            <w:pPr>
              <w:pStyle w:val="Brezrazmikov"/>
              <w:rPr>
                <w:sz w:val="22"/>
              </w:rPr>
            </w:pPr>
            <w:r w:rsidRPr="00D87703">
              <w:rPr>
                <w:sz w:val="22"/>
              </w:rPr>
              <w:t>Ogled prijavljenega komentarja</w:t>
            </w:r>
          </w:p>
        </w:tc>
        <w:tc>
          <w:tcPr>
            <w:tcW w:w="869" w:type="pct"/>
            <w:vAlign w:val="center"/>
          </w:tcPr>
          <w:p w14:paraId="509AA127" w14:textId="77777777" w:rsidR="00452731" w:rsidRPr="00D87703" w:rsidRDefault="00452731" w:rsidP="009A1307">
            <w:pPr>
              <w:pStyle w:val="Brezrazmikov"/>
              <w:rPr>
                <w:sz w:val="22"/>
              </w:rPr>
            </w:pPr>
          </w:p>
        </w:tc>
        <w:tc>
          <w:tcPr>
            <w:tcW w:w="869" w:type="pct"/>
            <w:vAlign w:val="center"/>
          </w:tcPr>
          <w:p w14:paraId="572529D6" w14:textId="77777777" w:rsidR="00452731" w:rsidRPr="00D87703" w:rsidRDefault="00452731" w:rsidP="009A1307">
            <w:pPr>
              <w:pStyle w:val="Brezrazmikov"/>
              <w:rPr>
                <w:sz w:val="22"/>
              </w:rPr>
            </w:pPr>
          </w:p>
        </w:tc>
        <w:tc>
          <w:tcPr>
            <w:tcW w:w="989" w:type="pct"/>
            <w:vAlign w:val="center"/>
          </w:tcPr>
          <w:p w14:paraId="47C2DA52" w14:textId="77777777" w:rsidR="00452731" w:rsidRPr="00D87703" w:rsidRDefault="00452731" w:rsidP="009A1307">
            <w:pPr>
              <w:pStyle w:val="Brezrazmikov"/>
              <w:rPr>
                <w:sz w:val="22"/>
              </w:rPr>
            </w:pPr>
            <w:r w:rsidRPr="00D87703">
              <w:rPr>
                <w:sz w:val="22"/>
              </w:rPr>
              <w:t>X</w:t>
            </w:r>
          </w:p>
        </w:tc>
      </w:tr>
      <w:tr w:rsidR="00452731" w:rsidRPr="00D87703" w14:paraId="11450AE1" w14:textId="77777777" w:rsidTr="00D87703">
        <w:trPr>
          <w:cantSplit/>
          <w:jc w:val="center"/>
        </w:trPr>
        <w:tc>
          <w:tcPr>
            <w:tcW w:w="2272" w:type="pct"/>
            <w:vAlign w:val="center"/>
          </w:tcPr>
          <w:p w14:paraId="09B518A7" w14:textId="77777777" w:rsidR="00452731" w:rsidRPr="00D87703" w:rsidRDefault="00452731" w:rsidP="009A1307">
            <w:pPr>
              <w:pStyle w:val="Brezrazmikov"/>
              <w:rPr>
                <w:sz w:val="22"/>
              </w:rPr>
            </w:pPr>
            <w:r w:rsidRPr="00D87703">
              <w:rPr>
                <w:sz w:val="22"/>
              </w:rPr>
              <w:t>Pomoč uporabnikom pri uporabi sistema</w:t>
            </w:r>
          </w:p>
        </w:tc>
        <w:tc>
          <w:tcPr>
            <w:tcW w:w="869" w:type="pct"/>
            <w:vAlign w:val="center"/>
          </w:tcPr>
          <w:p w14:paraId="037F70E0" w14:textId="77777777" w:rsidR="00452731" w:rsidRPr="00D87703" w:rsidRDefault="00452731" w:rsidP="009A1307">
            <w:pPr>
              <w:pStyle w:val="Brezrazmikov"/>
              <w:rPr>
                <w:sz w:val="22"/>
              </w:rPr>
            </w:pPr>
            <w:r w:rsidRPr="00D87703">
              <w:rPr>
                <w:sz w:val="22"/>
              </w:rPr>
              <w:t>X</w:t>
            </w:r>
          </w:p>
        </w:tc>
        <w:tc>
          <w:tcPr>
            <w:tcW w:w="869" w:type="pct"/>
            <w:vAlign w:val="center"/>
          </w:tcPr>
          <w:p w14:paraId="4B19E950" w14:textId="77777777" w:rsidR="00452731" w:rsidRPr="00D87703" w:rsidRDefault="00452731" w:rsidP="009A1307">
            <w:pPr>
              <w:pStyle w:val="Brezrazmikov"/>
              <w:rPr>
                <w:sz w:val="22"/>
              </w:rPr>
            </w:pPr>
            <w:r w:rsidRPr="00D87703">
              <w:rPr>
                <w:sz w:val="22"/>
              </w:rPr>
              <w:t>X</w:t>
            </w:r>
          </w:p>
        </w:tc>
        <w:tc>
          <w:tcPr>
            <w:tcW w:w="989" w:type="pct"/>
            <w:vAlign w:val="center"/>
          </w:tcPr>
          <w:p w14:paraId="3C1874C9" w14:textId="77777777" w:rsidR="00452731" w:rsidRPr="00D87703" w:rsidRDefault="00452731" w:rsidP="009A1307">
            <w:pPr>
              <w:pStyle w:val="Brezrazmikov"/>
              <w:rPr>
                <w:sz w:val="22"/>
              </w:rPr>
            </w:pPr>
            <w:r w:rsidRPr="00D87703">
              <w:rPr>
                <w:sz w:val="22"/>
              </w:rPr>
              <w:t>X</w:t>
            </w:r>
          </w:p>
        </w:tc>
      </w:tr>
      <w:tr w:rsidR="00452731" w:rsidRPr="00D87703" w14:paraId="35328322" w14:textId="77777777" w:rsidTr="00D87703">
        <w:trPr>
          <w:cantSplit/>
          <w:jc w:val="center"/>
        </w:trPr>
        <w:tc>
          <w:tcPr>
            <w:tcW w:w="2272" w:type="pct"/>
            <w:vAlign w:val="center"/>
          </w:tcPr>
          <w:p w14:paraId="20BF14A2" w14:textId="77777777" w:rsidR="00452731" w:rsidRPr="00D87703" w:rsidRDefault="00452731" w:rsidP="009A1307">
            <w:pPr>
              <w:pStyle w:val="Brezrazmikov"/>
              <w:rPr>
                <w:sz w:val="22"/>
              </w:rPr>
            </w:pPr>
            <w:r w:rsidRPr="00D87703">
              <w:rPr>
                <w:sz w:val="22"/>
              </w:rPr>
              <w:t>Spreminjanje podatkov svojega profila</w:t>
            </w:r>
          </w:p>
        </w:tc>
        <w:tc>
          <w:tcPr>
            <w:tcW w:w="869" w:type="pct"/>
            <w:vAlign w:val="center"/>
          </w:tcPr>
          <w:p w14:paraId="5D875BD9" w14:textId="77777777" w:rsidR="00452731" w:rsidRPr="00D87703" w:rsidRDefault="00452731" w:rsidP="009A1307">
            <w:pPr>
              <w:pStyle w:val="Brezrazmikov"/>
              <w:rPr>
                <w:sz w:val="22"/>
              </w:rPr>
            </w:pPr>
          </w:p>
        </w:tc>
        <w:tc>
          <w:tcPr>
            <w:tcW w:w="869" w:type="pct"/>
            <w:vAlign w:val="center"/>
          </w:tcPr>
          <w:p w14:paraId="2CDB7B3C" w14:textId="77777777" w:rsidR="00452731" w:rsidRPr="00D87703" w:rsidRDefault="00452731" w:rsidP="009A1307">
            <w:pPr>
              <w:pStyle w:val="Brezrazmikov"/>
              <w:rPr>
                <w:sz w:val="22"/>
              </w:rPr>
            </w:pPr>
            <w:r w:rsidRPr="00D87703">
              <w:rPr>
                <w:sz w:val="22"/>
              </w:rPr>
              <w:t>X</w:t>
            </w:r>
          </w:p>
        </w:tc>
        <w:tc>
          <w:tcPr>
            <w:tcW w:w="989" w:type="pct"/>
            <w:vAlign w:val="center"/>
          </w:tcPr>
          <w:p w14:paraId="7B1379BF" w14:textId="77777777" w:rsidR="00452731" w:rsidRPr="00D87703" w:rsidRDefault="00452731" w:rsidP="009A1307">
            <w:pPr>
              <w:pStyle w:val="Brezrazmikov"/>
              <w:rPr>
                <w:sz w:val="22"/>
              </w:rPr>
            </w:pPr>
            <w:r w:rsidRPr="00D87703">
              <w:rPr>
                <w:sz w:val="22"/>
              </w:rPr>
              <w:t>X</w:t>
            </w:r>
          </w:p>
        </w:tc>
      </w:tr>
      <w:tr w:rsidR="00452731" w:rsidRPr="00D87703" w14:paraId="1CAC061E" w14:textId="77777777" w:rsidTr="00D87703">
        <w:trPr>
          <w:cantSplit/>
          <w:jc w:val="center"/>
        </w:trPr>
        <w:tc>
          <w:tcPr>
            <w:tcW w:w="2272" w:type="pct"/>
            <w:vAlign w:val="center"/>
          </w:tcPr>
          <w:p w14:paraId="6DDD74CF" w14:textId="77777777" w:rsidR="00452731" w:rsidRPr="00D87703" w:rsidRDefault="00452731" w:rsidP="009A1307">
            <w:pPr>
              <w:pStyle w:val="Brezrazmikov"/>
              <w:rPr>
                <w:sz w:val="22"/>
              </w:rPr>
            </w:pPr>
            <w:r w:rsidRPr="00D87703">
              <w:rPr>
                <w:sz w:val="22"/>
              </w:rPr>
              <w:t>Dodajanje divjega odlagališča</w:t>
            </w:r>
          </w:p>
        </w:tc>
        <w:tc>
          <w:tcPr>
            <w:tcW w:w="869" w:type="pct"/>
            <w:vAlign w:val="center"/>
          </w:tcPr>
          <w:p w14:paraId="63D711A6" w14:textId="77777777" w:rsidR="00452731" w:rsidRPr="00D87703" w:rsidRDefault="00452731" w:rsidP="009A1307">
            <w:pPr>
              <w:pStyle w:val="Brezrazmikov"/>
              <w:rPr>
                <w:sz w:val="22"/>
              </w:rPr>
            </w:pPr>
          </w:p>
        </w:tc>
        <w:tc>
          <w:tcPr>
            <w:tcW w:w="869" w:type="pct"/>
            <w:vAlign w:val="center"/>
          </w:tcPr>
          <w:p w14:paraId="4CCCEF3C" w14:textId="77777777" w:rsidR="00452731" w:rsidRPr="00D87703" w:rsidRDefault="00452731" w:rsidP="009A1307">
            <w:pPr>
              <w:pStyle w:val="Brezrazmikov"/>
              <w:rPr>
                <w:sz w:val="22"/>
              </w:rPr>
            </w:pPr>
            <w:r w:rsidRPr="00D87703">
              <w:rPr>
                <w:sz w:val="22"/>
              </w:rPr>
              <w:t>X</w:t>
            </w:r>
          </w:p>
        </w:tc>
        <w:tc>
          <w:tcPr>
            <w:tcW w:w="989" w:type="pct"/>
            <w:vAlign w:val="center"/>
          </w:tcPr>
          <w:p w14:paraId="6D02BA25" w14:textId="77777777" w:rsidR="00452731" w:rsidRPr="00D87703" w:rsidRDefault="00452731" w:rsidP="009A1307">
            <w:pPr>
              <w:pStyle w:val="Brezrazmikov"/>
              <w:rPr>
                <w:sz w:val="22"/>
              </w:rPr>
            </w:pPr>
            <w:r w:rsidRPr="00D87703">
              <w:rPr>
                <w:sz w:val="22"/>
              </w:rPr>
              <w:t>X</w:t>
            </w:r>
          </w:p>
        </w:tc>
      </w:tr>
      <w:tr w:rsidR="00452731" w:rsidRPr="00D87703" w14:paraId="12D43961" w14:textId="77777777" w:rsidTr="00D87703">
        <w:trPr>
          <w:cantSplit/>
          <w:jc w:val="center"/>
        </w:trPr>
        <w:tc>
          <w:tcPr>
            <w:tcW w:w="2272" w:type="pct"/>
            <w:vAlign w:val="center"/>
          </w:tcPr>
          <w:p w14:paraId="0E737D4D" w14:textId="77777777" w:rsidR="00452731" w:rsidRPr="00D87703" w:rsidRDefault="00452731" w:rsidP="009A1307">
            <w:pPr>
              <w:pStyle w:val="Brezrazmikov"/>
              <w:rPr>
                <w:sz w:val="22"/>
              </w:rPr>
            </w:pPr>
            <w:r w:rsidRPr="00D87703">
              <w:rPr>
                <w:sz w:val="22"/>
              </w:rPr>
              <w:t>Sprememba podatkov o divjem odlagališču</w:t>
            </w:r>
          </w:p>
        </w:tc>
        <w:tc>
          <w:tcPr>
            <w:tcW w:w="869" w:type="pct"/>
            <w:vAlign w:val="center"/>
          </w:tcPr>
          <w:p w14:paraId="7F9AA2A0" w14:textId="77777777" w:rsidR="00452731" w:rsidRPr="00D87703" w:rsidRDefault="00452731" w:rsidP="009A1307">
            <w:pPr>
              <w:pStyle w:val="Brezrazmikov"/>
              <w:rPr>
                <w:sz w:val="22"/>
              </w:rPr>
            </w:pPr>
          </w:p>
        </w:tc>
        <w:tc>
          <w:tcPr>
            <w:tcW w:w="869" w:type="pct"/>
            <w:vAlign w:val="center"/>
          </w:tcPr>
          <w:p w14:paraId="6A5DC20B" w14:textId="77777777" w:rsidR="00452731" w:rsidRPr="00D87703" w:rsidRDefault="00452731" w:rsidP="009A1307">
            <w:pPr>
              <w:pStyle w:val="Brezrazmikov"/>
              <w:rPr>
                <w:sz w:val="22"/>
              </w:rPr>
            </w:pPr>
          </w:p>
        </w:tc>
        <w:tc>
          <w:tcPr>
            <w:tcW w:w="989" w:type="pct"/>
            <w:vAlign w:val="center"/>
          </w:tcPr>
          <w:p w14:paraId="29EA0BD2" w14:textId="77777777" w:rsidR="00452731" w:rsidRPr="00D87703" w:rsidRDefault="00452731" w:rsidP="009A1307">
            <w:pPr>
              <w:pStyle w:val="Brezrazmikov"/>
              <w:rPr>
                <w:sz w:val="22"/>
              </w:rPr>
            </w:pPr>
            <w:r w:rsidRPr="00D87703">
              <w:rPr>
                <w:sz w:val="22"/>
              </w:rPr>
              <w:t>X</w:t>
            </w:r>
          </w:p>
        </w:tc>
      </w:tr>
      <w:tr w:rsidR="00452731" w:rsidRPr="00D87703" w14:paraId="164F5316" w14:textId="77777777" w:rsidTr="00D87703">
        <w:trPr>
          <w:cantSplit/>
          <w:jc w:val="center"/>
        </w:trPr>
        <w:tc>
          <w:tcPr>
            <w:tcW w:w="2272" w:type="pct"/>
            <w:tcBorders>
              <w:bottom w:val="nil"/>
            </w:tcBorders>
            <w:vAlign w:val="center"/>
          </w:tcPr>
          <w:p w14:paraId="72A9F9A7" w14:textId="77777777" w:rsidR="00452731" w:rsidRPr="00D87703" w:rsidRDefault="00452731" w:rsidP="009A1307">
            <w:pPr>
              <w:pStyle w:val="Brezrazmikov"/>
              <w:rPr>
                <w:sz w:val="22"/>
              </w:rPr>
            </w:pPr>
            <w:r w:rsidRPr="00D87703">
              <w:rPr>
                <w:sz w:val="22"/>
              </w:rPr>
              <w:t>Izbris divjega odlagališča</w:t>
            </w:r>
          </w:p>
        </w:tc>
        <w:tc>
          <w:tcPr>
            <w:tcW w:w="869" w:type="pct"/>
            <w:tcBorders>
              <w:bottom w:val="nil"/>
            </w:tcBorders>
            <w:vAlign w:val="center"/>
          </w:tcPr>
          <w:p w14:paraId="7DDB7D71" w14:textId="77777777" w:rsidR="00452731" w:rsidRPr="00D87703" w:rsidRDefault="00452731" w:rsidP="009A1307">
            <w:pPr>
              <w:pStyle w:val="Brezrazmikov"/>
              <w:rPr>
                <w:sz w:val="22"/>
              </w:rPr>
            </w:pPr>
          </w:p>
        </w:tc>
        <w:tc>
          <w:tcPr>
            <w:tcW w:w="869" w:type="pct"/>
            <w:tcBorders>
              <w:bottom w:val="nil"/>
            </w:tcBorders>
            <w:vAlign w:val="center"/>
          </w:tcPr>
          <w:p w14:paraId="686848F7" w14:textId="77777777" w:rsidR="00452731" w:rsidRPr="00D87703" w:rsidRDefault="00452731" w:rsidP="009A1307">
            <w:pPr>
              <w:pStyle w:val="Brezrazmikov"/>
              <w:rPr>
                <w:sz w:val="22"/>
              </w:rPr>
            </w:pPr>
          </w:p>
        </w:tc>
        <w:tc>
          <w:tcPr>
            <w:tcW w:w="989" w:type="pct"/>
            <w:tcBorders>
              <w:bottom w:val="nil"/>
            </w:tcBorders>
            <w:vAlign w:val="center"/>
          </w:tcPr>
          <w:p w14:paraId="03C421BF" w14:textId="77777777" w:rsidR="00452731" w:rsidRPr="00D87703" w:rsidRDefault="00452731" w:rsidP="009A1307">
            <w:pPr>
              <w:pStyle w:val="Brezrazmikov"/>
              <w:rPr>
                <w:sz w:val="22"/>
              </w:rPr>
            </w:pPr>
            <w:r w:rsidRPr="00D87703">
              <w:rPr>
                <w:sz w:val="22"/>
              </w:rPr>
              <w:t>X</w:t>
            </w:r>
          </w:p>
        </w:tc>
      </w:tr>
      <w:tr w:rsidR="00452731" w:rsidRPr="00D87703" w14:paraId="51D26DBA" w14:textId="77777777" w:rsidTr="00D87703">
        <w:trPr>
          <w:cantSplit/>
          <w:jc w:val="center"/>
        </w:trPr>
        <w:tc>
          <w:tcPr>
            <w:tcW w:w="2272" w:type="pct"/>
            <w:tcBorders>
              <w:top w:val="nil"/>
              <w:bottom w:val="single" w:sz="12" w:space="0" w:color="auto"/>
            </w:tcBorders>
            <w:vAlign w:val="center"/>
          </w:tcPr>
          <w:p w14:paraId="7C333D65" w14:textId="77777777" w:rsidR="00452731" w:rsidRPr="00D87703" w:rsidRDefault="00452731" w:rsidP="009A1307">
            <w:pPr>
              <w:pStyle w:val="Brezrazmikov"/>
              <w:rPr>
                <w:sz w:val="22"/>
              </w:rPr>
            </w:pPr>
            <w:r w:rsidRPr="00D87703">
              <w:rPr>
                <w:sz w:val="22"/>
              </w:rPr>
              <w:t>Potrditev prijavljenega divjega odlagališča</w:t>
            </w:r>
          </w:p>
        </w:tc>
        <w:tc>
          <w:tcPr>
            <w:tcW w:w="869" w:type="pct"/>
            <w:tcBorders>
              <w:top w:val="nil"/>
              <w:bottom w:val="single" w:sz="12" w:space="0" w:color="auto"/>
            </w:tcBorders>
            <w:vAlign w:val="center"/>
          </w:tcPr>
          <w:p w14:paraId="54C733B1" w14:textId="77777777" w:rsidR="00452731" w:rsidRPr="00D87703" w:rsidRDefault="00452731" w:rsidP="009A1307">
            <w:pPr>
              <w:pStyle w:val="Brezrazmikov"/>
              <w:rPr>
                <w:sz w:val="22"/>
              </w:rPr>
            </w:pPr>
          </w:p>
        </w:tc>
        <w:tc>
          <w:tcPr>
            <w:tcW w:w="869" w:type="pct"/>
            <w:tcBorders>
              <w:top w:val="nil"/>
              <w:bottom w:val="single" w:sz="12" w:space="0" w:color="auto"/>
            </w:tcBorders>
            <w:vAlign w:val="center"/>
          </w:tcPr>
          <w:p w14:paraId="7916EBA2" w14:textId="77777777" w:rsidR="00452731" w:rsidRPr="00D87703" w:rsidRDefault="00452731" w:rsidP="009A1307">
            <w:pPr>
              <w:pStyle w:val="Brezrazmikov"/>
              <w:rPr>
                <w:sz w:val="22"/>
              </w:rPr>
            </w:pPr>
          </w:p>
        </w:tc>
        <w:tc>
          <w:tcPr>
            <w:tcW w:w="989" w:type="pct"/>
            <w:tcBorders>
              <w:top w:val="nil"/>
              <w:bottom w:val="single" w:sz="12" w:space="0" w:color="auto"/>
            </w:tcBorders>
            <w:vAlign w:val="center"/>
          </w:tcPr>
          <w:p w14:paraId="7F5A99FD" w14:textId="77777777" w:rsidR="00452731" w:rsidRPr="00D87703" w:rsidRDefault="00452731" w:rsidP="009A1307">
            <w:pPr>
              <w:pStyle w:val="Brezrazmikov"/>
              <w:rPr>
                <w:sz w:val="22"/>
              </w:rPr>
            </w:pPr>
            <w:r w:rsidRPr="00D87703">
              <w:rPr>
                <w:sz w:val="22"/>
              </w:rPr>
              <w:t>X</w:t>
            </w:r>
          </w:p>
        </w:tc>
      </w:tr>
    </w:tbl>
    <w:p w14:paraId="10C86B4A" w14:textId="77777777" w:rsidR="00452731" w:rsidRPr="00A76BDC" w:rsidRDefault="00452731" w:rsidP="00D87703">
      <w:pPr>
        <w:pStyle w:val="Vir"/>
      </w:pPr>
      <w:r w:rsidRPr="00A76BDC">
        <w:t>Vir: lasten</w:t>
      </w:r>
    </w:p>
    <w:p w14:paraId="73C8ACE1" w14:textId="77777777" w:rsidR="00452731" w:rsidRPr="00DB6CD1" w:rsidRDefault="00452731" w:rsidP="00DB6CD1">
      <w:pPr>
        <w:pStyle w:val="Naslov3"/>
      </w:pPr>
      <w:bookmarkStart w:id="52" w:name="_Toc161145051"/>
      <w:bookmarkStart w:id="53" w:name="_Toc161247292"/>
      <w:r w:rsidRPr="00DB6CD1">
        <w:t>Funkcionalne zahteve</w:t>
      </w:r>
      <w:bookmarkEnd w:id="52"/>
      <w:bookmarkEnd w:id="53"/>
    </w:p>
    <w:p w14:paraId="749D1A03" w14:textId="77777777" w:rsidR="00452731" w:rsidRPr="004B552A" w:rsidRDefault="00452731" w:rsidP="00D87703">
      <w:pPr>
        <w:pStyle w:val="Besedilo"/>
      </w:pPr>
      <w:r w:rsidRPr="004B552A">
        <w:t>Opredeljenih je bilo trinajst funkcionalnosti oziroma primerov uporabe, ki so načrtovan</w:t>
      </w:r>
      <w:r>
        <w:t>i</w:t>
      </w:r>
      <w:r w:rsidRPr="004B552A">
        <w:t xml:space="preserve"> za aplikacijo. V nadaljevanju je vsak od njih opisan z naslednjimi </w:t>
      </w:r>
      <w:r>
        <w:t>lastnostmi</w:t>
      </w:r>
      <w:r w:rsidRPr="004B552A">
        <w:t>: ime funkcionalnosti in kratek opis te, osnovni tok funkcionalnosti, ki po korakih opiše postopek uporabe funkcionalnosti, izjemni tok, ki opiše</w:t>
      </w:r>
      <w:r>
        <w:t>,</w:t>
      </w:r>
      <w:r w:rsidRPr="004B552A">
        <w:t xml:space="preserve"> kako lahko poteka uporaba funkcionalnosti v primeru težav, napake ali druge odločitve uporabnika, posledice nam pove</w:t>
      </w:r>
      <w:r>
        <w:t>d</w:t>
      </w:r>
      <w:r w:rsidRPr="004B552A">
        <w:t>o</w:t>
      </w:r>
      <w:r>
        <w:t>,</w:t>
      </w:r>
      <w:r w:rsidRPr="004B552A">
        <w:t xml:space="preserve"> kaj se zgodi v aplikaciji, </w:t>
      </w:r>
      <w:r>
        <w:t xml:space="preserve">medtem ko nam </w:t>
      </w:r>
      <w:r w:rsidRPr="004B552A">
        <w:t>prioriteta pove pomembnost funkcionalnosti po specifikaciji »</w:t>
      </w:r>
      <w:proofErr w:type="spellStart"/>
      <w:r w:rsidRPr="004B552A">
        <w:t>MoSCoW</w:t>
      </w:r>
      <w:proofErr w:type="spellEnd"/>
      <w:r w:rsidRPr="004B552A">
        <w:t>«.</w:t>
      </w:r>
    </w:p>
    <w:p w14:paraId="49FBE30B" w14:textId="77777777" w:rsidR="00452731" w:rsidRPr="004B552A" w:rsidRDefault="00452731" w:rsidP="00D87703">
      <w:pPr>
        <w:pStyle w:val="Besedilo"/>
      </w:pPr>
      <w:r w:rsidRPr="004B552A">
        <w:lastRenderedPageBreak/>
        <w:t>Metoda »</w:t>
      </w:r>
      <w:proofErr w:type="spellStart"/>
      <w:r w:rsidRPr="004B552A">
        <w:t>MoSCoW</w:t>
      </w:r>
      <w:proofErr w:type="spellEnd"/>
      <w:r w:rsidRPr="004B552A">
        <w:t xml:space="preserve">« je tehnika določanja prednosti, ki se uporablja v upravljanju, poslovni analizi, upravljanju projektov in razvoju programske opreme, da lažje dosežemo skupno razumevanje </w:t>
      </w:r>
      <w:r>
        <w:t>z</w:t>
      </w:r>
      <w:r w:rsidRPr="004B552A">
        <w:t xml:space="preserve"> deležniki o pomembnosti vsake zahteve. Tehnika ima štiri stopnje pomembnosti</w:t>
      </w:r>
      <w:r>
        <w:t>,</w:t>
      </w:r>
      <w:r w:rsidRPr="004B552A">
        <w:t xml:space="preserve"> in sicer:</w:t>
      </w:r>
    </w:p>
    <w:p w14:paraId="5F4203DF" w14:textId="77777777" w:rsidR="00452731" w:rsidRPr="004B552A" w:rsidRDefault="00452731" w:rsidP="00D87703">
      <w:pPr>
        <w:pStyle w:val="Besedilo"/>
      </w:pPr>
      <w:proofErr w:type="spellStart"/>
      <w:r w:rsidRPr="004B552A">
        <w:rPr>
          <w:i/>
          <w:iCs/>
        </w:rPr>
        <w:t>Must</w:t>
      </w:r>
      <w:proofErr w:type="spellEnd"/>
      <w:r w:rsidRPr="004B552A">
        <w:rPr>
          <w:i/>
          <w:iCs/>
        </w:rPr>
        <w:t xml:space="preserve"> </w:t>
      </w:r>
      <w:proofErr w:type="spellStart"/>
      <w:r w:rsidRPr="004B552A">
        <w:rPr>
          <w:i/>
          <w:iCs/>
        </w:rPr>
        <w:t>have</w:t>
      </w:r>
      <w:proofErr w:type="spellEnd"/>
      <w:r w:rsidRPr="004B552A">
        <w:rPr>
          <w:i/>
          <w:iCs/>
        </w:rPr>
        <w:t xml:space="preserve"> (Moramo imeti)</w:t>
      </w:r>
      <w:r w:rsidRPr="004B552A">
        <w:t xml:space="preserve"> – Kot že ime pove, ta kategorija vključuje funkcionalnosti</w:t>
      </w:r>
      <w:r>
        <w:t>,</w:t>
      </w:r>
      <w:r w:rsidRPr="004B552A">
        <w:t xml:space="preserve"> brez katerih projekt ne mor</w:t>
      </w:r>
      <w:r>
        <w:t xml:space="preserve">e </w:t>
      </w:r>
      <w:r w:rsidRPr="004B552A">
        <w:t>delovati ali ne doseže svojih ciljev.</w:t>
      </w:r>
      <w:r w:rsidRPr="004B552A">
        <w:rPr>
          <w:i/>
          <w:iCs/>
        </w:rPr>
        <w:t xml:space="preserve"> </w:t>
      </w:r>
    </w:p>
    <w:p w14:paraId="029B6AEA" w14:textId="583C72D0" w:rsidR="00452731" w:rsidRPr="004B552A" w:rsidRDefault="00452731" w:rsidP="00D87703">
      <w:pPr>
        <w:pStyle w:val="Besedilo"/>
      </w:pPr>
      <w:proofErr w:type="spellStart"/>
      <w:r w:rsidRPr="004B552A">
        <w:rPr>
          <w:i/>
          <w:iCs/>
        </w:rPr>
        <w:t>Should</w:t>
      </w:r>
      <w:proofErr w:type="spellEnd"/>
      <w:r w:rsidRPr="004B552A">
        <w:rPr>
          <w:i/>
          <w:iCs/>
        </w:rPr>
        <w:t xml:space="preserve"> </w:t>
      </w:r>
      <w:proofErr w:type="spellStart"/>
      <w:r w:rsidRPr="004B552A">
        <w:rPr>
          <w:i/>
          <w:iCs/>
        </w:rPr>
        <w:t>have</w:t>
      </w:r>
      <w:proofErr w:type="spellEnd"/>
      <w:r w:rsidRPr="004B552A">
        <w:rPr>
          <w:i/>
          <w:iCs/>
        </w:rPr>
        <w:t xml:space="preserve"> (Bi morali imeti)</w:t>
      </w:r>
      <w:r w:rsidRPr="004B552A">
        <w:t xml:space="preserve"> – Funkcionalnosti, ki bi jih bilo treba imeti in so le korak pod tistimi, ki jih je treba imeti. </w:t>
      </w:r>
      <w:r>
        <w:t>Te so</w:t>
      </w:r>
      <w:r w:rsidRPr="004B552A">
        <w:t xml:space="preserve"> bistvene za projekt ali izdelek, vendar niso nujne in lahko </w:t>
      </w:r>
      <w:r>
        <w:t>prispevajo</w:t>
      </w:r>
      <w:r w:rsidRPr="004B552A">
        <w:t xml:space="preserve"> pomembno dodano vrednost.</w:t>
      </w:r>
    </w:p>
    <w:p w14:paraId="1F6151E0" w14:textId="220D8582" w:rsidR="00452731" w:rsidRPr="004B552A" w:rsidRDefault="00452731" w:rsidP="00D87703">
      <w:pPr>
        <w:pStyle w:val="Besedilo"/>
      </w:pPr>
      <w:proofErr w:type="spellStart"/>
      <w:r w:rsidRPr="004B552A">
        <w:rPr>
          <w:i/>
          <w:iCs/>
        </w:rPr>
        <w:t>Could</w:t>
      </w:r>
      <w:proofErr w:type="spellEnd"/>
      <w:r w:rsidRPr="004B552A">
        <w:rPr>
          <w:i/>
          <w:iCs/>
        </w:rPr>
        <w:t xml:space="preserve"> </w:t>
      </w:r>
      <w:proofErr w:type="spellStart"/>
      <w:r w:rsidRPr="004B552A">
        <w:rPr>
          <w:i/>
          <w:iCs/>
        </w:rPr>
        <w:t>have</w:t>
      </w:r>
      <w:proofErr w:type="spellEnd"/>
      <w:r w:rsidRPr="004B552A">
        <w:rPr>
          <w:i/>
          <w:iCs/>
        </w:rPr>
        <w:t xml:space="preserve"> (Bi lahko imeli)</w:t>
      </w:r>
      <w:r w:rsidRPr="004B552A">
        <w:t xml:space="preserve"> </w:t>
      </w:r>
      <w:r>
        <w:t>–</w:t>
      </w:r>
      <w:r w:rsidRPr="004B552A">
        <w:t xml:space="preserve"> To so funkcionalnosti, ki so enake tistim, ki bi jih morali imeti, vendar imajo v primerjavi s tistimi</w:t>
      </w:r>
      <w:r>
        <w:t>, ki jih</w:t>
      </w:r>
      <w:r w:rsidRPr="004B552A">
        <w:t xml:space="preserve"> </w:t>
      </w:r>
      <w:r>
        <w:t>prispevajo,</w:t>
      </w:r>
      <w:r w:rsidRPr="004B552A">
        <w:t xml:space="preserve"> manj vrednosti izdelku.</w:t>
      </w:r>
    </w:p>
    <w:p w14:paraId="738EC110" w14:textId="7BC78DEF" w:rsidR="00452731" w:rsidRPr="004B552A" w:rsidRDefault="00452731" w:rsidP="00D87703">
      <w:pPr>
        <w:pStyle w:val="Besedilo"/>
      </w:pPr>
      <w:proofErr w:type="spellStart"/>
      <w:r w:rsidRPr="004B552A">
        <w:rPr>
          <w:i/>
          <w:iCs/>
        </w:rPr>
        <w:t>Won't</w:t>
      </w:r>
      <w:proofErr w:type="spellEnd"/>
      <w:r w:rsidRPr="004B552A">
        <w:rPr>
          <w:i/>
          <w:iCs/>
        </w:rPr>
        <w:t xml:space="preserve"> </w:t>
      </w:r>
      <w:proofErr w:type="spellStart"/>
      <w:r w:rsidRPr="004B552A">
        <w:rPr>
          <w:i/>
          <w:iCs/>
        </w:rPr>
        <w:t>have</w:t>
      </w:r>
      <w:proofErr w:type="spellEnd"/>
      <w:r w:rsidRPr="004B552A">
        <w:rPr>
          <w:i/>
          <w:iCs/>
        </w:rPr>
        <w:t xml:space="preserve"> (Ne bomo imeli)</w:t>
      </w:r>
      <w:r w:rsidRPr="004B552A">
        <w:t xml:space="preserve"> – V tej kategoriji so funkcionalnosti, ki bodo uresničene v prihodnosti ali sploh ne bodo uresničene. Kategorija je način preprečevanja širjenja obsega projekta in če </w:t>
      </w:r>
      <w:r>
        <w:t>pri</w:t>
      </w:r>
      <w:r w:rsidRPr="004B552A">
        <w:t xml:space="preserve"> funkcionalnosti v tej kategoriji niso prioriteta.</w:t>
      </w:r>
    </w:p>
    <w:p w14:paraId="531A9323" w14:textId="77777777" w:rsidR="00452731" w:rsidRPr="004B552A" w:rsidRDefault="00452731" w:rsidP="00452731">
      <w:pPr>
        <w:pStyle w:val="Naslov4"/>
      </w:pPr>
      <w:r w:rsidRPr="004B552A">
        <w:rPr>
          <w:rStyle w:val="Naslov4Znak"/>
        </w:rPr>
        <w:t>Registracija uporabnika v sistem</w:t>
      </w:r>
      <w:r>
        <w:rPr>
          <w:rStyle w:val="Naslov4Znak"/>
        </w:rPr>
        <w:t xml:space="preserve"> </w:t>
      </w:r>
      <w:r w:rsidRPr="004B552A">
        <w:rPr>
          <w:rStyle w:val="Naslov4Znak"/>
        </w:rPr>
        <w:t>(F1)</w:t>
      </w:r>
      <w:r w:rsidRPr="004B552A">
        <w:t xml:space="preserve"> </w:t>
      </w:r>
    </w:p>
    <w:p w14:paraId="3D8B9A74" w14:textId="77777777" w:rsidR="00452731" w:rsidRPr="004B552A" w:rsidRDefault="00452731" w:rsidP="00D87703">
      <w:pPr>
        <w:pStyle w:val="Besedilo"/>
      </w:pPr>
      <w:r w:rsidRPr="004B552A">
        <w:t>Gost se pri tej funkcionalnosti lahko registrira v sistem.</w:t>
      </w:r>
    </w:p>
    <w:p w14:paraId="2FB12DD5" w14:textId="77777777" w:rsidR="00452731" w:rsidRPr="004B552A" w:rsidRDefault="00452731" w:rsidP="00D87703">
      <w:pPr>
        <w:pStyle w:val="Brezrazmikov"/>
      </w:pPr>
      <w:r w:rsidRPr="004B552A">
        <w:t>Osnovni tok:</w:t>
      </w:r>
    </w:p>
    <w:p w14:paraId="3B38081D" w14:textId="77777777" w:rsidR="00452731" w:rsidRPr="004B552A" w:rsidRDefault="00452731" w:rsidP="00452731">
      <w:pPr>
        <w:pStyle w:val="Odstavekseznama"/>
        <w:numPr>
          <w:ilvl w:val="0"/>
          <w:numId w:val="2"/>
        </w:numPr>
      </w:pPr>
      <w:r w:rsidRPr="004B552A">
        <w:t>Gost izbere funkcionalnost Registracija uporabnika v sistem s klikom na gumb Registracija.</w:t>
      </w:r>
    </w:p>
    <w:p w14:paraId="6F9C222A" w14:textId="77777777" w:rsidR="00452731" w:rsidRPr="004B552A" w:rsidRDefault="00452731" w:rsidP="00452731">
      <w:pPr>
        <w:pStyle w:val="Odstavekseznama"/>
        <w:numPr>
          <w:ilvl w:val="0"/>
          <w:numId w:val="2"/>
        </w:numPr>
      </w:pPr>
      <w:r w:rsidRPr="004B552A">
        <w:t>Sistem prikaže vnosna polja</w:t>
      </w:r>
      <w:r>
        <w:t>,</w:t>
      </w:r>
      <w:r w:rsidRPr="004B552A">
        <w:t xml:space="preserve"> v katera gost vpiše podatke.</w:t>
      </w:r>
    </w:p>
    <w:p w14:paraId="53D79919" w14:textId="77777777" w:rsidR="00452731" w:rsidRPr="004B552A" w:rsidRDefault="00452731" w:rsidP="00452731">
      <w:pPr>
        <w:pStyle w:val="Odstavekseznama"/>
        <w:numPr>
          <w:ilvl w:val="0"/>
          <w:numId w:val="2"/>
        </w:numPr>
      </w:pPr>
      <w:r w:rsidRPr="004B552A">
        <w:t>Gost izpolni vnosna polja: Uporabniško ime, Elektronska pošta, Geslo in Potrditev gesla</w:t>
      </w:r>
      <w:r>
        <w:t>.</w:t>
      </w:r>
    </w:p>
    <w:p w14:paraId="11192708" w14:textId="77777777" w:rsidR="00452731" w:rsidRPr="004B552A" w:rsidRDefault="00452731" w:rsidP="00452731">
      <w:pPr>
        <w:pStyle w:val="Odstavekseznama"/>
        <w:numPr>
          <w:ilvl w:val="0"/>
          <w:numId w:val="2"/>
        </w:numPr>
      </w:pPr>
      <w:r w:rsidRPr="004B552A">
        <w:t xml:space="preserve">Gost </w:t>
      </w:r>
      <w:r>
        <w:t>klikne</w:t>
      </w:r>
      <w:r w:rsidRPr="004B552A">
        <w:t xml:space="preserve"> gumb Registracija</w:t>
      </w:r>
      <w:r>
        <w:t>.</w:t>
      </w:r>
    </w:p>
    <w:p w14:paraId="0CFB144F" w14:textId="77777777" w:rsidR="00452731" w:rsidRPr="004B552A" w:rsidRDefault="00452731" w:rsidP="00452731">
      <w:pPr>
        <w:pStyle w:val="Odstavekseznama"/>
        <w:numPr>
          <w:ilvl w:val="0"/>
          <w:numId w:val="2"/>
        </w:numPr>
      </w:pPr>
      <w:r w:rsidRPr="004B552A">
        <w:t>Sistem prikaže sporočilo o uspešni registraciji</w:t>
      </w:r>
      <w:r>
        <w:t>.</w:t>
      </w:r>
    </w:p>
    <w:p w14:paraId="1746C93C" w14:textId="77777777" w:rsidR="00452731" w:rsidRPr="004B552A" w:rsidRDefault="00452731" w:rsidP="00D87703">
      <w:pPr>
        <w:pStyle w:val="Besedilo"/>
      </w:pPr>
      <w:r w:rsidRPr="004B552A">
        <w:t>Izjemni tok(</w:t>
      </w:r>
      <w:proofErr w:type="spellStart"/>
      <w:r w:rsidRPr="004B552A">
        <w:t>ovi</w:t>
      </w:r>
      <w:proofErr w:type="spellEnd"/>
      <w:r w:rsidRPr="004B552A">
        <w:t>):</w:t>
      </w:r>
    </w:p>
    <w:p w14:paraId="11A2AE8F" w14:textId="77777777" w:rsidR="00452731" w:rsidRPr="004B552A" w:rsidRDefault="00452731" w:rsidP="00D87703">
      <w:pPr>
        <w:pStyle w:val="Besedilo"/>
      </w:pPr>
      <w:r w:rsidRPr="004B552A">
        <w:t>Izjemni tok 1 – Gost se ne more registrirati, ker je naslov elektronske pošte že v uporabi.</w:t>
      </w:r>
    </w:p>
    <w:p w14:paraId="290F5A6C" w14:textId="77777777" w:rsidR="00452731" w:rsidRPr="004B552A" w:rsidRDefault="00452731" w:rsidP="00D87703">
      <w:pPr>
        <w:pStyle w:val="Besedilo"/>
      </w:pPr>
      <w:r w:rsidRPr="004B552A">
        <w:t>Izjemni tok 2 – Gost se ne more registrirati, ker je vnesel neustrezno geslo.</w:t>
      </w:r>
    </w:p>
    <w:p w14:paraId="4D0CBD19" w14:textId="77777777" w:rsidR="00452731" w:rsidRPr="004B552A" w:rsidRDefault="00452731" w:rsidP="00D87703">
      <w:pPr>
        <w:pStyle w:val="Besedilo"/>
      </w:pPr>
      <w:r w:rsidRPr="004B552A">
        <w:t>Izjemni tok 3 – Gost se ne more registrirati, ker je ponovljeno geslo nepravilno.</w:t>
      </w:r>
    </w:p>
    <w:p w14:paraId="7CBF3614" w14:textId="77777777" w:rsidR="00452731" w:rsidRPr="004B552A" w:rsidRDefault="00452731" w:rsidP="00D87703">
      <w:pPr>
        <w:pStyle w:val="Besedilo"/>
      </w:pPr>
      <w:r w:rsidRPr="004B552A">
        <w:t xml:space="preserve">Izjemni tok 4 – Gost se ne more registrirati, ker ni rešil </w:t>
      </w:r>
      <w:proofErr w:type="spellStart"/>
      <w:r w:rsidRPr="004B552A">
        <w:t>reCAPTCHE</w:t>
      </w:r>
      <w:proofErr w:type="spellEnd"/>
      <w:r w:rsidRPr="004B552A">
        <w:t>.</w:t>
      </w:r>
    </w:p>
    <w:p w14:paraId="4E8AA0D7" w14:textId="77777777" w:rsidR="00452731" w:rsidRPr="004B552A" w:rsidRDefault="00452731" w:rsidP="00D87703">
      <w:pPr>
        <w:pStyle w:val="Besedilo"/>
      </w:pPr>
      <w:r w:rsidRPr="004B552A">
        <w:t xml:space="preserve">Posledice – Gostu se ustvari uporabniški račun. </w:t>
      </w:r>
      <w:proofErr w:type="spellStart"/>
      <w:r w:rsidRPr="004B552A">
        <w:t>ReCAPTCHA</w:t>
      </w:r>
      <w:proofErr w:type="spellEnd"/>
      <w:r w:rsidRPr="004B552A">
        <w:t xml:space="preserve"> pomaga pri zaščiti spletne strani pred neželenim</w:t>
      </w:r>
      <w:r>
        <w:t>i</w:t>
      </w:r>
      <w:r w:rsidRPr="004B552A">
        <w:t xml:space="preserve"> zahtevam</w:t>
      </w:r>
      <w:r>
        <w:t>i</w:t>
      </w:r>
      <w:r w:rsidRPr="004B552A">
        <w:t xml:space="preserve"> in zlorabo.</w:t>
      </w:r>
    </w:p>
    <w:p w14:paraId="37493072" w14:textId="77777777" w:rsidR="00452731" w:rsidRPr="004B552A" w:rsidRDefault="00452731" w:rsidP="00D87703">
      <w:pPr>
        <w:pStyle w:val="Besedilo"/>
      </w:pPr>
      <w:r w:rsidRPr="004B552A">
        <w:lastRenderedPageBreak/>
        <w:t xml:space="preserve">Prioriteta funkcionalnosti – </w:t>
      </w:r>
      <w:r w:rsidRPr="004B552A">
        <w:rPr>
          <w:i/>
          <w:iCs/>
        </w:rPr>
        <w:t>Moramo imeti</w:t>
      </w:r>
      <w:r>
        <w:rPr>
          <w:i/>
          <w:iCs/>
        </w:rPr>
        <w:t>.</w:t>
      </w:r>
    </w:p>
    <w:p w14:paraId="0DD4652D" w14:textId="77777777" w:rsidR="00452731" w:rsidRPr="00930C3A" w:rsidRDefault="00452731" w:rsidP="00930C3A">
      <w:pPr>
        <w:pStyle w:val="Naslov4"/>
      </w:pPr>
      <w:r w:rsidRPr="00930C3A">
        <w:rPr>
          <w:rStyle w:val="Naslov4Znak"/>
          <w:iCs/>
        </w:rPr>
        <w:t>Prijava v sistem (F2)</w:t>
      </w:r>
      <w:r w:rsidRPr="00930C3A">
        <w:t xml:space="preserve"> </w:t>
      </w:r>
    </w:p>
    <w:p w14:paraId="283A2812" w14:textId="77777777" w:rsidR="00452731" w:rsidRPr="004B552A" w:rsidRDefault="00452731" w:rsidP="00D87703">
      <w:pPr>
        <w:pStyle w:val="Besedilo"/>
      </w:pPr>
      <w:r w:rsidRPr="004B552A">
        <w:t>Administrator ali registriran uporabnik se lahko prijavita v sistem.</w:t>
      </w:r>
    </w:p>
    <w:p w14:paraId="5A200145" w14:textId="77777777" w:rsidR="00452731" w:rsidRPr="004B552A" w:rsidRDefault="00452731" w:rsidP="00D87703">
      <w:pPr>
        <w:pStyle w:val="Brezrazmikov"/>
      </w:pPr>
      <w:r w:rsidRPr="004B552A">
        <w:t>Osnovni tok:</w:t>
      </w:r>
    </w:p>
    <w:p w14:paraId="18DD9FE4" w14:textId="77777777" w:rsidR="00452731" w:rsidRPr="004B552A" w:rsidRDefault="00452731" w:rsidP="00452731">
      <w:pPr>
        <w:pStyle w:val="Odstavekseznama"/>
        <w:numPr>
          <w:ilvl w:val="0"/>
          <w:numId w:val="3"/>
        </w:numPr>
      </w:pPr>
      <w:r w:rsidRPr="004B552A">
        <w:t>Administrator ali registriran uporabnik klikne gumb Prijava.</w:t>
      </w:r>
    </w:p>
    <w:p w14:paraId="094BAFEB" w14:textId="77777777" w:rsidR="00452731" w:rsidRPr="004B552A" w:rsidRDefault="00452731" w:rsidP="00452731">
      <w:pPr>
        <w:pStyle w:val="Odstavekseznama"/>
        <w:numPr>
          <w:ilvl w:val="0"/>
          <w:numId w:val="3"/>
        </w:numPr>
      </w:pPr>
      <w:r w:rsidRPr="004B552A">
        <w:t>Sistem prikaže vnosna polja, ki jih administrator ali registriran uporabnik izpolni.</w:t>
      </w:r>
    </w:p>
    <w:p w14:paraId="37A885CA" w14:textId="77777777" w:rsidR="00452731" w:rsidRPr="004B552A" w:rsidRDefault="00452731" w:rsidP="00452731">
      <w:pPr>
        <w:pStyle w:val="Odstavekseznama"/>
        <w:numPr>
          <w:ilvl w:val="0"/>
          <w:numId w:val="3"/>
        </w:numPr>
      </w:pPr>
      <w:r w:rsidRPr="004B552A">
        <w:t xml:space="preserve">Administrator ali registriran uporabnik izpolni vnosna polja: Elektronska pošta in </w:t>
      </w:r>
      <w:r>
        <w:t>G</w:t>
      </w:r>
      <w:r w:rsidRPr="004B552A">
        <w:t>eslo</w:t>
      </w:r>
      <w:r>
        <w:t>.</w:t>
      </w:r>
    </w:p>
    <w:p w14:paraId="572171CB" w14:textId="77777777" w:rsidR="00452731" w:rsidRPr="004B552A" w:rsidRDefault="00452731" w:rsidP="00452731">
      <w:pPr>
        <w:pStyle w:val="Odstavekseznama"/>
        <w:numPr>
          <w:ilvl w:val="0"/>
          <w:numId w:val="3"/>
        </w:numPr>
      </w:pPr>
      <w:r w:rsidRPr="004B552A">
        <w:t xml:space="preserve">Administrator ali registriran uporabnik klikne </w:t>
      </w:r>
      <w:r>
        <w:t xml:space="preserve">gumb </w:t>
      </w:r>
      <w:r w:rsidRPr="004B552A">
        <w:t>Prijava</w:t>
      </w:r>
      <w:r>
        <w:t>.</w:t>
      </w:r>
    </w:p>
    <w:p w14:paraId="391769AA" w14:textId="77777777" w:rsidR="00452731" w:rsidRPr="004B552A" w:rsidRDefault="00452731" w:rsidP="00452731">
      <w:pPr>
        <w:pStyle w:val="Odstavekseznama"/>
        <w:numPr>
          <w:ilvl w:val="0"/>
          <w:numId w:val="3"/>
        </w:numPr>
      </w:pPr>
      <w:r w:rsidRPr="004B552A">
        <w:t>Sistem administratorja ali registriranega uporabnika preusmeri na domačo stran.</w:t>
      </w:r>
    </w:p>
    <w:p w14:paraId="523D6E55" w14:textId="77777777" w:rsidR="00452731" w:rsidRPr="004B552A" w:rsidRDefault="00452731" w:rsidP="00D87703">
      <w:pPr>
        <w:pStyle w:val="Besedilo"/>
      </w:pPr>
      <w:r w:rsidRPr="004B552A">
        <w:t>Izjemni tok(</w:t>
      </w:r>
      <w:proofErr w:type="spellStart"/>
      <w:r w:rsidRPr="004B552A">
        <w:t>ovi</w:t>
      </w:r>
      <w:proofErr w:type="spellEnd"/>
      <w:r w:rsidRPr="004B552A">
        <w:t>):</w:t>
      </w:r>
    </w:p>
    <w:p w14:paraId="19BE88F9" w14:textId="77777777" w:rsidR="00452731" w:rsidRPr="004B552A" w:rsidRDefault="00452731" w:rsidP="00D87703">
      <w:pPr>
        <w:pStyle w:val="Besedilo"/>
      </w:pPr>
      <w:r w:rsidRPr="004B552A">
        <w:t>Izjemni tok 1 – Administrator ali registriran uporabnik se ne more prijaviti, ker je vnesel napačen elektronski naslov.</w:t>
      </w:r>
    </w:p>
    <w:p w14:paraId="3D9986FB" w14:textId="77777777" w:rsidR="00452731" w:rsidRPr="004B552A" w:rsidRDefault="00452731" w:rsidP="00D87703">
      <w:pPr>
        <w:pStyle w:val="Besedilo"/>
      </w:pPr>
      <w:r w:rsidRPr="004B552A">
        <w:t>Izjemni tok 2 – Administrator ali registriran uporabnik se ne more prijaviti, ker je vnesel napačno geslo.</w:t>
      </w:r>
    </w:p>
    <w:p w14:paraId="2B96110F" w14:textId="4E71D453" w:rsidR="00452731" w:rsidRPr="004B552A" w:rsidRDefault="00452731" w:rsidP="00D87703">
      <w:pPr>
        <w:pStyle w:val="Besedilo"/>
      </w:pPr>
      <w:r w:rsidRPr="004B552A">
        <w:t xml:space="preserve">Izjemni tok 3 – Administrator ali registriran uporabnik se ne more prijaviti, ker je dvakrat vnesel napačno geslo ali napačen elektronski naslov, zato se ob naslednji prijavi pojavi </w:t>
      </w:r>
      <w:proofErr w:type="spellStart"/>
      <w:r w:rsidRPr="004B552A">
        <w:t>reCAPTCHA</w:t>
      </w:r>
      <w:proofErr w:type="spellEnd"/>
      <w:r w:rsidRPr="004B552A">
        <w:t>, ki jo je treba rešiti za ponovno možnost prijave.</w:t>
      </w:r>
    </w:p>
    <w:p w14:paraId="37192878" w14:textId="77777777" w:rsidR="00452731" w:rsidRPr="004B552A" w:rsidRDefault="00452731" w:rsidP="00D87703">
      <w:pPr>
        <w:pStyle w:val="Besedilo"/>
      </w:pPr>
      <w:r w:rsidRPr="004B552A">
        <w:t xml:space="preserve">Posledice – Administrator ali registriran uporabnik je prijavljen v sistem. V izjemnem toku 3 </w:t>
      </w:r>
      <w:r>
        <w:t xml:space="preserve">mora </w:t>
      </w:r>
      <w:r w:rsidRPr="004B552A">
        <w:t xml:space="preserve">uporabnik ali administrator rešiti </w:t>
      </w:r>
      <w:proofErr w:type="spellStart"/>
      <w:r w:rsidRPr="004B552A">
        <w:t>reCAPTCHO</w:t>
      </w:r>
      <w:proofErr w:type="spellEnd"/>
      <w:r w:rsidRPr="004B552A">
        <w:t xml:space="preserve">, </w:t>
      </w:r>
      <w:r>
        <w:t>saj to</w:t>
      </w:r>
      <w:r w:rsidRPr="004B552A">
        <w:t xml:space="preserve"> pomaga pri zaščiti spletne strani.</w:t>
      </w:r>
    </w:p>
    <w:p w14:paraId="5B324A06" w14:textId="77777777" w:rsidR="00452731" w:rsidRPr="004B552A" w:rsidRDefault="00452731" w:rsidP="00D87703">
      <w:pPr>
        <w:pStyle w:val="Besedilo"/>
      </w:pPr>
      <w:r w:rsidRPr="004B552A">
        <w:t xml:space="preserve">Prioriteta funkcionalnosti – </w:t>
      </w:r>
      <w:r w:rsidRPr="004B552A">
        <w:rPr>
          <w:i/>
          <w:iCs/>
        </w:rPr>
        <w:t>Moramo imeti</w:t>
      </w:r>
      <w:r>
        <w:rPr>
          <w:i/>
          <w:iCs/>
        </w:rPr>
        <w:t>.</w:t>
      </w:r>
    </w:p>
    <w:p w14:paraId="334EBE7E" w14:textId="77777777" w:rsidR="00452731" w:rsidRPr="00B913A5" w:rsidRDefault="00452731" w:rsidP="00B913A5">
      <w:pPr>
        <w:pStyle w:val="Naslov4"/>
      </w:pPr>
      <w:r w:rsidRPr="00B913A5">
        <w:rPr>
          <w:rStyle w:val="Naslov4Znak"/>
          <w:iCs/>
        </w:rPr>
        <w:t>Ogled podrobnosti divjega odlagališča na zemljevidu (F3)</w:t>
      </w:r>
      <w:r w:rsidRPr="00B913A5">
        <w:t xml:space="preserve"> </w:t>
      </w:r>
    </w:p>
    <w:p w14:paraId="6EEEBA58" w14:textId="77777777" w:rsidR="00452731" w:rsidRPr="004B552A" w:rsidRDefault="00452731" w:rsidP="00D87703">
      <w:pPr>
        <w:pStyle w:val="Besedilo"/>
      </w:pPr>
      <w:r w:rsidRPr="004B552A">
        <w:t>Administrator, registriran uporabnik ali gost si izberejo divje odlagališče na zemljevidu in si ogledajo njegove podrobnosti.</w:t>
      </w:r>
    </w:p>
    <w:p w14:paraId="576FA240" w14:textId="77777777" w:rsidR="00452731" w:rsidRPr="004B552A" w:rsidRDefault="00452731" w:rsidP="00D87703">
      <w:pPr>
        <w:pStyle w:val="Besedilo"/>
      </w:pPr>
      <w:r w:rsidRPr="004B552A">
        <w:t>Predpostavimo, da sta administrator in registriran uporabnik že prijavljena v sistem.</w:t>
      </w:r>
    </w:p>
    <w:p w14:paraId="70B05AD2" w14:textId="77777777" w:rsidR="00452731" w:rsidRPr="004B552A" w:rsidRDefault="00452731" w:rsidP="00D87703">
      <w:pPr>
        <w:pStyle w:val="Brezrazmikov"/>
      </w:pPr>
      <w:r w:rsidRPr="004B552A">
        <w:t>Osnovni tok:</w:t>
      </w:r>
    </w:p>
    <w:p w14:paraId="389927DF" w14:textId="77777777" w:rsidR="00452731" w:rsidRPr="004B552A" w:rsidRDefault="00452731" w:rsidP="00452731">
      <w:pPr>
        <w:pStyle w:val="Odstavekseznama"/>
        <w:numPr>
          <w:ilvl w:val="0"/>
          <w:numId w:val="4"/>
        </w:numPr>
      </w:pPr>
      <w:r w:rsidRPr="004B552A">
        <w:t>Gost, administrator ali registriran uporabnik izbere divje odlagališče na zemljevidu</w:t>
      </w:r>
      <w:r>
        <w:t>.</w:t>
      </w:r>
    </w:p>
    <w:p w14:paraId="669B59F8" w14:textId="77777777" w:rsidR="00452731" w:rsidRPr="004B552A" w:rsidRDefault="00452731" w:rsidP="00452731">
      <w:pPr>
        <w:pStyle w:val="Odstavekseznama"/>
        <w:numPr>
          <w:ilvl w:val="0"/>
          <w:numId w:val="4"/>
        </w:numPr>
      </w:pPr>
      <w:r w:rsidRPr="004B552A">
        <w:t xml:space="preserve">Prikažejo se podatki s podrobnostmi o divjem odlagališču. Gost in registriran uporabnik vidi le podatke o odlagališču, </w:t>
      </w:r>
      <w:r>
        <w:t xml:space="preserve">medtem ko </w:t>
      </w:r>
      <w:r w:rsidRPr="004B552A">
        <w:t>administrator vidi tudi gumba, ki omogočata izbris in urejanje divjega odlagališča.</w:t>
      </w:r>
    </w:p>
    <w:p w14:paraId="70D775A1" w14:textId="77777777" w:rsidR="00452731" w:rsidRPr="004B552A" w:rsidRDefault="00452731" w:rsidP="00452731">
      <w:pPr>
        <w:pStyle w:val="Odstavekseznama"/>
        <w:numPr>
          <w:ilvl w:val="0"/>
          <w:numId w:val="4"/>
        </w:numPr>
      </w:pPr>
      <w:r w:rsidRPr="004B552A">
        <w:lastRenderedPageBreak/>
        <w:t xml:space="preserve">Prioriteta funkcionalnosti – </w:t>
      </w:r>
      <w:r w:rsidRPr="004B552A">
        <w:rPr>
          <w:i/>
          <w:iCs/>
        </w:rPr>
        <w:t>Moramo imeti</w:t>
      </w:r>
      <w:r>
        <w:rPr>
          <w:i/>
          <w:iCs/>
        </w:rPr>
        <w:t>.</w:t>
      </w:r>
    </w:p>
    <w:p w14:paraId="14C888F8" w14:textId="3D6AF1A3" w:rsidR="00452731" w:rsidRPr="000A5E40" w:rsidRDefault="00452731" w:rsidP="000A5E40">
      <w:pPr>
        <w:pStyle w:val="Naslov4"/>
      </w:pPr>
      <w:r w:rsidRPr="000A5E40">
        <w:rPr>
          <w:rStyle w:val="Naslov4Znak"/>
          <w:iCs/>
        </w:rPr>
        <w:t>Komentiranje divjih odlagališč</w:t>
      </w:r>
      <w:r w:rsidR="00F31C3F">
        <w:rPr>
          <w:rStyle w:val="Naslov4Znak"/>
          <w:iCs/>
        </w:rPr>
        <w:t xml:space="preserve"> </w:t>
      </w:r>
      <w:r w:rsidRPr="000A5E40">
        <w:rPr>
          <w:rStyle w:val="Naslov4Znak"/>
          <w:iCs/>
        </w:rPr>
        <w:t>(F4)</w:t>
      </w:r>
      <w:r w:rsidRPr="000A5E40">
        <w:t xml:space="preserve"> </w:t>
      </w:r>
    </w:p>
    <w:p w14:paraId="6C3B3FB9" w14:textId="77777777" w:rsidR="00452731" w:rsidRPr="004B552A" w:rsidRDefault="00452731" w:rsidP="00D87703">
      <w:pPr>
        <w:pStyle w:val="Besedilo"/>
      </w:pPr>
      <w:r w:rsidRPr="004B552A">
        <w:t>Registriran uporabnik ali administrator lahko komentira pod podrobnostmi oziroma informacijami o divjem odlagališču.</w:t>
      </w:r>
    </w:p>
    <w:p w14:paraId="38088DCD" w14:textId="77777777" w:rsidR="00452731" w:rsidRPr="004B552A" w:rsidRDefault="00452731" w:rsidP="00D87703">
      <w:pPr>
        <w:pStyle w:val="Brezrazmikov"/>
      </w:pPr>
      <w:r w:rsidRPr="004B552A">
        <w:t>Osnovni tok:</w:t>
      </w:r>
    </w:p>
    <w:p w14:paraId="3B34B309" w14:textId="77777777" w:rsidR="00452731" w:rsidRPr="004B552A" w:rsidRDefault="00452731" w:rsidP="00452731">
      <w:pPr>
        <w:pStyle w:val="Odstavekseznama"/>
        <w:numPr>
          <w:ilvl w:val="0"/>
          <w:numId w:val="5"/>
        </w:numPr>
      </w:pPr>
      <w:r w:rsidRPr="004B552A">
        <w:t>Prijava v sistem</w:t>
      </w:r>
      <w:r>
        <w:t>.</w:t>
      </w:r>
    </w:p>
    <w:p w14:paraId="6FC537A2" w14:textId="77777777" w:rsidR="00452731" w:rsidRPr="004B552A" w:rsidRDefault="00452731" w:rsidP="00452731">
      <w:pPr>
        <w:pStyle w:val="Odstavekseznama"/>
        <w:numPr>
          <w:ilvl w:val="0"/>
          <w:numId w:val="5"/>
        </w:numPr>
      </w:pPr>
      <w:r w:rsidRPr="004B552A">
        <w:t>Izbira divjega odlagališča s klikom na lokacijo na zemljevidu.</w:t>
      </w:r>
    </w:p>
    <w:p w14:paraId="7BF43A1C" w14:textId="77777777" w:rsidR="00452731" w:rsidRPr="004B552A" w:rsidRDefault="00452731" w:rsidP="00452731">
      <w:pPr>
        <w:pStyle w:val="Odstavekseznama"/>
        <w:numPr>
          <w:ilvl w:val="0"/>
          <w:numId w:val="5"/>
        </w:numPr>
      </w:pPr>
      <w:r w:rsidRPr="004B552A">
        <w:t>Sistem prikaže informacije o odlagališču</w:t>
      </w:r>
      <w:r>
        <w:t>,</w:t>
      </w:r>
      <w:r w:rsidRPr="004B552A">
        <w:t xml:space="preserve"> pod katerimi so tudi komentarji</w:t>
      </w:r>
      <w:r>
        <w:t>.</w:t>
      </w:r>
    </w:p>
    <w:p w14:paraId="6366328A" w14:textId="77777777" w:rsidR="00452731" w:rsidRPr="004B552A" w:rsidRDefault="00452731" w:rsidP="00452731">
      <w:pPr>
        <w:pStyle w:val="Odstavekseznama"/>
        <w:numPr>
          <w:ilvl w:val="0"/>
          <w:numId w:val="5"/>
        </w:numPr>
      </w:pPr>
      <w:r w:rsidRPr="004B552A">
        <w:t>Registriran uporabnik ali administrator vnese komentar v besedilno polje</w:t>
      </w:r>
      <w:r>
        <w:t>.</w:t>
      </w:r>
    </w:p>
    <w:p w14:paraId="62ADC766" w14:textId="77777777" w:rsidR="00452731" w:rsidRPr="004B552A" w:rsidRDefault="00452731" w:rsidP="00452731">
      <w:pPr>
        <w:pStyle w:val="Odstavekseznama"/>
        <w:numPr>
          <w:ilvl w:val="0"/>
          <w:numId w:val="5"/>
        </w:numPr>
      </w:pPr>
      <w:r w:rsidRPr="004B552A">
        <w:t xml:space="preserve">Registriran uporabnik ali administrator </w:t>
      </w:r>
      <w:r>
        <w:t>klikne</w:t>
      </w:r>
      <w:r w:rsidRPr="004B552A">
        <w:t xml:space="preserve"> gumb Komentiraj.</w:t>
      </w:r>
    </w:p>
    <w:p w14:paraId="3FC78A24" w14:textId="77777777" w:rsidR="00452731" w:rsidRPr="004B552A" w:rsidRDefault="00452731" w:rsidP="00D87703">
      <w:pPr>
        <w:pStyle w:val="Besedilo"/>
      </w:pPr>
      <w:r w:rsidRPr="004B552A">
        <w:t>Posledice – Komentar je objavljen.</w:t>
      </w:r>
    </w:p>
    <w:p w14:paraId="650B6B1B" w14:textId="77777777" w:rsidR="00452731" w:rsidRPr="004B552A" w:rsidRDefault="00452731" w:rsidP="00D87703">
      <w:pPr>
        <w:pStyle w:val="Besedilo"/>
      </w:pPr>
      <w:r w:rsidRPr="004B552A">
        <w:t xml:space="preserve">Prioriteta funkcionalnosti – </w:t>
      </w:r>
      <w:r>
        <w:rPr>
          <w:i/>
          <w:iCs/>
        </w:rPr>
        <w:t>N</w:t>
      </w:r>
      <w:r w:rsidRPr="004B552A">
        <w:rPr>
          <w:i/>
          <w:iCs/>
        </w:rPr>
        <w:t>e bomo imeli</w:t>
      </w:r>
      <w:r>
        <w:rPr>
          <w:i/>
          <w:iCs/>
        </w:rPr>
        <w:t>.</w:t>
      </w:r>
    </w:p>
    <w:p w14:paraId="0218D775" w14:textId="77777777" w:rsidR="00452731" w:rsidRPr="000A5E40" w:rsidRDefault="00452731" w:rsidP="000A5E40">
      <w:pPr>
        <w:pStyle w:val="Naslov4"/>
      </w:pPr>
      <w:r w:rsidRPr="000A5E40">
        <w:t xml:space="preserve">Brisanje komentarjev divjih odlagališč (F5) </w:t>
      </w:r>
    </w:p>
    <w:p w14:paraId="0E0E6585" w14:textId="77777777" w:rsidR="00452731" w:rsidRPr="004B552A" w:rsidRDefault="00452731" w:rsidP="00D87703">
      <w:pPr>
        <w:pStyle w:val="Besedilo"/>
      </w:pPr>
      <w:r w:rsidRPr="004B552A">
        <w:t xml:space="preserve">Administrator lahko briše vse komentarje, </w:t>
      </w:r>
      <w:r>
        <w:t xml:space="preserve">medtem ko lahko </w:t>
      </w:r>
      <w:r w:rsidRPr="004B552A">
        <w:t xml:space="preserve">registriran uporabnik </w:t>
      </w:r>
      <w:r>
        <w:t>izbriše samo</w:t>
      </w:r>
      <w:r w:rsidRPr="004B552A">
        <w:t xml:space="preserve"> svoje komentarje.</w:t>
      </w:r>
    </w:p>
    <w:p w14:paraId="595953C4" w14:textId="77777777" w:rsidR="00452731" w:rsidRPr="004B552A" w:rsidRDefault="00452731" w:rsidP="00D87703">
      <w:pPr>
        <w:pStyle w:val="Brezrazmikov"/>
      </w:pPr>
      <w:r w:rsidRPr="004B552A">
        <w:t>Osnovni tok:</w:t>
      </w:r>
    </w:p>
    <w:p w14:paraId="52EF7CBD" w14:textId="77777777" w:rsidR="00452731" w:rsidRPr="004B552A" w:rsidRDefault="00452731" w:rsidP="00452731">
      <w:pPr>
        <w:pStyle w:val="Odstavekseznama"/>
        <w:numPr>
          <w:ilvl w:val="0"/>
          <w:numId w:val="6"/>
        </w:numPr>
      </w:pPr>
      <w:r w:rsidRPr="004B552A">
        <w:t>Prijava v sistem</w:t>
      </w:r>
      <w:r>
        <w:t>.</w:t>
      </w:r>
      <w:r w:rsidRPr="004B552A">
        <w:t xml:space="preserve"> </w:t>
      </w:r>
    </w:p>
    <w:p w14:paraId="48914623" w14:textId="77777777" w:rsidR="00452731" w:rsidRPr="004B552A" w:rsidRDefault="00452731" w:rsidP="00452731">
      <w:pPr>
        <w:pStyle w:val="Odstavekseznama"/>
        <w:numPr>
          <w:ilvl w:val="0"/>
          <w:numId w:val="6"/>
        </w:numPr>
      </w:pPr>
      <w:r w:rsidRPr="004B552A">
        <w:t>Izbira divjega odlagališča s klikom na lokacijo na zemljevidu</w:t>
      </w:r>
      <w:r>
        <w:t>.</w:t>
      </w:r>
    </w:p>
    <w:p w14:paraId="083C80A3" w14:textId="77777777" w:rsidR="00452731" w:rsidRPr="004B552A" w:rsidRDefault="00452731" w:rsidP="00452731">
      <w:pPr>
        <w:pStyle w:val="Odstavekseznama"/>
        <w:numPr>
          <w:ilvl w:val="0"/>
          <w:numId w:val="6"/>
        </w:numPr>
      </w:pPr>
      <w:r w:rsidRPr="004B552A">
        <w:t>Sistem prikaže informacije o odlagališču</w:t>
      </w:r>
      <w:r>
        <w:t>,</w:t>
      </w:r>
      <w:r w:rsidRPr="004B552A">
        <w:t xml:space="preserve"> pod katerimi so tudi komentarji</w:t>
      </w:r>
      <w:r>
        <w:t>.</w:t>
      </w:r>
    </w:p>
    <w:p w14:paraId="141FB17A" w14:textId="77777777" w:rsidR="00452731" w:rsidRPr="004B552A" w:rsidRDefault="00452731" w:rsidP="00452731">
      <w:pPr>
        <w:pStyle w:val="Odstavekseznama"/>
        <w:numPr>
          <w:ilvl w:val="0"/>
          <w:numId w:val="6"/>
        </w:numPr>
      </w:pPr>
      <w:r w:rsidRPr="004B552A">
        <w:t xml:space="preserve">Administrator klikne gumb za izbris pri katerem koli komentarju, </w:t>
      </w:r>
      <w:r>
        <w:t xml:space="preserve">medtem ko </w:t>
      </w:r>
      <w:r w:rsidRPr="004B552A">
        <w:t xml:space="preserve">registriran uporabnik </w:t>
      </w:r>
      <w:r>
        <w:t>lahko to naredi le</w:t>
      </w:r>
      <w:r w:rsidRPr="004B552A">
        <w:t xml:space="preserve"> pri svojih komentarjih.</w:t>
      </w:r>
    </w:p>
    <w:p w14:paraId="1EE85B02" w14:textId="77777777" w:rsidR="00452731" w:rsidRPr="004B552A" w:rsidRDefault="00452731" w:rsidP="00452731">
      <w:pPr>
        <w:pStyle w:val="Odstavekseznama"/>
        <w:numPr>
          <w:ilvl w:val="0"/>
          <w:numId w:val="6"/>
        </w:numPr>
      </w:pPr>
      <w:r w:rsidRPr="004B552A">
        <w:t>Sistem vpraša administratorja ali registriranega uporabnika, ali res želi izbrisati komentar.</w:t>
      </w:r>
    </w:p>
    <w:p w14:paraId="52F80C5B" w14:textId="77777777" w:rsidR="00452731" w:rsidRPr="004B552A" w:rsidRDefault="00452731" w:rsidP="00452731">
      <w:pPr>
        <w:pStyle w:val="Odstavekseznama"/>
        <w:numPr>
          <w:ilvl w:val="0"/>
          <w:numId w:val="6"/>
        </w:numPr>
      </w:pPr>
      <w:r w:rsidRPr="004B552A">
        <w:t>Administrator ali registriran uporabnik izbere gumb</w:t>
      </w:r>
      <w:r w:rsidRPr="00886AD1">
        <w:t xml:space="preserve"> </w:t>
      </w:r>
      <w:r w:rsidRPr="004B552A">
        <w:t>DA.</w:t>
      </w:r>
    </w:p>
    <w:p w14:paraId="10FED47B" w14:textId="77777777" w:rsidR="00452731" w:rsidRPr="004B552A" w:rsidRDefault="00452731" w:rsidP="00D87703">
      <w:pPr>
        <w:pStyle w:val="Brezrazmikov"/>
      </w:pPr>
      <w:r w:rsidRPr="004B552A">
        <w:t>Alternativni tok(</w:t>
      </w:r>
      <w:proofErr w:type="spellStart"/>
      <w:r w:rsidRPr="004B552A">
        <w:t>ovi</w:t>
      </w:r>
      <w:proofErr w:type="spellEnd"/>
      <w:r w:rsidRPr="004B552A">
        <w:t>):</w:t>
      </w:r>
    </w:p>
    <w:p w14:paraId="1B2A28DC" w14:textId="77777777" w:rsidR="00452731" w:rsidRPr="004B552A" w:rsidRDefault="00452731" w:rsidP="00452731">
      <w:pPr>
        <w:pStyle w:val="Odstavekseznama"/>
        <w:numPr>
          <w:ilvl w:val="0"/>
          <w:numId w:val="8"/>
        </w:numPr>
      </w:pPr>
      <w:r w:rsidRPr="004B552A">
        <w:t>Prijava v sistem</w:t>
      </w:r>
      <w:r>
        <w:t>.</w:t>
      </w:r>
      <w:r w:rsidRPr="004B552A">
        <w:t xml:space="preserve"> </w:t>
      </w:r>
    </w:p>
    <w:p w14:paraId="3B6E3FE9" w14:textId="77777777" w:rsidR="00452731" w:rsidRPr="004B552A" w:rsidRDefault="00452731" w:rsidP="00452731">
      <w:pPr>
        <w:pStyle w:val="Odstavekseznama"/>
        <w:numPr>
          <w:ilvl w:val="0"/>
          <w:numId w:val="8"/>
        </w:numPr>
      </w:pPr>
      <w:r w:rsidRPr="004B552A">
        <w:t>Izbira divjega odlagališča s klikom na lokacijo na zemljevidu</w:t>
      </w:r>
      <w:r>
        <w:t>.</w:t>
      </w:r>
    </w:p>
    <w:p w14:paraId="0F96AC22" w14:textId="77777777" w:rsidR="00452731" w:rsidRPr="004B552A" w:rsidRDefault="00452731" w:rsidP="00452731">
      <w:pPr>
        <w:pStyle w:val="Odstavekseznama"/>
        <w:numPr>
          <w:ilvl w:val="0"/>
          <w:numId w:val="8"/>
        </w:numPr>
      </w:pPr>
      <w:r w:rsidRPr="004B552A">
        <w:t>Sistem prikaže informacije o odlagališču</w:t>
      </w:r>
      <w:r>
        <w:t>,</w:t>
      </w:r>
      <w:r w:rsidRPr="004B552A">
        <w:t xml:space="preserve"> pod katerimi so tudi komentarji</w:t>
      </w:r>
      <w:r>
        <w:t>.</w:t>
      </w:r>
    </w:p>
    <w:p w14:paraId="225649B4" w14:textId="77777777" w:rsidR="00452731" w:rsidRPr="004B552A" w:rsidRDefault="00452731" w:rsidP="00452731">
      <w:pPr>
        <w:pStyle w:val="Odstavekseznama"/>
        <w:numPr>
          <w:ilvl w:val="0"/>
          <w:numId w:val="8"/>
        </w:numPr>
      </w:pPr>
      <w:r w:rsidRPr="004B552A">
        <w:t xml:space="preserve">Administrator klikne gumb za izbris pri katerem koli komentarju, </w:t>
      </w:r>
      <w:r>
        <w:t xml:space="preserve">medtem ko </w:t>
      </w:r>
      <w:r w:rsidRPr="004B552A">
        <w:t xml:space="preserve">registriran uporabnik </w:t>
      </w:r>
      <w:r>
        <w:t>lahko to naredi le</w:t>
      </w:r>
      <w:r w:rsidRPr="004B552A">
        <w:t xml:space="preserve"> pri svojih komentarjih.</w:t>
      </w:r>
    </w:p>
    <w:p w14:paraId="63563E74" w14:textId="77777777" w:rsidR="00452731" w:rsidRPr="004B552A" w:rsidRDefault="00452731" w:rsidP="00452731">
      <w:pPr>
        <w:pStyle w:val="Odstavekseznama"/>
        <w:numPr>
          <w:ilvl w:val="0"/>
          <w:numId w:val="8"/>
        </w:numPr>
      </w:pPr>
      <w:r w:rsidRPr="004B552A">
        <w:t>Sistem vpraša administratorja ali registriranega uporabnika, ali res želi izbrisati komentar.</w:t>
      </w:r>
    </w:p>
    <w:p w14:paraId="7EA6CD97" w14:textId="77777777" w:rsidR="00452731" w:rsidRPr="004B552A" w:rsidRDefault="00452731" w:rsidP="00452731">
      <w:pPr>
        <w:pStyle w:val="Odstavekseznama"/>
        <w:numPr>
          <w:ilvl w:val="0"/>
          <w:numId w:val="8"/>
        </w:numPr>
      </w:pPr>
      <w:r w:rsidRPr="004B552A">
        <w:t>Administrator ali registriran uporabnik izbere gumb</w:t>
      </w:r>
      <w:r w:rsidRPr="00886AD1">
        <w:t xml:space="preserve"> </w:t>
      </w:r>
      <w:r w:rsidRPr="004B552A">
        <w:t>NE.</w:t>
      </w:r>
    </w:p>
    <w:p w14:paraId="602A17CF" w14:textId="77777777" w:rsidR="00452731" w:rsidRPr="004B552A" w:rsidRDefault="00452731" w:rsidP="00D87703">
      <w:pPr>
        <w:pStyle w:val="Besedilo"/>
      </w:pPr>
      <w:r w:rsidRPr="004B552A">
        <w:t>Posledice – komentar je izbrisan pri osnovnem toku,</w:t>
      </w:r>
      <w:r>
        <w:t xml:space="preserve"> medtem ko</w:t>
      </w:r>
      <w:r w:rsidRPr="004B552A">
        <w:t xml:space="preserve"> pri alternativnem toku </w:t>
      </w:r>
      <w:r>
        <w:t>ni</w:t>
      </w:r>
      <w:r w:rsidRPr="004B552A">
        <w:t>.</w:t>
      </w:r>
    </w:p>
    <w:p w14:paraId="49E04713" w14:textId="77777777" w:rsidR="00452731" w:rsidRPr="004B552A" w:rsidRDefault="00452731" w:rsidP="00D87703">
      <w:pPr>
        <w:pStyle w:val="Besedilo"/>
        <w:rPr>
          <w:i/>
          <w:iCs/>
        </w:rPr>
      </w:pPr>
      <w:r w:rsidRPr="004B552A">
        <w:lastRenderedPageBreak/>
        <w:t xml:space="preserve">Prioriteta funkcionalnosti – </w:t>
      </w:r>
      <w:r>
        <w:rPr>
          <w:i/>
          <w:iCs/>
        </w:rPr>
        <w:t>N</w:t>
      </w:r>
      <w:r w:rsidRPr="004B552A">
        <w:rPr>
          <w:i/>
          <w:iCs/>
        </w:rPr>
        <w:t>e bomo imeli</w:t>
      </w:r>
      <w:r>
        <w:rPr>
          <w:i/>
          <w:iCs/>
        </w:rPr>
        <w:t>.</w:t>
      </w:r>
    </w:p>
    <w:p w14:paraId="3C138CCD" w14:textId="77777777" w:rsidR="00452731" w:rsidRPr="00AB659F" w:rsidRDefault="00452731" w:rsidP="00AB659F">
      <w:pPr>
        <w:pStyle w:val="Naslov4"/>
      </w:pPr>
      <w:r w:rsidRPr="00AB659F">
        <w:t xml:space="preserve">Prijava neprimernega komentarja (F6) </w:t>
      </w:r>
    </w:p>
    <w:p w14:paraId="550D79B3" w14:textId="77777777" w:rsidR="00452731" w:rsidRPr="004B552A" w:rsidRDefault="00452731" w:rsidP="00D87703">
      <w:pPr>
        <w:pStyle w:val="Besedilo"/>
      </w:pPr>
      <w:r w:rsidRPr="004B552A">
        <w:t>Registriran uporabnik lahko prijavi komentar drugih uporabnikov.</w:t>
      </w:r>
    </w:p>
    <w:p w14:paraId="0102B115" w14:textId="77777777" w:rsidR="00452731" w:rsidRPr="004B552A" w:rsidRDefault="00452731" w:rsidP="00D87703">
      <w:pPr>
        <w:pStyle w:val="Brezrazmikov"/>
      </w:pPr>
      <w:r w:rsidRPr="004B552A">
        <w:t>Osnovni tok:</w:t>
      </w:r>
    </w:p>
    <w:p w14:paraId="5F501911" w14:textId="77777777" w:rsidR="00452731" w:rsidRPr="004B552A" w:rsidRDefault="00452731" w:rsidP="00452731">
      <w:pPr>
        <w:pStyle w:val="Odstavekseznama"/>
        <w:numPr>
          <w:ilvl w:val="0"/>
          <w:numId w:val="10"/>
        </w:numPr>
      </w:pPr>
      <w:r w:rsidRPr="004B552A">
        <w:t>Prijava v sistem</w:t>
      </w:r>
      <w:r>
        <w:t>.</w:t>
      </w:r>
      <w:r w:rsidRPr="004B552A">
        <w:t xml:space="preserve"> </w:t>
      </w:r>
    </w:p>
    <w:p w14:paraId="1EDE81FD" w14:textId="77777777" w:rsidR="00452731" w:rsidRPr="004B552A" w:rsidRDefault="00452731" w:rsidP="00452731">
      <w:pPr>
        <w:pStyle w:val="Odstavekseznama"/>
        <w:numPr>
          <w:ilvl w:val="0"/>
          <w:numId w:val="10"/>
        </w:numPr>
      </w:pPr>
      <w:r w:rsidRPr="004B552A">
        <w:t>Izbira divjega odlagališča s klikom na lokacijo na zemljevidu</w:t>
      </w:r>
      <w:r>
        <w:t>.</w:t>
      </w:r>
    </w:p>
    <w:p w14:paraId="592D798F" w14:textId="77777777" w:rsidR="00452731" w:rsidRPr="004B552A" w:rsidRDefault="00452731" w:rsidP="00452731">
      <w:pPr>
        <w:pStyle w:val="Odstavekseznama"/>
        <w:numPr>
          <w:ilvl w:val="0"/>
          <w:numId w:val="10"/>
        </w:numPr>
      </w:pPr>
      <w:r w:rsidRPr="004B552A">
        <w:t>Sistem prikaže informacije o odlagališču</w:t>
      </w:r>
      <w:r>
        <w:t>,</w:t>
      </w:r>
      <w:r w:rsidRPr="004B552A">
        <w:t xml:space="preserve"> pod katerimi so tudi komentarji</w:t>
      </w:r>
      <w:r>
        <w:t>.</w:t>
      </w:r>
    </w:p>
    <w:p w14:paraId="409D5B0F" w14:textId="77777777" w:rsidR="00452731" w:rsidRPr="004B552A" w:rsidRDefault="00452731" w:rsidP="00452731">
      <w:pPr>
        <w:pStyle w:val="Odstavekseznama"/>
        <w:numPr>
          <w:ilvl w:val="0"/>
          <w:numId w:val="10"/>
        </w:numPr>
      </w:pPr>
      <w:r w:rsidRPr="004B552A">
        <w:t xml:space="preserve">Registriran uporabnik </w:t>
      </w:r>
      <w:r>
        <w:t>klikne</w:t>
      </w:r>
      <w:r w:rsidRPr="004B552A">
        <w:t xml:space="preserve"> na gumb za prijavo neželenega komentarja pri katerem koli komentarju</w:t>
      </w:r>
      <w:r>
        <w:t>,</w:t>
      </w:r>
      <w:r w:rsidRPr="004B552A">
        <w:t xml:space="preserve"> razen pri svojih komentarjih. </w:t>
      </w:r>
    </w:p>
    <w:p w14:paraId="6FBB2ECE" w14:textId="77777777" w:rsidR="00452731" w:rsidRPr="004B552A" w:rsidRDefault="00452731" w:rsidP="00452731">
      <w:pPr>
        <w:pStyle w:val="Odstavekseznama"/>
        <w:numPr>
          <w:ilvl w:val="0"/>
          <w:numId w:val="10"/>
        </w:numPr>
      </w:pPr>
      <w:r w:rsidRPr="004B552A">
        <w:t>Sistem vpraša registriranega uporabnika, ali res želi prijaviti komentar.</w:t>
      </w:r>
    </w:p>
    <w:p w14:paraId="7AFF854D" w14:textId="77777777" w:rsidR="00452731" w:rsidRPr="004B552A" w:rsidRDefault="00452731" w:rsidP="00452731">
      <w:pPr>
        <w:pStyle w:val="Odstavekseznama"/>
        <w:numPr>
          <w:ilvl w:val="0"/>
          <w:numId w:val="10"/>
        </w:numPr>
      </w:pPr>
      <w:r w:rsidRPr="004B552A">
        <w:t>Registriran uporabnik izbere gumb</w:t>
      </w:r>
      <w:r w:rsidRPr="00886AD1">
        <w:t xml:space="preserve"> </w:t>
      </w:r>
      <w:r w:rsidRPr="004B552A">
        <w:t>DA.</w:t>
      </w:r>
    </w:p>
    <w:p w14:paraId="37A9CD8A" w14:textId="77777777" w:rsidR="00452731" w:rsidRPr="004B552A" w:rsidRDefault="00452731" w:rsidP="00D87703">
      <w:pPr>
        <w:pStyle w:val="Brezrazmikov"/>
      </w:pPr>
      <w:r w:rsidRPr="004B552A">
        <w:t>Alternativni tok(</w:t>
      </w:r>
      <w:proofErr w:type="spellStart"/>
      <w:r w:rsidRPr="004B552A">
        <w:t>ovi</w:t>
      </w:r>
      <w:proofErr w:type="spellEnd"/>
      <w:r w:rsidRPr="004B552A">
        <w:t>):</w:t>
      </w:r>
    </w:p>
    <w:p w14:paraId="083EF6A3" w14:textId="77777777" w:rsidR="00452731" w:rsidRPr="004B552A" w:rsidRDefault="00452731" w:rsidP="00452731">
      <w:pPr>
        <w:pStyle w:val="Odstavekseznama"/>
        <w:numPr>
          <w:ilvl w:val="0"/>
          <w:numId w:val="11"/>
        </w:numPr>
      </w:pPr>
      <w:r w:rsidRPr="004B552A">
        <w:t>Prijava v sistem</w:t>
      </w:r>
      <w:r>
        <w:t>.</w:t>
      </w:r>
      <w:r w:rsidRPr="004B552A">
        <w:t xml:space="preserve"> </w:t>
      </w:r>
    </w:p>
    <w:p w14:paraId="728873F9" w14:textId="77777777" w:rsidR="00452731" w:rsidRPr="004B552A" w:rsidRDefault="00452731" w:rsidP="00452731">
      <w:pPr>
        <w:pStyle w:val="Odstavekseznama"/>
        <w:numPr>
          <w:ilvl w:val="0"/>
          <w:numId w:val="11"/>
        </w:numPr>
      </w:pPr>
      <w:r w:rsidRPr="004B552A">
        <w:t>Izbira divjega odlagališča s klikom na lokacijo na zemljevidu</w:t>
      </w:r>
      <w:r>
        <w:t>.</w:t>
      </w:r>
    </w:p>
    <w:p w14:paraId="77D61077" w14:textId="77777777" w:rsidR="00452731" w:rsidRPr="004B552A" w:rsidRDefault="00452731" w:rsidP="00452731">
      <w:pPr>
        <w:pStyle w:val="Odstavekseznama"/>
        <w:numPr>
          <w:ilvl w:val="0"/>
          <w:numId w:val="11"/>
        </w:numPr>
      </w:pPr>
      <w:r w:rsidRPr="004B552A">
        <w:t>Sistem prikaže informacije o odlagališču</w:t>
      </w:r>
      <w:r>
        <w:t>,</w:t>
      </w:r>
      <w:r w:rsidRPr="004B552A">
        <w:t xml:space="preserve"> pod katerimi so tudi komentarji</w:t>
      </w:r>
      <w:r>
        <w:t>.</w:t>
      </w:r>
    </w:p>
    <w:p w14:paraId="6A428C8E" w14:textId="77777777" w:rsidR="00452731" w:rsidRPr="004B552A" w:rsidRDefault="00452731" w:rsidP="00452731">
      <w:pPr>
        <w:pStyle w:val="Odstavekseznama"/>
        <w:numPr>
          <w:ilvl w:val="0"/>
          <w:numId w:val="11"/>
        </w:numPr>
      </w:pPr>
      <w:r w:rsidRPr="004B552A">
        <w:t xml:space="preserve">Registriran uporabnik </w:t>
      </w:r>
      <w:r>
        <w:t>klikne</w:t>
      </w:r>
      <w:r w:rsidRPr="004B552A">
        <w:t xml:space="preserve"> na gumb za prijavo neželenega komentarja pri katerem koli komentarju</w:t>
      </w:r>
      <w:r>
        <w:t>,</w:t>
      </w:r>
      <w:r w:rsidRPr="004B552A">
        <w:t xml:space="preserve"> razen pri svojih komentarjih. </w:t>
      </w:r>
    </w:p>
    <w:p w14:paraId="16171003" w14:textId="77777777" w:rsidR="00452731" w:rsidRPr="004B552A" w:rsidRDefault="00452731" w:rsidP="00452731">
      <w:pPr>
        <w:pStyle w:val="Odstavekseznama"/>
        <w:numPr>
          <w:ilvl w:val="0"/>
          <w:numId w:val="11"/>
        </w:numPr>
      </w:pPr>
      <w:r w:rsidRPr="004B552A">
        <w:t>Sistem vpraša registriranega uporabnika, ali res želi prijaviti komentar.</w:t>
      </w:r>
    </w:p>
    <w:p w14:paraId="0DCDF033" w14:textId="77777777" w:rsidR="00452731" w:rsidRPr="004B552A" w:rsidRDefault="00452731" w:rsidP="00452731">
      <w:pPr>
        <w:pStyle w:val="Odstavekseznama"/>
        <w:numPr>
          <w:ilvl w:val="0"/>
          <w:numId w:val="11"/>
        </w:numPr>
      </w:pPr>
      <w:r w:rsidRPr="004B552A">
        <w:t>Registriran uporabnik izbere gumb</w:t>
      </w:r>
      <w:r>
        <w:t xml:space="preserve"> NE</w:t>
      </w:r>
      <w:r w:rsidRPr="004B552A">
        <w:t>.</w:t>
      </w:r>
    </w:p>
    <w:p w14:paraId="30849557" w14:textId="77777777" w:rsidR="00452731" w:rsidRPr="004B552A" w:rsidRDefault="00452731" w:rsidP="00D87703">
      <w:pPr>
        <w:pStyle w:val="Besedilo"/>
      </w:pPr>
      <w:r w:rsidRPr="004B552A">
        <w:t xml:space="preserve">Posledice – </w:t>
      </w:r>
      <w:r>
        <w:t>a</w:t>
      </w:r>
      <w:r w:rsidRPr="004B552A">
        <w:t>dministrator dobi obvestilo o neprimernem komentarju pri osnovnem toku.</w:t>
      </w:r>
    </w:p>
    <w:p w14:paraId="69620903" w14:textId="77777777" w:rsidR="00452731" w:rsidRPr="004B552A" w:rsidRDefault="00452731" w:rsidP="00D87703">
      <w:pPr>
        <w:pStyle w:val="Besedilo"/>
      </w:pPr>
      <w:r w:rsidRPr="004B552A">
        <w:t xml:space="preserve">Prioriteta funkcionalnosti – </w:t>
      </w:r>
      <w:r>
        <w:rPr>
          <w:i/>
          <w:iCs/>
        </w:rPr>
        <w:t>N</w:t>
      </w:r>
      <w:r w:rsidRPr="004B552A">
        <w:rPr>
          <w:i/>
          <w:iCs/>
        </w:rPr>
        <w:t>e bomo imeli</w:t>
      </w:r>
      <w:r>
        <w:rPr>
          <w:i/>
          <w:iCs/>
        </w:rPr>
        <w:t>.</w:t>
      </w:r>
    </w:p>
    <w:p w14:paraId="7100B332" w14:textId="77777777" w:rsidR="00452731" w:rsidRPr="00AB659F" w:rsidRDefault="00452731" w:rsidP="00AB659F">
      <w:pPr>
        <w:pStyle w:val="Naslov4"/>
      </w:pPr>
      <w:r w:rsidRPr="00AB659F">
        <w:t>Ogled prijavljenega komentarja (F7)</w:t>
      </w:r>
    </w:p>
    <w:p w14:paraId="42E76FB6" w14:textId="77777777" w:rsidR="00452731" w:rsidRPr="004B552A" w:rsidRDefault="00452731" w:rsidP="00D87703">
      <w:pPr>
        <w:pStyle w:val="Besedilo"/>
      </w:pPr>
      <w:r w:rsidRPr="004B552A">
        <w:t>Administrator pogleda prijavljen</w:t>
      </w:r>
      <w:r>
        <w:t>i</w:t>
      </w:r>
      <w:r w:rsidRPr="004B552A">
        <w:t xml:space="preserve"> komentar in se odloči</w:t>
      </w:r>
      <w:r>
        <w:t>,</w:t>
      </w:r>
      <w:r w:rsidRPr="004B552A">
        <w:t xml:space="preserve"> ali je neprimeren.</w:t>
      </w:r>
    </w:p>
    <w:p w14:paraId="43B57E58" w14:textId="77777777" w:rsidR="00452731" w:rsidRPr="004B552A" w:rsidRDefault="00452731" w:rsidP="00D87703">
      <w:pPr>
        <w:pStyle w:val="Brezrazmikov"/>
      </w:pPr>
      <w:r w:rsidRPr="004B552A">
        <w:t xml:space="preserve">Osnovni tok: </w:t>
      </w:r>
    </w:p>
    <w:p w14:paraId="24BCDF05" w14:textId="77777777" w:rsidR="00452731" w:rsidRPr="004B552A" w:rsidRDefault="00452731" w:rsidP="00452731">
      <w:pPr>
        <w:pStyle w:val="Odstavekseznama"/>
        <w:numPr>
          <w:ilvl w:val="0"/>
          <w:numId w:val="12"/>
        </w:numPr>
      </w:pPr>
      <w:r w:rsidRPr="004B552A">
        <w:t>Prijava v sistem.</w:t>
      </w:r>
    </w:p>
    <w:p w14:paraId="7CC48F9D" w14:textId="77777777" w:rsidR="00452731" w:rsidRPr="004B552A" w:rsidRDefault="00452731" w:rsidP="00452731">
      <w:pPr>
        <w:pStyle w:val="Odstavekseznama"/>
        <w:numPr>
          <w:ilvl w:val="0"/>
          <w:numId w:val="12"/>
        </w:numPr>
      </w:pPr>
      <w:r w:rsidRPr="004B552A">
        <w:t>Klik na gumb obvestila.</w:t>
      </w:r>
    </w:p>
    <w:p w14:paraId="1BC68135" w14:textId="77777777" w:rsidR="00452731" w:rsidRPr="004B552A" w:rsidRDefault="00452731" w:rsidP="00452731">
      <w:pPr>
        <w:pStyle w:val="Odstavekseznama"/>
        <w:numPr>
          <w:ilvl w:val="0"/>
          <w:numId w:val="12"/>
        </w:numPr>
      </w:pPr>
      <w:r w:rsidRPr="004B552A">
        <w:t>Sistem prikaže obvestila.</w:t>
      </w:r>
    </w:p>
    <w:p w14:paraId="29579BCE" w14:textId="77777777" w:rsidR="00452731" w:rsidRPr="004B552A" w:rsidRDefault="00452731" w:rsidP="00452731">
      <w:pPr>
        <w:pStyle w:val="Odstavekseznama"/>
        <w:numPr>
          <w:ilvl w:val="0"/>
          <w:numId w:val="12"/>
        </w:numPr>
      </w:pPr>
      <w:r w:rsidRPr="004B552A">
        <w:t>Izbira obvestila za neprimeren komentar.</w:t>
      </w:r>
    </w:p>
    <w:p w14:paraId="2101079A" w14:textId="77777777" w:rsidR="00452731" w:rsidRPr="004B552A" w:rsidRDefault="00452731" w:rsidP="00452731">
      <w:pPr>
        <w:pStyle w:val="Odstavekseznama"/>
        <w:numPr>
          <w:ilvl w:val="0"/>
          <w:numId w:val="12"/>
        </w:numPr>
      </w:pPr>
      <w:r w:rsidRPr="004B552A">
        <w:t xml:space="preserve">Sistem prikaže </w:t>
      </w:r>
      <w:r>
        <w:t>i</w:t>
      </w:r>
      <w:r w:rsidRPr="004B552A">
        <w:t>nformacije o divjem odlagališču in prijavljen</w:t>
      </w:r>
      <w:r>
        <w:t>i</w:t>
      </w:r>
      <w:r w:rsidRPr="004B552A">
        <w:t xml:space="preserve"> komentar.</w:t>
      </w:r>
    </w:p>
    <w:p w14:paraId="3F8D69A6" w14:textId="77777777" w:rsidR="00452731" w:rsidRPr="004B552A" w:rsidRDefault="00452731" w:rsidP="00452731">
      <w:pPr>
        <w:pStyle w:val="Odstavekseznama"/>
        <w:numPr>
          <w:ilvl w:val="0"/>
          <w:numId w:val="12"/>
        </w:numPr>
      </w:pPr>
      <w:r w:rsidRPr="004B552A">
        <w:t xml:space="preserve">Komentar je primeren, klik na gumb </w:t>
      </w:r>
      <w:r>
        <w:t>I</w:t>
      </w:r>
      <w:r w:rsidRPr="004B552A">
        <w:t>gnoriraj.</w:t>
      </w:r>
    </w:p>
    <w:p w14:paraId="2F1AE2D1" w14:textId="77777777" w:rsidR="00452731" w:rsidRPr="004B552A" w:rsidRDefault="00452731" w:rsidP="00D87703">
      <w:pPr>
        <w:pStyle w:val="Brezrazmikov"/>
      </w:pPr>
      <w:r w:rsidRPr="004B552A">
        <w:t>Alternativni tok(</w:t>
      </w:r>
      <w:proofErr w:type="spellStart"/>
      <w:r w:rsidRPr="004B552A">
        <w:t>ovi</w:t>
      </w:r>
      <w:proofErr w:type="spellEnd"/>
      <w:r w:rsidRPr="004B552A">
        <w:t>):</w:t>
      </w:r>
    </w:p>
    <w:p w14:paraId="357C39C7" w14:textId="77777777" w:rsidR="00452731" w:rsidRPr="004B552A" w:rsidRDefault="00452731" w:rsidP="00452731">
      <w:pPr>
        <w:pStyle w:val="Odstavekseznama"/>
        <w:numPr>
          <w:ilvl w:val="0"/>
          <w:numId w:val="13"/>
        </w:numPr>
      </w:pPr>
      <w:r w:rsidRPr="004B552A">
        <w:t>Prijava v sistem.</w:t>
      </w:r>
    </w:p>
    <w:p w14:paraId="79C15690" w14:textId="77777777" w:rsidR="00452731" w:rsidRPr="004B552A" w:rsidRDefault="00452731" w:rsidP="00452731">
      <w:pPr>
        <w:pStyle w:val="Odstavekseznama"/>
        <w:numPr>
          <w:ilvl w:val="0"/>
          <w:numId w:val="13"/>
        </w:numPr>
      </w:pPr>
      <w:r w:rsidRPr="004B552A">
        <w:t>Klik na gumb obvestila.</w:t>
      </w:r>
    </w:p>
    <w:p w14:paraId="0922D943" w14:textId="77777777" w:rsidR="00452731" w:rsidRPr="004B552A" w:rsidRDefault="00452731" w:rsidP="00452731">
      <w:pPr>
        <w:pStyle w:val="Odstavekseznama"/>
        <w:numPr>
          <w:ilvl w:val="0"/>
          <w:numId w:val="13"/>
        </w:numPr>
      </w:pPr>
      <w:r w:rsidRPr="004B552A">
        <w:t>Sistem prikaže obvestila.</w:t>
      </w:r>
    </w:p>
    <w:p w14:paraId="18F59810" w14:textId="77777777" w:rsidR="00452731" w:rsidRPr="004B552A" w:rsidRDefault="00452731" w:rsidP="00452731">
      <w:pPr>
        <w:pStyle w:val="Odstavekseznama"/>
        <w:numPr>
          <w:ilvl w:val="0"/>
          <w:numId w:val="13"/>
        </w:numPr>
      </w:pPr>
      <w:r w:rsidRPr="004B552A">
        <w:lastRenderedPageBreak/>
        <w:t>Izbira obvestila za neprimeren komentar.</w:t>
      </w:r>
    </w:p>
    <w:p w14:paraId="20D7648C" w14:textId="77777777" w:rsidR="00452731" w:rsidRPr="004B552A" w:rsidRDefault="00452731" w:rsidP="00452731">
      <w:pPr>
        <w:pStyle w:val="Odstavekseznama"/>
        <w:numPr>
          <w:ilvl w:val="0"/>
          <w:numId w:val="13"/>
        </w:numPr>
      </w:pPr>
      <w:r w:rsidRPr="004B552A">
        <w:t xml:space="preserve">Sistem prikaže </w:t>
      </w:r>
      <w:r>
        <w:t>i</w:t>
      </w:r>
      <w:r w:rsidRPr="004B552A">
        <w:t>nformacije o divjem odlagališču in prijavljen komentar.</w:t>
      </w:r>
    </w:p>
    <w:p w14:paraId="02391452" w14:textId="77777777" w:rsidR="00452731" w:rsidRPr="004B552A" w:rsidRDefault="00452731" w:rsidP="00452731">
      <w:pPr>
        <w:pStyle w:val="Odstavekseznama"/>
        <w:numPr>
          <w:ilvl w:val="0"/>
          <w:numId w:val="13"/>
        </w:numPr>
      </w:pPr>
      <w:r w:rsidRPr="004B552A">
        <w:t xml:space="preserve">Komentar je neprimeren, klik na gumb </w:t>
      </w:r>
      <w:r>
        <w:t>Iz</w:t>
      </w:r>
      <w:r w:rsidRPr="004B552A">
        <w:t>briši.</w:t>
      </w:r>
    </w:p>
    <w:p w14:paraId="62CD4FE0" w14:textId="77777777" w:rsidR="00452731" w:rsidRPr="004B552A" w:rsidRDefault="00452731" w:rsidP="00D87703">
      <w:pPr>
        <w:pStyle w:val="Besedilo"/>
      </w:pPr>
      <w:r w:rsidRPr="004B552A">
        <w:t>Posledice – Pri osnovnem toku komentar ni izbrisan in prijava je odstranjena iz obvestil administratorja. Pri alternativnem toku je komentar izbrisan in prijava je odstranjena iz obvestil.</w:t>
      </w:r>
    </w:p>
    <w:p w14:paraId="797E2628" w14:textId="77777777" w:rsidR="00452731" w:rsidRPr="004B552A" w:rsidRDefault="00452731" w:rsidP="00D87703">
      <w:pPr>
        <w:pStyle w:val="Besedilo"/>
      </w:pPr>
      <w:r w:rsidRPr="004B552A">
        <w:t>Prioriteta funkcionalnosti –</w:t>
      </w:r>
      <w:r w:rsidRPr="004B552A">
        <w:rPr>
          <w:i/>
          <w:iCs/>
        </w:rPr>
        <w:t xml:space="preserve"> </w:t>
      </w:r>
      <w:r>
        <w:rPr>
          <w:i/>
          <w:iCs/>
        </w:rPr>
        <w:t>N</w:t>
      </w:r>
      <w:r w:rsidRPr="004B552A">
        <w:rPr>
          <w:i/>
          <w:iCs/>
        </w:rPr>
        <w:t>e bomo imeli</w:t>
      </w:r>
      <w:r>
        <w:rPr>
          <w:i/>
          <w:iCs/>
        </w:rPr>
        <w:t>.</w:t>
      </w:r>
    </w:p>
    <w:p w14:paraId="778ABEF2" w14:textId="77777777" w:rsidR="00452731" w:rsidRPr="00AB659F" w:rsidRDefault="00452731" w:rsidP="00AB659F">
      <w:pPr>
        <w:pStyle w:val="Naslov4"/>
      </w:pPr>
      <w:r w:rsidRPr="00AB659F">
        <w:t xml:space="preserve">Pomoč uporabnikom pri uporabi sistema (F8) </w:t>
      </w:r>
    </w:p>
    <w:p w14:paraId="20CC31D8" w14:textId="77777777" w:rsidR="00452731" w:rsidRPr="004B552A" w:rsidRDefault="00452731" w:rsidP="00D87703">
      <w:pPr>
        <w:pStyle w:val="Besedilo"/>
      </w:pPr>
      <w:r w:rsidRPr="004B552A">
        <w:t>Gost, registriran uporabnik ali administrator lahko prebere navodila, ki opisujejo</w:t>
      </w:r>
      <w:r>
        <w:t>,</w:t>
      </w:r>
      <w:r w:rsidRPr="004B552A">
        <w:t xml:space="preserve"> kako aplikacija deluje oziroma kako uporabljati aplikacijo.</w:t>
      </w:r>
    </w:p>
    <w:p w14:paraId="54A0DC8C" w14:textId="77777777" w:rsidR="00452731" w:rsidRPr="004B552A" w:rsidRDefault="00452731" w:rsidP="00D87703">
      <w:pPr>
        <w:pStyle w:val="Brezrazmikov"/>
      </w:pPr>
      <w:r w:rsidRPr="004B552A">
        <w:t>Osnovni tok:</w:t>
      </w:r>
    </w:p>
    <w:p w14:paraId="3A39BFBA" w14:textId="77777777" w:rsidR="00452731" w:rsidRPr="004B552A" w:rsidRDefault="00452731" w:rsidP="00452731">
      <w:pPr>
        <w:pStyle w:val="Odstavekseznama"/>
        <w:numPr>
          <w:ilvl w:val="0"/>
          <w:numId w:val="14"/>
        </w:numPr>
      </w:pPr>
      <w:r w:rsidRPr="004B552A">
        <w:t>Gost, registriran uporabnik ali administrator vstopi na splet</w:t>
      </w:r>
      <w:r>
        <w:t>n</w:t>
      </w:r>
      <w:r w:rsidRPr="004B552A">
        <w:t>o stran</w:t>
      </w:r>
      <w:r>
        <w:t>.</w:t>
      </w:r>
    </w:p>
    <w:p w14:paraId="547D0661" w14:textId="77777777" w:rsidR="00452731" w:rsidRPr="004B552A" w:rsidRDefault="00452731" w:rsidP="00452731">
      <w:pPr>
        <w:pStyle w:val="Odstavekseznama"/>
        <w:numPr>
          <w:ilvl w:val="0"/>
          <w:numId w:val="14"/>
        </w:numPr>
      </w:pPr>
      <w:r w:rsidRPr="004B552A">
        <w:t xml:space="preserve">Gost, registriran uporabnik ali administrator klikne na gumb </w:t>
      </w:r>
      <w:r>
        <w:t>P</w:t>
      </w:r>
      <w:r w:rsidRPr="004B552A">
        <w:t>omoč</w:t>
      </w:r>
      <w:r>
        <w:t>.</w:t>
      </w:r>
    </w:p>
    <w:p w14:paraId="5B6A9FD6" w14:textId="77777777" w:rsidR="00452731" w:rsidRPr="004B552A" w:rsidRDefault="00452731" w:rsidP="00452731">
      <w:pPr>
        <w:pStyle w:val="Odstavekseznama"/>
        <w:numPr>
          <w:ilvl w:val="0"/>
          <w:numId w:val="14"/>
        </w:numPr>
      </w:pPr>
      <w:r w:rsidRPr="004B552A">
        <w:t>Sistem jim prikaže navodila za uporabo aplikacije</w:t>
      </w:r>
      <w:r>
        <w:t>.</w:t>
      </w:r>
    </w:p>
    <w:p w14:paraId="2482C476" w14:textId="77777777" w:rsidR="00452731" w:rsidRPr="004B552A" w:rsidRDefault="00452731" w:rsidP="00D87703">
      <w:pPr>
        <w:pStyle w:val="Besedilo"/>
      </w:pPr>
      <w:r w:rsidRPr="004B552A">
        <w:t xml:space="preserve">Prioriteta funkcionalnosti – </w:t>
      </w:r>
      <w:r w:rsidRPr="004B552A">
        <w:rPr>
          <w:i/>
          <w:iCs/>
        </w:rPr>
        <w:t>Bi lahko imeli</w:t>
      </w:r>
      <w:r>
        <w:rPr>
          <w:i/>
          <w:iCs/>
        </w:rPr>
        <w:t>.</w:t>
      </w:r>
    </w:p>
    <w:p w14:paraId="47B7B60A" w14:textId="77777777" w:rsidR="00452731" w:rsidRPr="00AB659F" w:rsidRDefault="00452731" w:rsidP="00AB659F">
      <w:pPr>
        <w:pStyle w:val="Naslov4"/>
      </w:pPr>
      <w:r w:rsidRPr="00AB659F">
        <w:t xml:space="preserve">Spreminjanje podatkov svojega profila (F9) </w:t>
      </w:r>
    </w:p>
    <w:p w14:paraId="6DCF68EF" w14:textId="77777777" w:rsidR="00452731" w:rsidRPr="004B552A" w:rsidRDefault="00452731" w:rsidP="00D87703">
      <w:pPr>
        <w:pStyle w:val="Besedilo"/>
      </w:pPr>
      <w:r w:rsidRPr="004B552A">
        <w:t>Registriran uporabnik ali administrator lahko spreminja geslo ali elektronski naslov svojega profila.</w:t>
      </w:r>
    </w:p>
    <w:p w14:paraId="48F987B8" w14:textId="77777777" w:rsidR="00452731" w:rsidRPr="004B552A" w:rsidRDefault="00452731" w:rsidP="00D87703">
      <w:pPr>
        <w:pStyle w:val="Brezrazmikov"/>
      </w:pPr>
      <w:r w:rsidRPr="004B552A">
        <w:t>Osnovni tok:</w:t>
      </w:r>
    </w:p>
    <w:p w14:paraId="27D87117" w14:textId="77777777" w:rsidR="00452731" w:rsidRPr="004B552A" w:rsidRDefault="00452731" w:rsidP="00452731">
      <w:pPr>
        <w:pStyle w:val="Odstavekseznama"/>
        <w:numPr>
          <w:ilvl w:val="0"/>
          <w:numId w:val="15"/>
        </w:numPr>
      </w:pPr>
      <w:r w:rsidRPr="004B552A">
        <w:t>Prijava v sistem</w:t>
      </w:r>
      <w:r>
        <w:t>.</w:t>
      </w:r>
    </w:p>
    <w:p w14:paraId="357751A1" w14:textId="77777777" w:rsidR="00452731" w:rsidRPr="004B552A" w:rsidRDefault="00452731" w:rsidP="00452731">
      <w:pPr>
        <w:pStyle w:val="Odstavekseznama"/>
        <w:numPr>
          <w:ilvl w:val="0"/>
          <w:numId w:val="15"/>
        </w:numPr>
      </w:pPr>
      <w:r w:rsidRPr="004B552A">
        <w:t xml:space="preserve">Registriran uporabnik ali administrator klikne gumb </w:t>
      </w:r>
      <w:r>
        <w:t>U</w:t>
      </w:r>
      <w:r w:rsidRPr="004B552A">
        <w:t>redi profil</w:t>
      </w:r>
      <w:r>
        <w:t>.</w:t>
      </w:r>
    </w:p>
    <w:p w14:paraId="3D8351E6" w14:textId="77777777" w:rsidR="00452731" w:rsidRPr="004B552A" w:rsidRDefault="00452731" w:rsidP="00452731">
      <w:pPr>
        <w:pStyle w:val="Odstavekseznama"/>
        <w:numPr>
          <w:ilvl w:val="0"/>
          <w:numId w:val="15"/>
        </w:numPr>
      </w:pPr>
      <w:r w:rsidRPr="004B552A">
        <w:t>Sistem prikaže polja za vnos podatkov, tako kot pri registraciji</w:t>
      </w:r>
      <w:r>
        <w:t>,</w:t>
      </w:r>
      <w:r w:rsidRPr="004B552A">
        <w:t xml:space="preserve"> samo da so že zapolnjena s podatki računa.</w:t>
      </w:r>
    </w:p>
    <w:p w14:paraId="71E9B82C" w14:textId="77777777" w:rsidR="00452731" w:rsidRPr="004B552A" w:rsidRDefault="00452731" w:rsidP="00452731">
      <w:pPr>
        <w:pStyle w:val="Odstavekseznama"/>
        <w:numPr>
          <w:ilvl w:val="0"/>
          <w:numId w:val="15"/>
        </w:numPr>
      </w:pPr>
      <w:r w:rsidRPr="004B552A">
        <w:t xml:space="preserve">Registriran uporabnik ali administrator klikne gumb </w:t>
      </w:r>
      <w:r>
        <w:t>S</w:t>
      </w:r>
      <w:r w:rsidRPr="004B552A">
        <w:t>hrani podatke.</w:t>
      </w:r>
    </w:p>
    <w:p w14:paraId="2E4B6519" w14:textId="77777777" w:rsidR="00452731" w:rsidRPr="004B552A" w:rsidRDefault="00452731" w:rsidP="00D87703">
      <w:pPr>
        <w:pStyle w:val="Besedilo"/>
      </w:pPr>
      <w:r w:rsidRPr="004B552A">
        <w:t>Posledice – podatki registriranega uporabnika ali administratorja so posodobljeni.</w:t>
      </w:r>
    </w:p>
    <w:p w14:paraId="1D724654" w14:textId="77777777" w:rsidR="00452731" w:rsidRPr="004B552A" w:rsidRDefault="00452731" w:rsidP="00D87703">
      <w:pPr>
        <w:pStyle w:val="Besedilo"/>
      </w:pPr>
      <w:r w:rsidRPr="004B552A">
        <w:t xml:space="preserve">Prioriteta funkcionalnosti – </w:t>
      </w:r>
      <w:r w:rsidRPr="004B552A">
        <w:rPr>
          <w:i/>
          <w:iCs/>
        </w:rPr>
        <w:t>Ne bomo imeli</w:t>
      </w:r>
      <w:r>
        <w:rPr>
          <w:i/>
          <w:iCs/>
        </w:rPr>
        <w:t>.</w:t>
      </w:r>
    </w:p>
    <w:p w14:paraId="4400BA9D" w14:textId="77777777" w:rsidR="00452731" w:rsidRPr="00AB659F" w:rsidRDefault="00452731" w:rsidP="00AB659F">
      <w:pPr>
        <w:pStyle w:val="Naslov4"/>
      </w:pPr>
      <w:r w:rsidRPr="00AB659F">
        <w:t xml:space="preserve">Dodajanje divjega odlagališča (F10) </w:t>
      </w:r>
    </w:p>
    <w:p w14:paraId="6B03F86B" w14:textId="77777777" w:rsidR="00452731" w:rsidRPr="004B552A" w:rsidRDefault="00452731" w:rsidP="00D87703">
      <w:pPr>
        <w:pStyle w:val="Besedilo"/>
      </w:pPr>
      <w:r w:rsidRPr="004B552A">
        <w:t>Registriran uporabnik ali administrator lahko doda oziroma prijavi divje odlagališče v bazo podatkov.</w:t>
      </w:r>
    </w:p>
    <w:p w14:paraId="125E037B" w14:textId="77777777" w:rsidR="00452731" w:rsidRPr="004B552A" w:rsidRDefault="00452731" w:rsidP="00D87703">
      <w:pPr>
        <w:pStyle w:val="Brezrazmikov"/>
      </w:pPr>
      <w:r w:rsidRPr="004B552A">
        <w:t>Osnovni tok:</w:t>
      </w:r>
    </w:p>
    <w:p w14:paraId="3BB83AA9" w14:textId="77777777" w:rsidR="00452731" w:rsidRPr="004B552A" w:rsidRDefault="00452731" w:rsidP="00452731">
      <w:pPr>
        <w:pStyle w:val="Odstavekseznama"/>
        <w:numPr>
          <w:ilvl w:val="0"/>
          <w:numId w:val="21"/>
        </w:numPr>
      </w:pPr>
      <w:r w:rsidRPr="004B552A">
        <w:t>Prijava v sistem.</w:t>
      </w:r>
    </w:p>
    <w:p w14:paraId="25AF28FB" w14:textId="77777777" w:rsidR="00452731" w:rsidRPr="004B552A" w:rsidRDefault="00452731" w:rsidP="00452731">
      <w:pPr>
        <w:pStyle w:val="Odstavekseznama"/>
        <w:numPr>
          <w:ilvl w:val="0"/>
          <w:numId w:val="21"/>
        </w:numPr>
      </w:pPr>
      <w:r w:rsidRPr="004B552A">
        <w:t xml:space="preserve">Klik na gumb </w:t>
      </w:r>
      <w:r>
        <w:t>D</w:t>
      </w:r>
      <w:r w:rsidRPr="004B552A">
        <w:t>odaj odlagališče.</w:t>
      </w:r>
    </w:p>
    <w:p w14:paraId="4BC3F8E1" w14:textId="77777777" w:rsidR="00452731" w:rsidRPr="004B552A" w:rsidRDefault="00452731" w:rsidP="00452731">
      <w:pPr>
        <w:pStyle w:val="Odstavekseznama"/>
        <w:numPr>
          <w:ilvl w:val="0"/>
          <w:numId w:val="21"/>
        </w:numPr>
      </w:pPr>
      <w:r w:rsidRPr="004B552A">
        <w:lastRenderedPageBreak/>
        <w:t>Izbira lokacije odlagališča na zemljevidu ali vpis GPS</w:t>
      </w:r>
      <w:r>
        <w:t>-</w:t>
      </w:r>
      <w:r w:rsidRPr="004B552A">
        <w:t>koordinat v obrazec za dodajanje.</w:t>
      </w:r>
    </w:p>
    <w:p w14:paraId="382FA575" w14:textId="77777777" w:rsidR="00452731" w:rsidRPr="004B552A" w:rsidRDefault="00452731" w:rsidP="00452731">
      <w:pPr>
        <w:pStyle w:val="Odstavekseznama"/>
        <w:numPr>
          <w:ilvl w:val="0"/>
          <w:numId w:val="21"/>
        </w:numPr>
      </w:pPr>
      <w:r w:rsidRPr="004B552A">
        <w:t>Vpis podatkov o odlagališču v obrazec, opcijsko lahko naložimo tudi slike</w:t>
      </w:r>
      <w:r>
        <w:t>.</w:t>
      </w:r>
    </w:p>
    <w:p w14:paraId="16EB4B8E" w14:textId="77777777" w:rsidR="00452731" w:rsidRPr="004B552A" w:rsidRDefault="00452731" w:rsidP="00452731">
      <w:pPr>
        <w:pStyle w:val="Odstavekseznama"/>
        <w:numPr>
          <w:ilvl w:val="0"/>
          <w:numId w:val="21"/>
        </w:numPr>
      </w:pPr>
      <w:r w:rsidRPr="004B552A">
        <w:t xml:space="preserve">Klik na gumb </w:t>
      </w:r>
      <w:r>
        <w:t>D</w:t>
      </w:r>
      <w:r w:rsidRPr="004B552A">
        <w:t>odaj odlagališče.</w:t>
      </w:r>
    </w:p>
    <w:p w14:paraId="5BBE3617" w14:textId="77777777" w:rsidR="00452731" w:rsidRPr="004B552A" w:rsidRDefault="00452731" w:rsidP="00452731">
      <w:pPr>
        <w:pStyle w:val="Odstavekseznama"/>
        <w:numPr>
          <w:ilvl w:val="0"/>
          <w:numId w:val="21"/>
        </w:numPr>
      </w:pPr>
      <w:r w:rsidRPr="004B552A">
        <w:t>Sistem nas vrne na domačo stran.</w:t>
      </w:r>
    </w:p>
    <w:p w14:paraId="2B2DF057" w14:textId="77777777" w:rsidR="00452731" w:rsidRPr="004B552A" w:rsidRDefault="00452731" w:rsidP="00D87703">
      <w:pPr>
        <w:pStyle w:val="Brezrazmikov"/>
      </w:pPr>
      <w:r w:rsidRPr="004B552A">
        <w:t>Alternativni tok(</w:t>
      </w:r>
      <w:proofErr w:type="spellStart"/>
      <w:r w:rsidRPr="004B552A">
        <w:t>ovi</w:t>
      </w:r>
      <w:proofErr w:type="spellEnd"/>
      <w:r w:rsidRPr="004B552A">
        <w:t>):</w:t>
      </w:r>
    </w:p>
    <w:p w14:paraId="1C6A073C" w14:textId="77777777" w:rsidR="00452731" w:rsidRPr="004B552A" w:rsidRDefault="00452731" w:rsidP="00452731">
      <w:pPr>
        <w:pStyle w:val="Odstavekseznama"/>
        <w:numPr>
          <w:ilvl w:val="0"/>
          <w:numId w:val="22"/>
        </w:numPr>
      </w:pPr>
      <w:r w:rsidRPr="004B552A">
        <w:t>Prijava v sistem.</w:t>
      </w:r>
    </w:p>
    <w:p w14:paraId="2AA4432B" w14:textId="77777777" w:rsidR="00452731" w:rsidRPr="004B552A" w:rsidRDefault="00452731" w:rsidP="00452731">
      <w:pPr>
        <w:pStyle w:val="Odstavekseznama"/>
        <w:numPr>
          <w:ilvl w:val="0"/>
          <w:numId w:val="22"/>
        </w:numPr>
      </w:pPr>
      <w:r w:rsidRPr="004B552A">
        <w:t xml:space="preserve">Klik na gumb </w:t>
      </w:r>
      <w:r>
        <w:t>D</w:t>
      </w:r>
      <w:r w:rsidRPr="004B552A">
        <w:t>odaj odlagališče.</w:t>
      </w:r>
    </w:p>
    <w:p w14:paraId="7AB18F33" w14:textId="77777777" w:rsidR="00452731" w:rsidRPr="004B552A" w:rsidRDefault="00452731" w:rsidP="00452731">
      <w:pPr>
        <w:pStyle w:val="Odstavekseznama"/>
        <w:numPr>
          <w:ilvl w:val="0"/>
          <w:numId w:val="22"/>
        </w:numPr>
      </w:pPr>
      <w:r w:rsidRPr="004B552A">
        <w:t>Izbira lokacije odlagališča na zemljevidu ali vpis GPS</w:t>
      </w:r>
      <w:r>
        <w:t>-</w:t>
      </w:r>
      <w:r w:rsidRPr="004B552A">
        <w:t>koordinat v obrazec za dodajanje.</w:t>
      </w:r>
    </w:p>
    <w:p w14:paraId="08CF9BC8" w14:textId="77777777" w:rsidR="00452731" w:rsidRPr="004B552A" w:rsidRDefault="00452731" w:rsidP="00452731">
      <w:pPr>
        <w:pStyle w:val="Odstavekseznama"/>
        <w:numPr>
          <w:ilvl w:val="0"/>
          <w:numId w:val="22"/>
        </w:numPr>
      </w:pPr>
      <w:r w:rsidRPr="004B552A">
        <w:t>Vpis podatkov o odlagališču v obrazec, opcijsko lahko naložimo tudi slike</w:t>
      </w:r>
      <w:r>
        <w:t>.</w:t>
      </w:r>
    </w:p>
    <w:p w14:paraId="1F97EBB3" w14:textId="77777777" w:rsidR="00452731" w:rsidRPr="004B552A" w:rsidRDefault="00452731" w:rsidP="00452731">
      <w:pPr>
        <w:pStyle w:val="Odstavekseznama"/>
        <w:numPr>
          <w:ilvl w:val="0"/>
          <w:numId w:val="22"/>
        </w:numPr>
      </w:pPr>
      <w:r w:rsidRPr="004B552A">
        <w:t xml:space="preserve">Klik na gumb </w:t>
      </w:r>
      <w:r>
        <w:t>P</w:t>
      </w:r>
      <w:r w:rsidRPr="004B552A">
        <w:t>rekliči.</w:t>
      </w:r>
    </w:p>
    <w:p w14:paraId="2239F3AB" w14:textId="77777777" w:rsidR="00452731" w:rsidRPr="004B552A" w:rsidRDefault="00452731" w:rsidP="00452731">
      <w:pPr>
        <w:pStyle w:val="Odstavekseznama"/>
        <w:numPr>
          <w:ilvl w:val="0"/>
          <w:numId w:val="22"/>
        </w:numPr>
      </w:pPr>
      <w:r w:rsidRPr="004B552A">
        <w:t>Sistem nas vrne na domačo stran.</w:t>
      </w:r>
    </w:p>
    <w:p w14:paraId="24459F18" w14:textId="77777777" w:rsidR="00452731" w:rsidRPr="004B552A" w:rsidRDefault="00452731" w:rsidP="00D87703">
      <w:pPr>
        <w:pStyle w:val="Besedilo"/>
      </w:pPr>
      <w:r w:rsidRPr="004B552A">
        <w:t xml:space="preserve">Posledice – Pri osnovnem toku se v bazo podatkov doda novo divje odlagališče, </w:t>
      </w:r>
      <w:r>
        <w:t xml:space="preserve">medtem ko je </w:t>
      </w:r>
      <w:r w:rsidRPr="004B552A">
        <w:t>pri alternativnem toku proces preklican, tako da nas sistem samo vrne nazaj na domačo stran.</w:t>
      </w:r>
    </w:p>
    <w:p w14:paraId="1DF5297F" w14:textId="77777777" w:rsidR="00452731" w:rsidRPr="004B552A" w:rsidRDefault="00452731" w:rsidP="00D87703">
      <w:pPr>
        <w:pStyle w:val="Besedilo"/>
      </w:pPr>
      <w:r w:rsidRPr="004B552A">
        <w:t xml:space="preserve">Prioriteta funkcionalnosti – </w:t>
      </w:r>
      <w:r w:rsidRPr="00163B75">
        <w:rPr>
          <w:i/>
          <w:iCs/>
        </w:rPr>
        <w:t>Moramo imeti</w:t>
      </w:r>
      <w:r>
        <w:t>.</w:t>
      </w:r>
    </w:p>
    <w:p w14:paraId="6145B571" w14:textId="77777777" w:rsidR="00452731" w:rsidRPr="00A155E8" w:rsidRDefault="00452731" w:rsidP="00A155E8">
      <w:pPr>
        <w:pStyle w:val="Naslov4"/>
      </w:pPr>
      <w:r w:rsidRPr="00A155E8">
        <w:t>Sprememba podatkov o divjem odlagališču (F11)</w:t>
      </w:r>
    </w:p>
    <w:p w14:paraId="4A4E94C1" w14:textId="77777777" w:rsidR="00452731" w:rsidRPr="004B552A" w:rsidRDefault="00452731" w:rsidP="00D87703">
      <w:pPr>
        <w:pStyle w:val="Besedilo"/>
      </w:pPr>
      <w:r w:rsidRPr="004B552A">
        <w:t>Administrator lahko spremeni podatke o divjem odlagališču ali njegov status v bazi podatkov (potrjen, nepotrjen, očiščen).</w:t>
      </w:r>
    </w:p>
    <w:p w14:paraId="43AD8EBF" w14:textId="77777777" w:rsidR="00452731" w:rsidRPr="004B552A" w:rsidRDefault="00452731" w:rsidP="00D87703">
      <w:pPr>
        <w:pStyle w:val="Brezrazmikov"/>
      </w:pPr>
      <w:r w:rsidRPr="004B552A">
        <w:t>Osnovni tok:</w:t>
      </w:r>
    </w:p>
    <w:p w14:paraId="744A1F08" w14:textId="77777777" w:rsidR="00452731" w:rsidRPr="004B552A" w:rsidRDefault="00452731" w:rsidP="00452731">
      <w:pPr>
        <w:pStyle w:val="Odstavekseznama"/>
        <w:numPr>
          <w:ilvl w:val="0"/>
          <w:numId w:val="23"/>
        </w:numPr>
      </w:pPr>
      <w:r w:rsidRPr="004B552A">
        <w:t>Prijava v sistem.</w:t>
      </w:r>
    </w:p>
    <w:p w14:paraId="5A957A74" w14:textId="77777777" w:rsidR="00452731" w:rsidRPr="004B552A" w:rsidRDefault="00452731" w:rsidP="00452731">
      <w:pPr>
        <w:pStyle w:val="Odstavekseznama"/>
        <w:numPr>
          <w:ilvl w:val="0"/>
          <w:numId w:val="23"/>
        </w:numPr>
      </w:pPr>
      <w:r w:rsidRPr="004B552A">
        <w:t>Administrator izbere lokacijo na zemljevidu s klikom.</w:t>
      </w:r>
    </w:p>
    <w:p w14:paraId="33879A6B" w14:textId="77777777" w:rsidR="00452731" w:rsidRPr="004B552A" w:rsidRDefault="00452731" w:rsidP="00452731">
      <w:pPr>
        <w:pStyle w:val="Odstavekseznama"/>
        <w:numPr>
          <w:ilvl w:val="0"/>
          <w:numId w:val="23"/>
        </w:numPr>
      </w:pPr>
      <w:r w:rsidRPr="004B552A">
        <w:t>Sistem prikaže podatke o divjem odlagališču</w:t>
      </w:r>
    </w:p>
    <w:p w14:paraId="743BD262" w14:textId="77777777" w:rsidR="00452731" w:rsidRPr="004B552A" w:rsidRDefault="00452731" w:rsidP="00452731">
      <w:pPr>
        <w:pStyle w:val="Odstavekseznama"/>
        <w:numPr>
          <w:ilvl w:val="0"/>
          <w:numId w:val="23"/>
        </w:numPr>
      </w:pPr>
      <w:r w:rsidRPr="004B552A">
        <w:t xml:space="preserve">Administrator klikne gumb </w:t>
      </w:r>
      <w:r>
        <w:t>U</w:t>
      </w:r>
      <w:r w:rsidRPr="004B552A">
        <w:t>redi.</w:t>
      </w:r>
    </w:p>
    <w:p w14:paraId="3602FFCD" w14:textId="77777777" w:rsidR="00452731" w:rsidRPr="004B552A" w:rsidRDefault="00452731" w:rsidP="00452731">
      <w:pPr>
        <w:pStyle w:val="Odstavekseznama"/>
        <w:numPr>
          <w:ilvl w:val="0"/>
          <w:numId w:val="23"/>
        </w:numPr>
      </w:pPr>
      <w:r w:rsidRPr="004B552A">
        <w:t>Administrator lahko sedaj ureja podatke o odlagališču po želji.</w:t>
      </w:r>
    </w:p>
    <w:p w14:paraId="2C1C1B3D" w14:textId="77777777" w:rsidR="00452731" w:rsidRPr="004B552A" w:rsidRDefault="00452731" w:rsidP="00452731">
      <w:pPr>
        <w:pStyle w:val="Odstavekseznama"/>
        <w:numPr>
          <w:ilvl w:val="0"/>
          <w:numId w:val="23"/>
        </w:numPr>
      </w:pPr>
      <w:r w:rsidRPr="004B552A">
        <w:t xml:space="preserve">Administrator klikne gumb </w:t>
      </w:r>
      <w:r>
        <w:t>P</w:t>
      </w:r>
      <w:r w:rsidRPr="004B552A">
        <w:t>osodobi podatke.</w:t>
      </w:r>
    </w:p>
    <w:p w14:paraId="4D4DBCBD" w14:textId="77777777" w:rsidR="00452731" w:rsidRPr="004B552A" w:rsidRDefault="00452731" w:rsidP="00452731">
      <w:pPr>
        <w:pStyle w:val="Odstavekseznama"/>
        <w:numPr>
          <w:ilvl w:val="0"/>
          <w:numId w:val="23"/>
        </w:numPr>
      </w:pPr>
      <w:r w:rsidRPr="004B552A">
        <w:t>Sistem vrne administratorja nazaj na domačo stran.</w:t>
      </w:r>
    </w:p>
    <w:p w14:paraId="3A4E86BC" w14:textId="77777777" w:rsidR="00452731" w:rsidRPr="004B552A" w:rsidRDefault="00452731" w:rsidP="00D87703">
      <w:pPr>
        <w:pStyle w:val="Brezrazmikov"/>
      </w:pPr>
      <w:r w:rsidRPr="004B552A">
        <w:t>Alternativni tok(</w:t>
      </w:r>
      <w:proofErr w:type="spellStart"/>
      <w:r w:rsidRPr="004B552A">
        <w:t>ovi</w:t>
      </w:r>
      <w:proofErr w:type="spellEnd"/>
      <w:r w:rsidRPr="004B552A">
        <w:t>):</w:t>
      </w:r>
    </w:p>
    <w:p w14:paraId="7193BF99" w14:textId="77777777" w:rsidR="00452731" w:rsidRPr="004B552A" w:rsidRDefault="00452731" w:rsidP="00452731">
      <w:pPr>
        <w:pStyle w:val="Odstavekseznama"/>
        <w:numPr>
          <w:ilvl w:val="0"/>
          <w:numId w:val="32"/>
        </w:numPr>
      </w:pPr>
      <w:r w:rsidRPr="004B552A">
        <w:t>Prijava v sistem.</w:t>
      </w:r>
    </w:p>
    <w:p w14:paraId="4C2A4099" w14:textId="77777777" w:rsidR="00452731" w:rsidRPr="004B552A" w:rsidRDefault="00452731" w:rsidP="00452731">
      <w:pPr>
        <w:pStyle w:val="Odstavekseznama"/>
        <w:numPr>
          <w:ilvl w:val="0"/>
          <w:numId w:val="32"/>
        </w:numPr>
      </w:pPr>
      <w:r w:rsidRPr="004B552A">
        <w:t>Administrator izbere lokacijo na zemljevidu s klikom.</w:t>
      </w:r>
    </w:p>
    <w:p w14:paraId="0BFD1CB4" w14:textId="77777777" w:rsidR="00452731" w:rsidRPr="004B552A" w:rsidRDefault="00452731" w:rsidP="00452731">
      <w:pPr>
        <w:pStyle w:val="Odstavekseznama"/>
        <w:numPr>
          <w:ilvl w:val="0"/>
          <w:numId w:val="32"/>
        </w:numPr>
      </w:pPr>
      <w:r w:rsidRPr="004B552A">
        <w:t>Sistem prikaže podatke o divjem odlagališču</w:t>
      </w:r>
      <w:r>
        <w:t>.</w:t>
      </w:r>
    </w:p>
    <w:p w14:paraId="0842E72E" w14:textId="77777777" w:rsidR="00452731" w:rsidRPr="004B552A" w:rsidRDefault="00452731" w:rsidP="00452731">
      <w:pPr>
        <w:pStyle w:val="Odstavekseznama"/>
        <w:numPr>
          <w:ilvl w:val="0"/>
          <w:numId w:val="32"/>
        </w:numPr>
      </w:pPr>
      <w:r w:rsidRPr="004B552A">
        <w:t xml:space="preserve">Administrator klikne gumb </w:t>
      </w:r>
      <w:r>
        <w:t>U</w:t>
      </w:r>
      <w:r w:rsidRPr="004B552A">
        <w:t>redi.</w:t>
      </w:r>
    </w:p>
    <w:p w14:paraId="09AB959F" w14:textId="77777777" w:rsidR="00452731" w:rsidRPr="004B552A" w:rsidRDefault="00452731" w:rsidP="00452731">
      <w:pPr>
        <w:pStyle w:val="Odstavekseznama"/>
        <w:numPr>
          <w:ilvl w:val="0"/>
          <w:numId w:val="32"/>
        </w:numPr>
      </w:pPr>
      <w:r w:rsidRPr="004B552A">
        <w:t>Administrator lahko sedaj ureja podatke o odlagališču po želji.</w:t>
      </w:r>
    </w:p>
    <w:p w14:paraId="1697BA4C" w14:textId="77777777" w:rsidR="00452731" w:rsidRPr="004B552A" w:rsidRDefault="00452731" w:rsidP="00452731">
      <w:pPr>
        <w:pStyle w:val="Odstavekseznama"/>
        <w:numPr>
          <w:ilvl w:val="0"/>
          <w:numId w:val="32"/>
        </w:numPr>
      </w:pPr>
      <w:r w:rsidRPr="004B552A">
        <w:t>Administrator spremeni status odlagališča na potrjen</w:t>
      </w:r>
      <w:r>
        <w:t>.</w:t>
      </w:r>
    </w:p>
    <w:p w14:paraId="55D2BEAA" w14:textId="77777777" w:rsidR="00452731" w:rsidRPr="004B552A" w:rsidRDefault="00452731" w:rsidP="00452731">
      <w:pPr>
        <w:pStyle w:val="Odstavekseznama"/>
        <w:numPr>
          <w:ilvl w:val="0"/>
          <w:numId w:val="32"/>
        </w:numPr>
      </w:pPr>
      <w:r w:rsidRPr="004B552A">
        <w:t xml:space="preserve">Administrator klikne gumb </w:t>
      </w:r>
      <w:r>
        <w:t>P</w:t>
      </w:r>
      <w:r w:rsidRPr="004B552A">
        <w:t>osodobi podatke.</w:t>
      </w:r>
    </w:p>
    <w:p w14:paraId="325FF36D" w14:textId="03E4BAE0" w:rsidR="00452731" w:rsidRPr="004B552A" w:rsidRDefault="00452731" w:rsidP="009A1307">
      <w:pPr>
        <w:pStyle w:val="Odstavekseznama"/>
        <w:numPr>
          <w:ilvl w:val="0"/>
          <w:numId w:val="32"/>
        </w:numPr>
      </w:pPr>
      <w:r w:rsidRPr="004B552A">
        <w:lastRenderedPageBreak/>
        <w:t xml:space="preserve">Sistem pošlje anonimno prijavo odlagališča na inšpektorat, </w:t>
      </w:r>
      <w:r>
        <w:t xml:space="preserve">medtem ko </w:t>
      </w:r>
      <w:r w:rsidRPr="004B552A">
        <w:t>administratorja vrne nazaj na domačo stran.</w:t>
      </w:r>
    </w:p>
    <w:p w14:paraId="260A7DEE" w14:textId="77777777" w:rsidR="00452731" w:rsidRPr="004B552A" w:rsidRDefault="00452731" w:rsidP="00D87703">
      <w:pPr>
        <w:pStyle w:val="Besedilo"/>
      </w:pPr>
      <w:r w:rsidRPr="004B552A">
        <w:t>Posledice – Podatki v bazi podatkov se posodobijo za tisto določeno lokacijo divjega odlagališča. V alternativnem toku se pošlje še anonimn</w:t>
      </w:r>
      <w:r>
        <w:t>a</w:t>
      </w:r>
      <w:r w:rsidRPr="004B552A">
        <w:t xml:space="preserve"> prijav</w:t>
      </w:r>
      <w:r>
        <w:t>a</w:t>
      </w:r>
      <w:r w:rsidRPr="004B552A">
        <w:t xml:space="preserve"> divjega odlagališča na inšpektorat.</w:t>
      </w:r>
    </w:p>
    <w:p w14:paraId="7B8DEB6C" w14:textId="77777777" w:rsidR="00452731" w:rsidRPr="004B552A" w:rsidRDefault="00452731" w:rsidP="00D87703">
      <w:pPr>
        <w:pStyle w:val="Besedilo"/>
        <w:rPr>
          <w:i/>
          <w:iCs/>
        </w:rPr>
      </w:pPr>
      <w:r w:rsidRPr="004B552A">
        <w:t xml:space="preserve">Prioriteta funkcionalnosti – </w:t>
      </w:r>
      <w:r w:rsidRPr="004B552A">
        <w:rPr>
          <w:i/>
          <w:iCs/>
        </w:rPr>
        <w:t>Moramo imeti</w:t>
      </w:r>
      <w:r>
        <w:rPr>
          <w:i/>
          <w:iCs/>
        </w:rPr>
        <w:t>.</w:t>
      </w:r>
    </w:p>
    <w:p w14:paraId="0E8D97E2" w14:textId="77777777" w:rsidR="00452731" w:rsidRPr="00A155E8" w:rsidRDefault="00452731" w:rsidP="00A155E8">
      <w:pPr>
        <w:pStyle w:val="Naslov4"/>
      </w:pPr>
      <w:r w:rsidRPr="00A155E8">
        <w:t xml:space="preserve">Izbris divjega odlagališča (F12) </w:t>
      </w:r>
    </w:p>
    <w:p w14:paraId="69086023" w14:textId="77777777" w:rsidR="00452731" w:rsidRPr="004B552A" w:rsidRDefault="00452731" w:rsidP="00D87703">
      <w:pPr>
        <w:pStyle w:val="Besedilo"/>
      </w:pPr>
      <w:r w:rsidRPr="004B552A">
        <w:t>Administrator lahko izbriše divje odlagališče iz baze podatkov</w:t>
      </w:r>
      <w:r>
        <w:t>.</w:t>
      </w:r>
    </w:p>
    <w:p w14:paraId="015D10E9" w14:textId="77777777" w:rsidR="00452731" w:rsidRPr="004B552A" w:rsidRDefault="00452731" w:rsidP="00D87703">
      <w:pPr>
        <w:pStyle w:val="Brezrazmikov"/>
      </w:pPr>
      <w:r w:rsidRPr="004B552A">
        <w:t>Osnovni tok:</w:t>
      </w:r>
    </w:p>
    <w:p w14:paraId="6A5E673A" w14:textId="77777777" w:rsidR="00452731" w:rsidRPr="004B552A" w:rsidRDefault="00452731" w:rsidP="00452731">
      <w:pPr>
        <w:pStyle w:val="Odstavekseznama"/>
        <w:numPr>
          <w:ilvl w:val="0"/>
          <w:numId w:val="25"/>
        </w:numPr>
      </w:pPr>
      <w:r w:rsidRPr="004B552A">
        <w:t>Prijava v sistem</w:t>
      </w:r>
      <w:r>
        <w:t>.</w:t>
      </w:r>
    </w:p>
    <w:p w14:paraId="42AAF8D5" w14:textId="77777777" w:rsidR="00452731" w:rsidRPr="004B552A" w:rsidRDefault="00452731" w:rsidP="00452731">
      <w:pPr>
        <w:pStyle w:val="Odstavekseznama"/>
        <w:numPr>
          <w:ilvl w:val="0"/>
          <w:numId w:val="25"/>
        </w:numPr>
      </w:pPr>
      <w:r w:rsidRPr="004B552A">
        <w:t>Administrator izbere lokacijo na zemljevidu s klikom.</w:t>
      </w:r>
    </w:p>
    <w:p w14:paraId="3418E3BD" w14:textId="77777777" w:rsidR="00452731" w:rsidRPr="004B552A" w:rsidRDefault="00452731" w:rsidP="00452731">
      <w:pPr>
        <w:pStyle w:val="Odstavekseznama"/>
        <w:numPr>
          <w:ilvl w:val="0"/>
          <w:numId w:val="25"/>
        </w:numPr>
      </w:pPr>
      <w:r w:rsidRPr="004B552A">
        <w:t>Sistem prikaže podatke o divjem odlagališču.</w:t>
      </w:r>
    </w:p>
    <w:p w14:paraId="39E593C4" w14:textId="77777777" w:rsidR="00452731" w:rsidRPr="004B552A" w:rsidRDefault="00452731" w:rsidP="00452731">
      <w:pPr>
        <w:pStyle w:val="Odstavekseznama"/>
        <w:numPr>
          <w:ilvl w:val="0"/>
          <w:numId w:val="25"/>
        </w:numPr>
      </w:pPr>
      <w:r w:rsidRPr="004B552A">
        <w:t xml:space="preserve">Administrator klikne gumb </w:t>
      </w:r>
      <w:r>
        <w:t>I</w:t>
      </w:r>
      <w:r w:rsidRPr="004B552A">
        <w:t>zbriši.</w:t>
      </w:r>
    </w:p>
    <w:p w14:paraId="37629255" w14:textId="77777777" w:rsidR="00452731" w:rsidRPr="004B552A" w:rsidRDefault="00452731" w:rsidP="00452731">
      <w:pPr>
        <w:pStyle w:val="Odstavekseznama"/>
        <w:numPr>
          <w:ilvl w:val="0"/>
          <w:numId w:val="25"/>
        </w:numPr>
      </w:pPr>
      <w:r w:rsidRPr="004B552A">
        <w:t>Sistem vpraša uporabnika, ali res želi izbrisati divje odlagališče</w:t>
      </w:r>
      <w:r>
        <w:t>.</w:t>
      </w:r>
    </w:p>
    <w:p w14:paraId="5B948F55" w14:textId="77777777" w:rsidR="00452731" w:rsidRPr="004B552A" w:rsidRDefault="00452731" w:rsidP="00452731">
      <w:pPr>
        <w:pStyle w:val="Odstavekseznama"/>
        <w:numPr>
          <w:ilvl w:val="0"/>
          <w:numId w:val="25"/>
        </w:numPr>
      </w:pPr>
      <w:r w:rsidRPr="004B552A">
        <w:t>Administrator klikne gumb DA.</w:t>
      </w:r>
    </w:p>
    <w:p w14:paraId="6D4BA284" w14:textId="77777777" w:rsidR="00452731" w:rsidRPr="004B552A" w:rsidRDefault="00452731" w:rsidP="00452731">
      <w:pPr>
        <w:pStyle w:val="Odstavekseznama"/>
        <w:numPr>
          <w:ilvl w:val="0"/>
          <w:numId w:val="25"/>
        </w:numPr>
      </w:pPr>
      <w:r w:rsidRPr="004B552A">
        <w:t xml:space="preserve">Sistem vrne </w:t>
      </w:r>
      <w:r>
        <w:t>a</w:t>
      </w:r>
      <w:r w:rsidRPr="004B552A">
        <w:t>dministratorja na domačo stran.</w:t>
      </w:r>
    </w:p>
    <w:p w14:paraId="09A69EB6" w14:textId="77777777" w:rsidR="00452731" w:rsidRPr="004B552A" w:rsidRDefault="00452731" w:rsidP="00D87703">
      <w:pPr>
        <w:pStyle w:val="Brezrazmikov"/>
      </w:pPr>
      <w:r w:rsidRPr="004B552A">
        <w:t>Alternativni tok(</w:t>
      </w:r>
      <w:proofErr w:type="spellStart"/>
      <w:r w:rsidRPr="004B552A">
        <w:t>ovi</w:t>
      </w:r>
      <w:proofErr w:type="spellEnd"/>
      <w:r w:rsidRPr="004B552A">
        <w:t>):</w:t>
      </w:r>
    </w:p>
    <w:p w14:paraId="5823703A" w14:textId="77777777" w:rsidR="00452731" w:rsidRPr="004B552A" w:rsidRDefault="00452731" w:rsidP="00452731">
      <w:pPr>
        <w:pStyle w:val="Odstavekseznama"/>
        <w:numPr>
          <w:ilvl w:val="0"/>
          <w:numId w:val="26"/>
        </w:numPr>
      </w:pPr>
      <w:r w:rsidRPr="004B552A">
        <w:t>Prijava v sistem</w:t>
      </w:r>
      <w:r>
        <w:t>.</w:t>
      </w:r>
    </w:p>
    <w:p w14:paraId="62953F2E" w14:textId="77777777" w:rsidR="00452731" w:rsidRPr="004B552A" w:rsidRDefault="00452731" w:rsidP="00452731">
      <w:pPr>
        <w:pStyle w:val="Odstavekseznama"/>
        <w:numPr>
          <w:ilvl w:val="0"/>
          <w:numId w:val="26"/>
        </w:numPr>
      </w:pPr>
      <w:r w:rsidRPr="004B552A">
        <w:t>Administrator izbere lokacijo na zemljevidu s klikom.</w:t>
      </w:r>
    </w:p>
    <w:p w14:paraId="12A5A6F3" w14:textId="77777777" w:rsidR="00452731" w:rsidRPr="004B552A" w:rsidRDefault="00452731" w:rsidP="00452731">
      <w:pPr>
        <w:pStyle w:val="Odstavekseznama"/>
        <w:numPr>
          <w:ilvl w:val="0"/>
          <w:numId w:val="26"/>
        </w:numPr>
      </w:pPr>
      <w:r w:rsidRPr="004B552A">
        <w:t>Sistem prikaže podatke o divjem odlagališču.</w:t>
      </w:r>
    </w:p>
    <w:p w14:paraId="78026694" w14:textId="77777777" w:rsidR="00452731" w:rsidRPr="004B552A" w:rsidRDefault="00452731" w:rsidP="00452731">
      <w:pPr>
        <w:pStyle w:val="Odstavekseznama"/>
        <w:numPr>
          <w:ilvl w:val="0"/>
          <w:numId w:val="26"/>
        </w:numPr>
      </w:pPr>
      <w:r w:rsidRPr="004B552A">
        <w:t xml:space="preserve">Administrator klikne gumb </w:t>
      </w:r>
      <w:r>
        <w:t>I</w:t>
      </w:r>
      <w:r w:rsidRPr="004B552A">
        <w:t>zbriši.</w:t>
      </w:r>
    </w:p>
    <w:p w14:paraId="0F2645B6" w14:textId="77777777" w:rsidR="00452731" w:rsidRPr="004B552A" w:rsidRDefault="00452731" w:rsidP="00452731">
      <w:pPr>
        <w:pStyle w:val="Odstavekseznama"/>
        <w:numPr>
          <w:ilvl w:val="0"/>
          <w:numId w:val="26"/>
        </w:numPr>
      </w:pPr>
      <w:r w:rsidRPr="004B552A">
        <w:t>Sistem vpraša uporabnika, ali res želi izbrisati divje odlagališče.</w:t>
      </w:r>
    </w:p>
    <w:p w14:paraId="4A4D1A07" w14:textId="77777777" w:rsidR="00452731" w:rsidRPr="004B552A" w:rsidRDefault="00452731" w:rsidP="00452731">
      <w:pPr>
        <w:pStyle w:val="Odstavekseznama"/>
        <w:numPr>
          <w:ilvl w:val="0"/>
          <w:numId w:val="26"/>
        </w:numPr>
      </w:pPr>
      <w:r w:rsidRPr="004B552A">
        <w:t>Administrator klikne gumb N</w:t>
      </w:r>
      <w:r>
        <w:t>E</w:t>
      </w:r>
      <w:r w:rsidRPr="004B552A">
        <w:t>.</w:t>
      </w:r>
    </w:p>
    <w:p w14:paraId="0AEC6041" w14:textId="77777777" w:rsidR="00452731" w:rsidRPr="004B552A" w:rsidRDefault="00452731" w:rsidP="00452731">
      <w:pPr>
        <w:pStyle w:val="Odstavekseznama"/>
        <w:numPr>
          <w:ilvl w:val="0"/>
          <w:numId w:val="26"/>
        </w:numPr>
      </w:pPr>
      <w:r w:rsidRPr="004B552A">
        <w:t xml:space="preserve">Sistem </w:t>
      </w:r>
      <w:r>
        <w:t xml:space="preserve">vrne </w:t>
      </w:r>
      <w:r w:rsidRPr="004B552A">
        <w:t>administratorja nazaj na podatke o divjem odlagališču.</w:t>
      </w:r>
    </w:p>
    <w:p w14:paraId="29354BB2" w14:textId="77777777" w:rsidR="00452731" w:rsidRPr="004B552A" w:rsidRDefault="00452731" w:rsidP="00D87703">
      <w:pPr>
        <w:pStyle w:val="Besedilo"/>
      </w:pPr>
      <w:r w:rsidRPr="004B552A">
        <w:t xml:space="preserve">Posledice – Pri osnovnem toku administrator izbriše divje odlagališče iz baze podatkov, </w:t>
      </w:r>
      <w:r>
        <w:t xml:space="preserve">medtem ko </w:t>
      </w:r>
      <w:r w:rsidRPr="004B552A">
        <w:t>pri alternativnem toku prekliče postopek izbrisa.</w:t>
      </w:r>
    </w:p>
    <w:p w14:paraId="7CA5BA56" w14:textId="77777777" w:rsidR="00452731" w:rsidRPr="004B552A" w:rsidRDefault="00452731" w:rsidP="00D87703">
      <w:pPr>
        <w:pStyle w:val="Besedilo"/>
        <w:rPr>
          <w:i/>
          <w:iCs/>
        </w:rPr>
      </w:pPr>
      <w:r w:rsidRPr="004B552A">
        <w:t xml:space="preserve">Prioriteta funkcionalnosti – </w:t>
      </w:r>
      <w:r w:rsidRPr="004B552A">
        <w:rPr>
          <w:i/>
          <w:iCs/>
        </w:rPr>
        <w:t>Bi morali imeti</w:t>
      </w:r>
      <w:r>
        <w:rPr>
          <w:i/>
          <w:iCs/>
        </w:rPr>
        <w:t>.</w:t>
      </w:r>
    </w:p>
    <w:p w14:paraId="7CEA6ACD" w14:textId="77777777" w:rsidR="00452731" w:rsidRPr="00A155E8" w:rsidRDefault="00452731" w:rsidP="00A155E8">
      <w:pPr>
        <w:pStyle w:val="Naslov4"/>
      </w:pPr>
      <w:r w:rsidRPr="00A155E8">
        <w:t>Potrditev prijavljenega divjega odlagališča (F13)</w:t>
      </w:r>
    </w:p>
    <w:p w14:paraId="48103A86" w14:textId="77777777" w:rsidR="00452731" w:rsidRPr="004B552A" w:rsidRDefault="00452731" w:rsidP="00D87703">
      <w:pPr>
        <w:pStyle w:val="Besedilo"/>
      </w:pPr>
      <w:r w:rsidRPr="004B552A">
        <w:t>Administrator spremeni status odlagališča iz nepotrjenega v potrjenega</w:t>
      </w:r>
      <w:r>
        <w:t>.</w:t>
      </w:r>
      <w:r w:rsidRPr="004B552A">
        <w:t xml:space="preserve"> </w:t>
      </w:r>
      <w:r>
        <w:t>K</w:t>
      </w:r>
      <w:r w:rsidRPr="004B552A">
        <w:t>o se to zgodi aplikacija obvesti pristojne službe.</w:t>
      </w:r>
    </w:p>
    <w:p w14:paraId="31A210DB" w14:textId="77777777" w:rsidR="00452731" w:rsidRPr="004B552A" w:rsidRDefault="00452731" w:rsidP="00D87703">
      <w:pPr>
        <w:pStyle w:val="Brezrazmikov"/>
      </w:pPr>
      <w:r w:rsidRPr="004B552A">
        <w:t>Osnovni tok:</w:t>
      </w:r>
    </w:p>
    <w:p w14:paraId="316D63CC" w14:textId="77777777" w:rsidR="00452731" w:rsidRPr="004B552A" w:rsidRDefault="00452731" w:rsidP="00452731">
      <w:pPr>
        <w:pStyle w:val="Odstavekseznama"/>
        <w:numPr>
          <w:ilvl w:val="0"/>
          <w:numId w:val="31"/>
        </w:numPr>
      </w:pPr>
      <w:r w:rsidRPr="004B552A">
        <w:t>Administrator klikne gumb Prijava.</w:t>
      </w:r>
    </w:p>
    <w:p w14:paraId="4C9A5277" w14:textId="77777777" w:rsidR="00452731" w:rsidRPr="004B552A" w:rsidRDefault="00452731" w:rsidP="00452731">
      <w:pPr>
        <w:pStyle w:val="Odstavekseznama"/>
        <w:numPr>
          <w:ilvl w:val="0"/>
          <w:numId w:val="31"/>
        </w:numPr>
      </w:pPr>
      <w:r w:rsidRPr="004B552A">
        <w:t>Sistem prikaže vnosna polja, ki jih administrator ali registriran uporabnik izpolni.</w:t>
      </w:r>
    </w:p>
    <w:p w14:paraId="575A7266" w14:textId="77777777" w:rsidR="00452731" w:rsidRPr="004B552A" w:rsidRDefault="00452731" w:rsidP="00452731">
      <w:pPr>
        <w:pStyle w:val="Odstavekseznama"/>
        <w:numPr>
          <w:ilvl w:val="0"/>
          <w:numId w:val="31"/>
        </w:numPr>
      </w:pPr>
      <w:r w:rsidRPr="004B552A">
        <w:t>Administrator izbere nepotrjeno odlagališče na zemljevidu.</w:t>
      </w:r>
    </w:p>
    <w:p w14:paraId="43E3A4B9" w14:textId="77777777" w:rsidR="00452731" w:rsidRPr="004B552A" w:rsidRDefault="00452731" w:rsidP="00452731">
      <w:pPr>
        <w:pStyle w:val="Odstavekseznama"/>
        <w:numPr>
          <w:ilvl w:val="0"/>
          <w:numId w:val="31"/>
        </w:numPr>
      </w:pPr>
      <w:r w:rsidRPr="004B552A">
        <w:lastRenderedPageBreak/>
        <w:t>Sistem prikaže podatke o odlagališču</w:t>
      </w:r>
      <w:r>
        <w:t>.</w:t>
      </w:r>
    </w:p>
    <w:p w14:paraId="0F3315BE" w14:textId="77777777" w:rsidR="00452731" w:rsidRPr="004B552A" w:rsidRDefault="00452731" w:rsidP="00452731">
      <w:pPr>
        <w:pStyle w:val="Odstavekseznama"/>
        <w:numPr>
          <w:ilvl w:val="0"/>
          <w:numId w:val="31"/>
        </w:numPr>
      </w:pPr>
      <w:r w:rsidRPr="004B552A">
        <w:t xml:space="preserve">Administrator </w:t>
      </w:r>
      <w:r>
        <w:t>klikne</w:t>
      </w:r>
      <w:r w:rsidRPr="004B552A">
        <w:t xml:space="preserve"> gumb </w:t>
      </w:r>
      <w:r>
        <w:t>U</w:t>
      </w:r>
      <w:r w:rsidRPr="004B552A">
        <w:t>redi.</w:t>
      </w:r>
    </w:p>
    <w:p w14:paraId="35D5C6E8" w14:textId="77777777" w:rsidR="00452731" w:rsidRPr="004B552A" w:rsidRDefault="00452731" w:rsidP="00452731">
      <w:pPr>
        <w:pStyle w:val="Odstavekseznama"/>
        <w:numPr>
          <w:ilvl w:val="0"/>
          <w:numId w:val="31"/>
        </w:numPr>
      </w:pPr>
      <w:r w:rsidRPr="004B552A">
        <w:t>Sistem prikaže obrazec za urejanje podatkov o divjih odlagališčih.</w:t>
      </w:r>
    </w:p>
    <w:p w14:paraId="653C848D" w14:textId="77777777" w:rsidR="00452731" w:rsidRPr="004B552A" w:rsidRDefault="00452731" w:rsidP="00452731">
      <w:pPr>
        <w:pStyle w:val="Odstavekseznama"/>
        <w:numPr>
          <w:ilvl w:val="0"/>
          <w:numId w:val="31"/>
        </w:numPr>
      </w:pPr>
      <w:r w:rsidRPr="004B552A">
        <w:t xml:space="preserve">Administrator spremeni podatek iz nepotrjenega v potrjeno odlagališče. </w:t>
      </w:r>
    </w:p>
    <w:p w14:paraId="5DB5FFFE" w14:textId="77777777" w:rsidR="00452731" w:rsidRPr="004B552A" w:rsidRDefault="00452731" w:rsidP="00452731">
      <w:pPr>
        <w:pStyle w:val="Odstavekseznama"/>
        <w:numPr>
          <w:ilvl w:val="0"/>
          <w:numId w:val="31"/>
        </w:numPr>
      </w:pPr>
      <w:r w:rsidRPr="004B552A">
        <w:t>Administrator klikne gumb Posodobi podatke.</w:t>
      </w:r>
    </w:p>
    <w:p w14:paraId="2A2AAD42" w14:textId="77777777" w:rsidR="00452731" w:rsidRPr="004B552A" w:rsidRDefault="00452731" w:rsidP="00452731">
      <w:pPr>
        <w:pStyle w:val="Odstavekseznama"/>
        <w:numPr>
          <w:ilvl w:val="0"/>
          <w:numId w:val="31"/>
        </w:numPr>
      </w:pPr>
      <w:r w:rsidRPr="004B552A">
        <w:t>Sistem posodobi podatke in osveži odlagališča.</w:t>
      </w:r>
    </w:p>
    <w:p w14:paraId="42458BBA" w14:textId="77777777" w:rsidR="00452731" w:rsidRPr="004B552A" w:rsidRDefault="00452731" w:rsidP="00D87703">
      <w:pPr>
        <w:pStyle w:val="Besedilo"/>
      </w:pPr>
      <w:r w:rsidRPr="004B552A">
        <w:t>Posledice – Status odlagališča se spremeni in služba, ki je pristojna za divja odlagališča</w:t>
      </w:r>
      <w:r>
        <w:t>,</w:t>
      </w:r>
      <w:r w:rsidRPr="004B552A">
        <w:t xml:space="preserve"> dobi elektronsko sporočilo z obvestilom o novem divjem odlagališču in njegovimi podatki.</w:t>
      </w:r>
    </w:p>
    <w:p w14:paraId="010E34BE" w14:textId="77777777" w:rsidR="00452731" w:rsidRPr="004B552A" w:rsidRDefault="00452731" w:rsidP="00D87703">
      <w:pPr>
        <w:pStyle w:val="Besedilo"/>
        <w:rPr>
          <w:i/>
          <w:iCs/>
        </w:rPr>
      </w:pPr>
      <w:r w:rsidRPr="004B552A">
        <w:t xml:space="preserve">Prioriteta funkcionalnosti – </w:t>
      </w:r>
      <w:r w:rsidRPr="004B552A">
        <w:rPr>
          <w:i/>
          <w:iCs/>
        </w:rPr>
        <w:t>Bi morali imeti</w:t>
      </w:r>
      <w:r>
        <w:rPr>
          <w:i/>
          <w:iCs/>
        </w:rPr>
        <w:t>.</w:t>
      </w:r>
    </w:p>
    <w:p w14:paraId="190A0C28" w14:textId="77777777" w:rsidR="00452731" w:rsidRPr="009C3A5C" w:rsidRDefault="00452731" w:rsidP="009C3A5C">
      <w:pPr>
        <w:pStyle w:val="Naslov3"/>
      </w:pPr>
      <w:bookmarkStart w:id="54" w:name="_Toc161145052"/>
      <w:bookmarkStart w:id="55" w:name="_Toc161247293"/>
      <w:r w:rsidRPr="009C3A5C">
        <w:t>Diagram primerov uporabe</w:t>
      </w:r>
      <w:bookmarkEnd w:id="54"/>
      <w:bookmarkEnd w:id="55"/>
    </w:p>
    <w:p w14:paraId="318117AD" w14:textId="77777777" w:rsidR="00452731" w:rsidRPr="004B552A" w:rsidRDefault="00452731" w:rsidP="00D87703">
      <w:pPr>
        <w:pStyle w:val="Besedilo"/>
      </w:pPr>
      <w:r w:rsidRPr="004B552A">
        <w:t>Diagram primerov uporabe na sliki 4 nam prikazuje vse prej naštete funkcionalnosti in kdo jih lahko uporablja. Na levi strani vidimo akterje, na desni strani so zunanji sistemi, s katerimi aplikacija</w:t>
      </w:r>
      <w:r w:rsidRPr="00E473E2">
        <w:t xml:space="preserve"> </w:t>
      </w:r>
      <w:r w:rsidRPr="004B552A">
        <w:t>komunicira. Na sliki vidimo tudi</w:t>
      </w:r>
      <w:r>
        <w:t>,</w:t>
      </w:r>
      <w:r w:rsidRPr="004B552A">
        <w:t xml:space="preserve"> da registriran uporabnik lahko uporablja vse funkcionalnosti, ki jih lahko uporablja gost, </w:t>
      </w:r>
      <w:r>
        <w:t xml:space="preserve">medtem ko lahko </w:t>
      </w:r>
      <w:r w:rsidRPr="004B552A">
        <w:t>administrator uporablja vse funkcionalnosti, ki jih lahko uporablja registriran uporabnik.</w:t>
      </w:r>
    </w:p>
    <w:p w14:paraId="40760F38" w14:textId="19712BEC" w:rsidR="00452731" w:rsidRPr="00A76BDC" w:rsidRDefault="00452731" w:rsidP="00D400D1">
      <w:pPr>
        <w:pStyle w:val="Napis"/>
        <w:rPr>
          <w:i/>
          <w:iCs/>
        </w:rPr>
      </w:pPr>
      <w:bookmarkStart w:id="56" w:name="_Toc161211353"/>
      <w:r w:rsidRPr="00A76BDC">
        <w:lastRenderedPageBreak/>
        <w:t xml:space="preserve">Slika </w:t>
      </w:r>
      <w:r>
        <w:fldChar w:fldCharType="begin"/>
      </w:r>
      <w:r>
        <w:instrText xml:space="preserve"> SEQ Slika \* ARABIC </w:instrText>
      </w:r>
      <w:r>
        <w:fldChar w:fldCharType="separate"/>
      </w:r>
      <w:r w:rsidR="00A64536">
        <w:rPr>
          <w:noProof/>
        </w:rPr>
        <w:t>4</w:t>
      </w:r>
      <w:r>
        <w:rPr>
          <w:noProof/>
        </w:rPr>
        <w:fldChar w:fldCharType="end"/>
      </w:r>
      <w:r w:rsidRPr="00A76BDC">
        <w:t>: UML-diagram primerov uporabe za aplikacijo</w:t>
      </w:r>
      <w:r w:rsidR="00A54F33" w:rsidRPr="00A76BDC">
        <w:t xml:space="preserve"> za označevanje divjih odlagališč</w:t>
      </w:r>
      <w:bookmarkEnd w:id="56"/>
    </w:p>
    <w:p w14:paraId="0C329E7E" w14:textId="77777777" w:rsidR="00452731" w:rsidRPr="004B552A" w:rsidRDefault="00452731" w:rsidP="00D87703">
      <w:pPr>
        <w:pStyle w:val="Brezrazmikov"/>
        <w:jc w:val="center"/>
      </w:pPr>
      <w:r w:rsidRPr="004B552A">
        <w:rPr>
          <w:noProof/>
          <w:lang w:eastAsia="sl-SI"/>
        </w:rPr>
        <w:drawing>
          <wp:inline distT="0" distB="0" distL="0" distR="0" wp14:anchorId="588295F1" wp14:editId="24BF2D4C">
            <wp:extent cx="5760720" cy="6821170"/>
            <wp:effectExtent l="0" t="0" r="0" b="0"/>
            <wp:docPr id="386365379" name="Slika 1" descr="Slika, ki vsebuje besede besedilo, posnetek zaslona,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65379" name="Slika 1" descr="Slika, ki vsebuje besede besedilo, posnetek zaslona, diagram, vrstica&#10;&#10;Opis je samodejno ustvarjen"/>
                    <pic:cNvPicPr/>
                  </pic:nvPicPr>
                  <pic:blipFill>
                    <a:blip r:embed="rId20"/>
                    <a:stretch>
                      <a:fillRect/>
                    </a:stretch>
                  </pic:blipFill>
                  <pic:spPr>
                    <a:xfrm>
                      <a:off x="0" y="0"/>
                      <a:ext cx="5760720" cy="6821170"/>
                    </a:xfrm>
                    <a:prstGeom prst="rect">
                      <a:avLst/>
                    </a:prstGeom>
                  </pic:spPr>
                </pic:pic>
              </a:graphicData>
            </a:graphic>
          </wp:inline>
        </w:drawing>
      </w:r>
    </w:p>
    <w:p w14:paraId="0CF6F9FB" w14:textId="77777777" w:rsidR="00452731" w:rsidRPr="00A76BDC" w:rsidRDefault="00452731" w:rsidP="00D87703">
      <w:pPr>
        <w:pStyle w:val="Vir"/>
      </w:pPr>
      <w:r w:rsidRPr="00A76BDC">
        <w:t>Vir: lasten</w:t>
      </w:r>
    </w:p>
    <w:p w14:paraId="3D5109FC" w14:textId="35580109" w:rsidR="00452731" w:rsidRPr="004B552A" w:rsidRDefault="00452731" w:rsidP="00D87703">
      <w:pPr>
        <w:pStyle w:val="Besedilo"/>
      </w:pPr>
      <w:r w:rsidRPr="004B552A">
        <w:t>UML</w:t>
      </w:r>
      <w:r>
        <w:t>-</w:t>
      </w:r>
      <w:r w:rsidRPr="004B552A">
        <w:t xml:space="preserve">diagram je bil izdelan s pomočjo programske opreme </w:t>
      </w:r>
      <w:proofErr w:type="spellStart"/>
      <w:r w:rsidRPr="004B552A">
        <w:t>PowerDesigner</w:t>
      </w:r>
      <w:proofErr w:type="spellEnd"/>
      <w:r w:rsidR="005C7FB0">
        <w:t xml:space="preserve"> (2020)</w:t>
      </w:r>
      <w:r w:rsidRPr="004B552A">
        <w:t>, ki je orodje za modeliranje in upravljanje informacijski</w:t>
      </w:r>
      <w:r>
        <w:t>h</w:t>
      </w:r>
      <w:r w:rsidRPr="004B552A">
        <w:t xml:space="preserve"> sistem</w:t>
      </w:r>
      <w:r>
        <w:t>ov</w:t>
      </w:r>
      <w:r w:rsidRPr="004B552A">
        <w:t xml:space="preserve"> </w:t>
      </w:r>
      <w:r>
        <w:t>in</w:t>
      </w:r>
      <w:r w:rsidRPr="004B552A">
        <w:t xml:space="preserve"> poslovni</w:t>
      </w:r>
      <w:r>
        <w:t xml:space="preserve">h </w:t>
      </w:r>
      <w:r w:rsidRPr="004B552A">
        <w:t>proces</w:t>
      </w:r>
      <w:r>
        <w:t>ov</w:t>
      </w:r>
      <w:r w:rsidRPr="004B552A">
        <w:t>. Gre za programsko rešitev, ki omogoča organizacijam načrtovanje, oblikovanje in upravljanje različnih vidikov njihove informacijske infrastrukture.</w:t>
      </w:r>
    </w:p>
    <w:p w14:paraId="68F8D067" w14:textId="77777777" w:rsidR="00452731" w:rsidRPr="002B0814" w:rsidRDefault="00452731" w:rsidP="002B0814">
      <w:pPr>
        <w:pStyle w:val="Naslov3"/>
      </w:pPr>
      <w:bookmarkStart w:id="57" w:name="_Toc158560182"/>
      <w:bookmarkStart w:id="58" w:name="_Toc158560183"/>
      <w:bookmarkStart w:id="59" w:name="_Toc158560184"/>
      <w:bookmarkStart w:id="60" w:name="_Toc161145053"/>
      <w:bookmarkStart w:id="61" w:name="_Toc161247294"/>
      <w:bookmarkEnd w:id="57"/>
      <w:bookmarkEnd w:id="58"/>
      <w:bookmarkEnd w:id="59"/>
      <w:r w:rsidRPr="002B0814">
        <w:lastRenderedPageBreak/>
        <w:t>Opis vmesnikov</w:t>
      </w:r>
      <w:bookmarkEnd w:id="60"/>
      <w:bookmarkEnd w:id="61"/>
    </w:p>
    <w:p w14:paraId="2C5FE0AD" w14:textId="5E432870" w:rsidR="00452731" w:rsidRPr="004B552A" w:rsidRDefault="00452731" w:rsidP="00D87703">
      <w:pPr>
        <w:pStyle w:val="Besedilo"/>
      </w:pPr>
      <w:r w:rsidRPr="004B552A">
        <w:t xml:space="preserve">Zaslonske maske so bile izdelane v programu Adobe XD. Ta je profesionalno </w:t>
      </w:r>
      <w:r w:rsidR="00301B0F">
        <w:t xml:space="preserve">zaprto-kodno </w:t>
      </w:r>
      <w:r w:rsidRPr="004B552A">
        <w:t>oblikovalsko orodje, ki je namenjeno ustvarjanju interaktivnih in privlačnih uporabniških vmesnikov ter izkušenj.</w:t>
      </w:r>
      <w:r w:rsidR="00301B0F">
        <w:t xml:space="preserve"> Adobe ohranja izključne pravice nad programsko opremo in uporabniki morajo pridobiti licenco za uporabo pod pogoji, ki so določeni iz strani lastnika.</w:t>
      </w:r>
      <w:r w:rsidR="00553205">
        <w:t xml:space="preserve"> Pri izdelavi zaslonskih mask je bila uporabljena testna verzija programa, pridobljeni izdelki </w:t>
      </w:r>
      <w:r w:rsidR="000C23EB">
        <w:t>zato</w:t>
      </w:r>
      <w:r w:rsidR="00553205">
        <w:t xml:space="preserve"> ne smejo biti uporabljeni za ustvarjanje prihodkov ali komercialne dejavnosti</w:t>
      </w:r>
      <w:r w:rsidR="00614B3B">
        <w:t xml:space="preserve"> </w:t>
      </w:r>
      <w:r w:rsidR="00614B3B" w:rsidRPr="00614B3B">
        <w:t xml:space="preserve">(Adobe </w:t>
      </w:r>
      <w:proofErr w:type="spellStart"/>
      <w:r w:rsidR="00614B3B" w:rsidRPr="00614B3B">
        <w:t>Inc</w:t>
      </w:r>
      <w:proofErr w:type="spellEnd"/>
      <w:r w:rsidR="00614B3B" w:rsidRPr="00614B3B">
        <w:t>, 2024)</w:t>
      </w:r>
      <w:r w:rsidR="00553205">
        <w:t>.</w:t>
      </w:r>
    </w:p>
    <w:p w14:paraId="753B1DD8" w14:textId="77777777" w:rsidR="00452731" w:rsidRPr="004B552A" w:rsidRDefault="00452731" w:rsidP="00D87703">
      <w:pPr>
        <w:pStyle w:val="Besedilo"/>
      </w:pPr>
      <w:r w:rsidRPr="004B552A">
        <w:t>Zaslonska maska na sliki 5 nam prikazuje stran, ki je uporabniku prikazana ob vstopu na spletno stran. Tu lahko uporablja filtre</w:t>
      </w:r>
      <w:r>
        <w:t xml:space="preserve"> </w:t>
      </w:r>
      <w:r w:rsidRPr="004B552A">
        <w:t xml:space="preserve">(desno spodaj), da prikaže različne vrste divjih odlagališč, lahko se prijavi ali registrira, če si želi dodati oziroma prijaviti novo divje odlagališče. Zemljevid seveda lahko premika, približa in oddalji po želji. Prav tako lahko klikne na eno od lokacij na zemljevidu, </w:t>
      </w:r>
      <w:r>
        <w:t xml:space="preserve">in sicer </w:t>
      </w:r>
      <w:r w:rsidRPr="004B552A">
        <w:t>za prikaz podrobnosti o izbranem divjem odlagališču. Ob registraciji in prijav</w:t>
      </w:r>
      <w:r>
        <w:t>i</w:t>
      </w:r>
      <w:r w:rsidRPr="004B552A">
        <w:t xml:space="preserve"> je na voljo tudi gumb za pomoč, ki prikaže podrobna navodila, kako prijaviti novo divje odlagališče.</w:t>
      </w:r>
    </w:p>
    <w:p w14:paraId="77F4CEDE" w14:textId="56A57E4C" w:rsidR="00452731" w:rsidRPr="00A76BDC" w:rsidRDefault="00452731" w:rsidP="00D400D1">
      <w:pPr>
        <w:pStyle w:val="Napis"/>
        <w:rPr>
          <w:i/>
          <w:iCs/>
        </w:rPr>
      </w:pPr>
      <w:bookmarkStart w:id="62" w:name="_Toc161211354"/>
      <w:r w:rsidRPr="00A76BDC">
        <w:t xml:space="preserve">Slika </w:t>
      </w:r>
      <w:r>
        <w:fldChar w:fldCharType="begin"/>
      </w:r>
      <w:r>
        <w:instrText xml:space="preserve"> SEQ Slika \* ARABIC </w:instrText>
      </w:r>
      <w:r>
        <w:fldChar w:fldCharType="separate"/>
      </w:r>
      <w:r w:rsidR="00A64536">
        <w:rPr>
          <w:noProof/>
        </w:rPr>
        <w:t>5</w:t>
      </w:r>
      <w:r>
        <w:rPr>
          <w:noProof/>
        </w:rPr>
        <w:fldChar w:fldCharType="end"/>
      </w:r>
      <w:r w:rsidRPr="00A76BDC">
        <w:t>: Zaslonska maska – prikaz divjih odlagališč</w:t>
      </w:r>
      <w:bookmarkEnd w:id="62"/>
    </w:p>
    <w:p w14:paraId="05B10DF8" w14:textId="77777777" w:rsidR="00452731" w:rsidRPr="004B552A" w:rsidRDefault="00452731" w:rsidP="00D87703">
      <w:pPr>
        <w:pStyle w:val="Brezrazmikov"/>
        <w:jc w:val="center"/>
      </w:pPr>
      <w:r w:rsidRPr="004B552A">
        <w:rPr>
          <w:noProof/>
          <w:lang w:eastAsia="sl-SI"/>
        </w:rPr>
        <w:drawing>
          <wp:inline distT="0" distB="0" distL="0" distR="0" wp14:anchorId="55398D62" wp14:editId="1BF1BB1A">
            <wp:extent cx="5760720" cy="3240405"/>
            <wp:effectExtent l="0" t="0" r="0" b="0"/>
            <wp:docPr id="1171149826" name="Slika 1" descr="Slika, ki vsebuje besede zemljevid, besedilo, atlas,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49826" name="Slika 1" descr="Slika, ki vsebuje besede zemljevid, besedilo, atlas, posnetek zaslona&#10;&#10;Opis je samodejno ustvarje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7471852F" w14:textId="77777777" w:rsidR="00452731" w:rsidRPr="00A76BDC" w:rsidRDefault="00452731" w:rsidP="00D87703">
      <w:pPr>
        <w:pStyle w:val="Vir"/>
      </w:pPr>
      <w:r w:rsidRPr="00A76BDC">
        <w:t>Vir: lasten</w:t>
      </w:r>
    </w:p>
    <w:p w14:paraId="420F4EB7" w14:textId="77777777" w:rsidR="00452731" w:rsidRPr="004B552A" w:rsidRDefault="00452731" w:rsidP="00D87703">
      <w:pPr>
        <w:pStyle w:val="Besedilo"/>
      </w:pPr>
      <w:r w:rsidRPr="004B552A">
        <w:t>Na zaslonski maski</w:t>
      </w:r>
      <w:r>
        <w:t>,</w:t>
      </w:r>
      <w:r w:rsidRPr="004B552A">
        <w:t xml:space="preserve"> prikazani na sliki 6</w:t>
      </w:r>
      <w:r>
        <w:t>,</w:t>
      </w:r>
      <w:r w:rsidRPr="004B552A">
        <w:t xml:space="preserve"> je prikazan prikaz podatkov o izbranem odlagališču</w:t>
      </w:r>
      <w:r>
        <w:t>.</w:t>
      </w:r>
      <w:r w:rsidRPr="004B552A">
        <w:t xml:space="preserve"> </w:t>
      </w:r>
      <w:r>
        <w:t>U</w:t>
      </w:r>
      <w:r w:rsidRPr="004B552A">
        <w:t xml:space="preserve">porabnik ima poleg prejšnjih možnosti tudi možnost povečave slik s klikom na </w:t>
      </w:r>
      <w:r>
        <w:t>slednje</w:t>
      </w:r>
      <w:r w:rsidRPr="004B552A">
        <w:t xml:space="preserve">. </w:t>
      </w:r>
      <w:r>
        <w:t>Uporabnik lahko p</w:t>
      </w:r>
      <w:r w:rsidRPr="004B552A">
        <w:t>rav tako poljubno izbira druga divja odlagališča na zemljevidu, brez zapiranja prikaza s podatki.</w:t>
      </w:r>
    </w:p>
    <w:p w14:paraId="604B9905" w14:textId="5B11E139" w:rsidR="00452731" w:rsidRPr="00A76BDC" w:rsidRDefault="00452731" w:rsidP="00D400D1">
      <w:pPr>
        <w:pStyle w:val="Napis"/>
        <w:rPr>
          <w:i/>
          <w:iCs/>
        </w:rPr>
      </w:pPr>
      <w:bookmarkStart w:id="63" w:name="_Toc161211355"/>
      <w:r w:rsidRPr="00A76BDC">
        <w:lastRenderedPageBreak/>
        <w:t xml:space="preserve">Slika </w:t>
      </w:r>
      <w:r>
        <w:fldChar w:fldCharType="begin"/>
      </w:r>
      <w:r>
        <w:instrText xml:space="preserve"> SEQ Slika \* ARABIC </w:instrText>
      </w:r>
      <w:r>
        <w:fldChar w:fldCharType="separate"/>
      </w:r>
      <w:r w:rsidR="00A64536">
        <w:rPr>
          <w:noProof/>
        </w:rPr>
        <w:t>6</w:t>
      </w:r>
      <w:r>
        <w:rPr>
          <w:noProof/>
        </w:rPr>
        <w:fldChar w:fldCharType="end"/>
      </w:r>
      <w:r w:rsidRPr="00A76BDC">
        <w:t>: Zaslonska maska – prikaz podatkov o izbranem divjem odlagališču</w:t>
      </w:r>
      <w:bookmarkEnd w:id="63"/>
    </w:p>
    <w:p w14:paraId="4F3A4D27" w14:textId="77777777" w:rsidR="00452731" w:rsidRPr="004B552A" w:rsidRDefault="00452731" w:rsidP="00D87703">
      <w:pPr>
        <w:pStyle w:val="Brezrazmikov"/>
        <w:jc w:val="center"/>
      </w:pPr>
      <w:r w:rsidRPr="004B552A">
        <w:rPr>
          <w:noProof/>
          <w:lang w:eastAsia="sl-SI"/>
        </w:rPr>
        <w:drawing>
          <wp:inline distT="0" distB="0" distL="0" distR="0" wp14:anchorId="23A38766" wp14:editId="538E1B50">
            <wp:extent cx="5760720" cy="3240405"/>
            <wp:effectExtent l="0" t="0" r="0" b="0"/>
            <wp:docPr id="555844031" name="Slika 3" descr="Slika, ki vsebuje besede besedilo, zemljevid, posnetek zaslona,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4031" name="Slika 3" descr="Slika, ki vsebuje besede besedilo, zemljevid, posnetek zaslona, atlas&#10;&#10;Opis je samodejno ustvarjen"/>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AAEA012" w14:textId="77777777" w:rsidR="00452731" w:rsidRPr="00A76BDC" w:rsidRDefault="00452731" w:rsidP="00D87703">
      <w:pPr>
        <w:pStyle w:val="Vir"/>
      </w:pPr>
      <w:r w:rsidRPr="00A76BDC">
        <w:t>Vir: lasten</w:t>
      </w:r>
    </w:p>
    <w:p w14:paraId="683F9047" w14:textId="77777777" w:rsidR="00452731" w:rsidRDefault="00452731" w:rsidP="00452731">
      <w:r w:rsidRPr="00D87703">
        <w:rPr>
          <w:rStyle w:val="BesediloZnak"/>
        </w:rPr>
        <w:t>Zaslonski maska na sliki 7 nam prikazuje situacijo, v kateri se je uporabnik po ogledu informacij o izbranih odlagališčih odločil za prijavo v sistem. Po kliku na gumb Prijava se mu je prikazalo pojavno okno, v katerega mora vnesti podatke za prijavo. Prijavo lahko prekliče ali klikne gumb Potrdi. Z vnesenimi podatki, če so podatki pravilni, ga bo sistem prijavil v sistem, v nasprotnem primeru bo uporabnik obveščen o napaki</w:t>
      </w:r>
      <w:r w:rsidRPr="004B552A">
        <w:t>.</w:t>
      </w:r>
    </w:p>
    <w:p w14:paraId="50EC0542" w14:textId="77777777" w:rsidR="00A76BDC" w:rsidRPr="004B552A" w:rsidRDefault="00A76BDC" w:rsidP="00452731"/>
    <w:p w14:paraId="698EE768" w14:textId="45C58949" w:rsidR="00452731" w:rsidRPr="00A76BDC" w:rsidRDefault="00452731" w:rsidP="00D400D1">
      <w:pPr>
        <w:pStyle w:val="Napis"/>
        <w:rPr>
          <w:i/>
          <w:iCs/>
        </w:rPr>
      </w:pPr>
      <w:bookmarkStart w:id="64" w:name="_Toc161211356"/>
      <w:r w:rsidRPr="00A76BDC">
        <w:lastRenderedPageBreak/>
        <w:t xml:space="preserve">Slika </w:t>
      </w:r>
      <w:r>
        <w:fldChar w:fldCharType="begin"/>
      </w:r>
      <w:r>
        <w:instrText xml:space="preserve"> SEQ Slika \* ARABIC </w:instrText>
      </w:r>
      <w:r>
        <w:fldChar w:fldCharType="separate"/>
      </w:r>
      <w:r w:rsidR="00A64536">
        <w:rPr>
          <w:noProof/>
        </w:rPr>
        <w:t>7</w:t>
      </w:r>
      <w:r>
        <w:rPr>
          <w:noProof/>
        </w:rPr>
        <w:fldChar w:fldCharType="end"/>
      </w:r>
      <w:r w:rsidRPr="00A76BDC">
        <w:t>: Zaslonska maska – prijava uporabnika v sistem</w:t>
      </w:r>
      <w:bookmarkEnd w:id="64"/>
    </w:p>
    <w:p w14:paraId="2A506509" w14:textId="77777777" w:rsidR="00452731" w:rsidRPr="004B552A" w:rsidRDefault="00452731" w:rsidP="00D87703">
      <w:pPr>
        <w:pStyle w:val="Brezrazmikov"/>
        <w:jc w:val="center"/>
      </w:pPr>
      <w:r w:rsidRPr="004B552A">
        <w:rPr>
          <w:noProof/>
          <w:lang w:eastAsia="sl-SI"/>
        </w:rPr>
        <w:drawing>
          <wp:inline distT="0" distB="0" distL="0" distR="0" wp14:anchorId="0DBA9BF1" wp14:editId="4AFD11CA">
            <wp:extent cx="5760720" cy="3240405"/>
            <wp:effectExtent l="0" t="0" r="0" b="0"/>
            <wp:docPr id="255802272" name="Slika 5" descr="Slika, ki vsebuje besede besedilo, posnetek zaslona, diagram, zemljevid&#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2272" name="Slika 5" descr="Slika, ki vsebuje besede besedilo, posnetek zaslona, diagram, zemljevid&#10;&#10;Opis je samodejno ustvarjen"/>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940E574" w14:textId="77777777" w:rsidR="00452731" w:rsidRPr="00A76BDC" w:rsidRDefault="00452731" w:rsidP="00D87703">
      <w:pPr>
        <w:pStyle w:val="Vir"/>
      </w:pPr>
      <w:r w:rsidRPr="00A76BDC">
        <w:t>Vir: lasten</w:t>
      </w:r>
    </w:p>
    <w:p w14:paraId="79AF9583" w14:textId="77777777" w:rsidR="00452731" w:rsidRPr="00943081" w:rsidRDefault="00452731" w:rsidP="00943081">
      <w:pPr>
        <w:pStyle w:val="Naslov2"/>
      </w:pPr>
      <w:bookmarkStart w:id="65" w:name="_Toc161145054"/>
      <w:bookmarkStart w:id="66" w:name="_Toc161247295"/>
      <w:r w:rsidRPr="00943081">
        <w:t>KONCEPTUALNI PODATKOVNI MODEL IN PODATKOVNA BAZA</w:t>
      </w:r>
      <w:bookmarkEnd w:id="65"/>
      <w:bookmarkEnd w:id="66"/>
      <w:r w:rsidRPr="00943081">
        <w:t xml:space="preserve"> </w:t>
      </w:r>
    </w:p>
    <w:p w14:paraId="6007C4E3" w14:textId="5E0B106C" w:rsidR="00452731" w:rsidRPr="004B552A" w:rsidRDefault="00452731" w:rsidP="00D87703">
      <w:pPr>
        <w:pStyle w:val="Besedilo"/>
        <w:rPr>
          <w:i/>
          <w:iCs/>
        </w:rPr>
      </w:pPr>
      <w:r w:rsidRPr="004B552A">
        <w:t>Na sliki 8 lahko vidimo konceptualni model baze podatkov, ki vsebuje tri entitete, uporabnike, odlagališča in slike. Vsaka entiteta ima svoje atribute</w:t>
      </w:r>
      <w:r>
        <w:t>, pri čemer</w:t>
      </w:r>
      <w:r w:rsidRPr="004B552A">
        <w:t xml:space="preserve"> </w:t>
      </w:r>
      <w:r>
        <w:t xml:space="preserve">so </w:t>
      </w:r>
      <w:r w:rsidRPr="004B552A">
        <w:t xml:space="preserve">med sabo povezane z naslednjimi relacijami: Uporabnik lahko prijavi 0 ali več odlagališč, </w:t>
      </w:r>
      <w:r>
        <w:t xml:space="preserve">medtem ko ima </w:t>
      </w:r>
      <w:r w:rsidRPr="004B552A">
        <w:t xml:space="preserve">vsako odlagališče največ enega prijavitelja in slika ima vedno eno odlagališče, </w:t>
      </w:r>
      <w:r>
        <w:t xml:space="preserve">medtem ko ima lahko </w:t>
      </w:r>
      <w:r w:rsidRPr="004B552A">
        <w:t>odlagališče več slik. Med atributi vidimo vse podatke, ki jih hranimo v podatkovni bazi.</w:t>
      </w:r>
      <w:r w:rsidR="008E530E">
        <w:t xml:space="preserve"> Entiteta odlagališča kot primarni ključ ne uporablja koordinat (</w:t>
      </w:r>
      <w:proofErr w:type="spellStart"/>
      <w:r w:rsidR="008E530E">
        <w:t>geometry</w:t>
      </w:r>
      <w:proofErr w:type="spellEnd"/>
      <w:r w:rsidR="008E530E">
        <w:t>), saj lahko uporabniki prijavijo divje odlagališče tudi istih ali zelo bližnjih lokacijah. V tem primeru administrator združi podatke prijav na enaki lokaciji, posodobi eno izmed lokacij z vsemi potrjenimi podatki in odstrani ostale.</w:t>
      </w:r>
      <w:r w:rsidR="009B7A44">
        <w:t xml:space="preserve"> Koordinatni sistem, ki ga uporabljamo pri prostorskih podatkih je Svetovni Geodetski Sistem 1984 </w:t>
      </w:r>
      <w:r w:rsidR="009B7A44" w:rsidRPr="001E1597">
        <w:t xml:space="preserve">(angl. </w:t>
      </w:r>
      <w:proofErr w:type="spellStart"/>
      <w:r w:rsidR="009B7A44" w:rsidRPr="009B7A44">
        <w:t>World</w:t>
      </w:r>
      <w:proofErr w:type="spellEnd"/>
      <w:r w:rsidR="009B7A44" w:rsidRPr="009B7A44">
        <w:t xml:space="preserve"> </w:t>
      </w:r>
      <w:proofErr w:type="spellStart"/>
      <w:r w:rsidR="009B7A44" w:rsidRPr="009B7A44">
        <w:t>Geodetic</w:t>
      </w:r>
      <w:proofErr w:type="spellEnd"/>
      <w:r w:rsidR="009B7A44" w:rsidRPr="009B7A44">
        <w:t xml:space="preserve"> </w:t>
      </w:r>
      <w:proofErr w:type="spellStart"/>
      <w:r w:rsidR="009B7A44" w:rsidRPr="009B7A44">
        <w:t>System</w:t>
      </w:r>
      <w:proofErr w:type="spellEnd"/>
      <w:r w:rsidR="009B7A44" w:rsidRPr="009B7A44">
        <w:t xml:space="preserve"> 1984</w:t>
      </w:r>
      <w:r w:rsidR="009B7A44">
        <w:t xml:space="preserve"> </w:t>
      </w:r>
      <w:r w:rsidR="009B7A44" w:rsidRPr="001E1597">
        <w:t xml:space="preserve">ali </w:t>
      </w:r>
      <w:r w:rsidR="009B7A44">
        <w:t>WGS 84</w:t>
      </w:r>
      <w:r w:rsidR="009B7A44" w:rsidRPr="001E1597">
        <w:t>)</w:t>
      </w:r>
      <w:r w:rsidR="009B7A44">
        <w:t xml:space="preserve">, ki je uporabljen tudi v aplikaciji Google Zemljevidi. </w:t>
      </w:r>
      <w:r w:rsidRPr="004B552A">
        <w:t xml:space="preserve">Konceptualni model je bil izdelan s pomočjo programa </w:t>
      </w:r>
      <w:proofErr w:type="spellStart"/>
      <w:r w:rsidRPr="004B552A">
        <w:t>PowerDesigner</w:t>
      </w:r>
      <w:proofErr w:type="spellEnd"/>
      <w:r w:rsidR="005C7FB0">
        <w:t xml:space="preserve"> (2020)</w:t>
      </w:r>
      <w:r w:rsidRPr="004B552A">
        <w:t>.</w:t>
      </w:r>
    </w:p>
    <w:p w14:paraId="251933E0" w14:textId="5904FB6A" w:rsidR="00452731" w:rsidRPr="00A76BDC" w:rsidRDefault="00452731" w:rsidP="00D400D1">
      <w:pPr>
        <w:pStyle w:val="Napis"/>
        <w:rPr>
          <w:i/>
          <w:iCs/>
        </w:rPr>
      </w:pPr>
      <w:bookmarkStart w:id="67" w:name="_Toc161211357"/>
      <w:r w:rsidRPr="00A76BDC">
        <w:lastRenderedPageBreak/>
        <w:t xml:space="preserve">Slika </w:t>
      </w:r>
      <w:r>
        <w:fldChar w:fldCharType="begin"/>
      </w:r>
      <w:r>
        <w:instrText xml:space="preserve"> SEQ Slika \* ARABIC </w:instrText>
      </w:r>
      <w:r>
        <w:fldChar w:fldCharType="separate"/>
      </w:r>
      <w:r w:rsidR="00A64536">
        <w:rPr>
          <w:noProof/>
        </w:rPr>
        <w:t>8</w:t>
      </w:r>
      <w:r>
        <w:rPr>
          <w:noProof/>
        </w:rPr>
        <w:fldChar w:fldCharType="end"/>
      </w:r>
      <w:r w:rsidRPr="00A76BDC">
        <w:t>: Konceptualni model baze podatkov</w:t>
      </w:r>
      <w:bookmarkEnd w:id="67"/>
    </w:p>
    <w:p w14:paraId="52E7D212" w14:textId="77777777" w:rsidR="00452731" w:rsidRPr="004B552A" w:rsidRDefault="00452731" w:rsidP="00D87703">
      <w:pPr>
        <w:pStyle w:val="Brezrazmikov"/>
        <w:jc w:val="center"/>
      </w:pPr>
      <w:r w:rsidRPr="004B552A">
        <w:rPr>
          <w:noProof/>
        </w:rPr>
        <w:drawing>
          <wp:inline distT="0" distB="0" distL="0" distR="0" wp14:anchorId="69A056C9" wp14:editId="0AEE447C">
            <wp:extent cx="2638425" cy="6562724"/>
            <wp:effectExtent l="0" t="0" r="0" b="0"/>
            <wp:docPr id="281740895"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740895" name="Slika 4"/>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638425" cy="6562724"/>
                    </a:xfrm>
                    <a:prstGeom prst="rect">
                      <a:avLst/>
                    </a:prstGeom>
                    <a:noFill/>
                    <a:ln>
                      <a:noFill/>
                    </a:ln>
                  </pic:spPr>
                </pic:pic>
              </a:graphicData>
            </a:graphic>
          </wp:inline>
        </w:drawing>
      </w:r>
    </w:p>
    <w:p w14:paraId="2272D123" w14:textId="77777777" w:rsidR="00452731" w:rsidRPr="00A76BDC" w:rsidRDefault="00452731" w:rsidP="00D87703">
      <w:pPr>
        <w:pStyle w:val="Vir"/>
      </w:pPr>
      <w:r w:rsidRPr="00A76BDC">
        <w:t>Vir: lasten</w:t>
      </w:r>
    </w:p>
    <w:p w14:paraId="29CDE1F7" w14:textId="77777777" w:rsidR="00452731" w:rsidRPr="004B552A" w:rsidRDefault="00452731" w:rsidP="00D87703">
      <w:pPr>
        <w:pStyle w:val="Besedilo"/>
      </w:pPr>
      <w:r w:rsidRPr="004B552A">
        <w:t xml:space="preserve">Za podatkovno bazo smo izbrali </w:t>
      </w:r>
      <w:proofErr w:type="spellStart"/>
      <w:r w:rsidRPr="004B552A">
        <w:t>PostgreSQL</w:t>
      </w:r>
      <w:proofErr w:type="spellEnd"/>
      <w:r w:rsidRPr="004B552A">
        <w:t xml:space="preserve"> iz več razlogov. </w:t>
      </w:r>
      <w:proofErr w:type="spellStart"/>
      <w:r w:rsidRPr="004B552A">
        <w:t>PostgreSQL</w:t>
      </w:r>
      <w:proofErr w:type="spellEnd"/>
      <w:r w:rsidRPr="004B552A">
        <w:t xml:space="preserve"> je zmogljiva, odprtokodna relacijska podatkovna baza, ki nam ponuja širok nabor funkcionalnosti za upravljanje in poizvedovanje podatkov. Podpira kompleksne poizvedbe, indeksiranje ter transakcijsko in večuporabniško delovanje, kar je ključno pri obdelavi in analizi geografskih podatkov (</w:t>
      </w:r>
      <w:proofErr w:type="spellStart"/>
      <w:r w:rsidRPr="004B552A">
        <w:t>PostgreSQL</w:t>
      </w:r>
      <w:proofErr w:type="spellEnd"/>
      <w:r w:rsidRPr="004B552A">
        <w:t>, 1996).</w:t>
      </w:r>
    </w:p>
    <w:p w14:paraId="5A6287B0" w14:textId="77777777" w:rsidR="00452731" w:rsidRPr="004B552A" w:rsidRDefault="00452731" w:rsidP="00D87703">
      <w:pPr>
        <w:pStyle w:val="Besedilo"/>
      </w:pPr>
      <w:r w:rsidRPr="004B552A">
        <w:t xml:space="preserve">Ima vgrajeno podporo za geografske podatke </w:t>
      </w:r>
      <w:r>
        <w:t>s pomočjo</w:t>
      </w:r>
      <w:r w:rsidRPr="004B552A">
        <w:t xml:space="preserve"> paketa </w:t>
      </w:r>
      <w:proofErr w:type="spellStart"/>
      <w:r w:rsidRPr="004B552A">
        <w:t>PostGIS</w:t>
      </w:r>
      <w:proofErr w:type="spellEnd"/>
      <w:r w:rsidRPr="004B552A">
        <w:t xml:space="preserve">. Ta je razširitev za </w:t>
      </w:r>
      <w:proofErr w:type="spellStart"/>
      <w:r w:rsidRPr="004B552A">
        <w:t>PostgreSQL</w:t>
      </w:r>
      <w:proofErr w:type="spellEnd"/>
      <w:r w:rsidRPr="004B552A">
        <w:t xml:space="preserve">, ki omogoča upravljanje in analizo geografskih podatkov, </w:t>
      </w:r>
      <w:r w:rsidRPr="004B552A">
        <w:lastRenderedPageBreak/>
        <w:t xml:space="preserve">vključno z vektorji in rastri. </w:t>
      </w:r>
      <w:proofErr w:type="spellStart"/>
      <w:r w:rsidRPr="004B552A">
        <w:t>PostGIS</w:t>
      </w:r>
      <w:proofErr w:type="spellEnd"/>
      <w:r w:rsidRPr="004B552A">
        <w:t xml:space="preserve"> ponuja tudi različne funkcije in operacije za obdelavo in analizo prostorskih podatkov, kot so izračun razdalj, iskanje najbližjih objektov, določanje površine in obsega, preoblikovanje koordinatnih sistemov </w:t>
      </w:r>
      <w:r>
        <w:t>in</w:t>
      </w:r>
      <w:r w:rsidRPr="004B552A">
        <w:t xml:space="preserve"> interakcija z drugimi geografskimi podatki. Prav tako podpira uvoz in izvoz standardnih geografskih formatov, kar olajšuje izmenjavo podatkov med različnimi sistemskimi orodji (</w:t>
      </w:r>
      <w:proofErr w:type="spellStart"/>
      <w:r w:rsidRPr="004B552A">
        <w:t>PostGIS</w:t>
      </w:r>
      <w:proofErr w:type="spellEnd"/>
      <w:r w:rsidRPr="004B552A">
        <w:t>, 2001).</w:t>
      </w:r>
    </w:p>
    <w:p w14:paraId="10FC454E" w14:textId="77777777" w:rsidR="00452731" w:rsidRPr="004B552A" w:rsidRDefault="00452731" w:rsidP="00D87703">
      <w:pPr>
        <w:pStyle w:val="Besedilo"/>
      </w:pPr>
      <w:proofErr w:type="spellStart"/>
      <w:r w:rsidRPr="004B552A">
        <w:t>PostgreSQL</w:t>
      </w:r>
      <w:proofErr w:type="spellEnd"/>
      <w:r w:rsidRPr="004B552A">
        <w:t xml:space="preserve"> s </w:t>
      </w:r>
      <w:proofErr w:type="spellStart"/>
      <w:r w:rsidRPr="004B552A">
        <w:t>PostGIS</w:t>
      </w:r>
      <w:proofErr w:type="spellEnd"/>
      <w:r w:rsidRPr="004B552A">
        <w:t xml:space="preserve">-om je dobra izbira za upravljanje, analizo in obdelavo geografskih podatkov. Razvijalcem in analitikom omogoča, da izkoristijo moč relacijske podatkovne baze in prostorskih operacij za reševanje kompleksnih izzivov v geografskem okolju. Za upravljanje in razvoj podatkovne baze smo se odločili uporabljati programsko opremo </w:t>
      </w:r>
      <w:proofErr w:type="spellStart"/>
      <w:r w:rsidRPr="004B552A">
        <w:t>pgAdmin</w:t>
      </w:r>
      <w:proofErr w:type="spellEnd"/>
      <w:r w:rsidRPr="004B552A">
        <w:t>, ki je najbolj priljubljena odprtokodna platforma za razvoj in upravljanje baz</w:t>
      </w:r>
      <w:r>
        <w:t>e</w:t>
      </w:r>
      <w:r w:rsidRPr="004B552A">
        <w:t xml:space="preserve"> podatkov</w:t>
      </w:r>
      <w:r w:rsidRPr="00C23484">
        <w:t xml:space="preserve"> </w:t>
      </w:r>
      <w:proofErr w:type="spellStart"/>
      <w:r w:rsidRPr="004B552A">
        <w:t>PostgreSQL</w:t>
      </w:r>
      <w:proofErr w:type="spellEnd"/>
      <w:r w:rsidRPr="004B552A">
        <w:t>.</w:t>
      </w:r>
    </w:p>
    <w:p w14:paraId="38FB770F" w14:textId="77777777" w:rsidR="00452731" w:rsidRPr="00943081" w:rsidRDefault="00452731" w:rsidP="00943081">
      <w:pPr>
        <w:pStyle w:val="Naslov2"/>
      </w:pPr>
      <w:bookmarkStart w:id="68" w:name="_Toc161145055"/>
      <w:bookmarkStart w:id="69" w:name="_Toc161247296"/>
      <w:r w:rsidRPr="00943081">
        <w:t>ANGULAR (ČELNI DEL)</w:t>
      </w:r>
      <w:bookmarkEnd w:id="68"/>
      <w:bookmarkEnd w:id="69"/>
    </w:p>
    <w:p w14:paraId="22135D5B" w14:textId="77777777" w:rsidR="00452731" w:rsidRPr="004B552A" w:rsidRDefault="00452731" w:rsidP="00D87703">
      <w:pPr>
        <w:pStyle w:val="Besedilo"/>
      </w:pPr>
      <w:proofErr w:type="spellStart"/>
      <w:r w:rsidRPr="004B552A">
        <w:t>Angular</w:t>
      </w:r>
      <w:proofErr w:type="spellEnd"/>
      <w:r w:rsidRPr="004B552A">
        <w:t xml:space="preserve"> je ogrodje</w:t>
      </w:r>
      <w:r>
        <w:t>,</w:t>
      </w:r>
      <w:r w:rsidRPr="004B552A">
        <w:t xml:space="preserve"> s katerim razvijamo čelni del spletne aplikacije. Uporablja komponento arhitekturo, kar pomeni, da je aplikacija razdeljena na manjše in samostojne komponente. To nam omogoči boljšo organizacijo in ponovno uporabo kode. Komponente imajo svojo logiko in uporabniški vmesnik, kar olajša vzdrževanje in nadgrajevanje aplikacije (</w:t>
      </w:r>
      <w:proofErr w:type="spellStart"/>
      <w:r w:rsidRPr="004B552A">
        <w:t>Angular</w:t>
      </w:r>
      <w:proofErr w:type="spellEnd"/>
      <w:r w:rsidRPr="004B552A">
        <w:t>, 2016).</w:t>
      </w:r>
    </w:p>
    <w:p w14:paraId="5BF13CE8" w14:textId="77777777" w:rsidR="00452731" w:rsidRPr="004B552A" w:rsidRDefault="00452731" w:rsidP="00D87703">
      <w:pPr>
        <w:pStyle w:val="Besedilo"/>
      </w:pPr>
      <w:r w:rsidRPr="004B552A">
        <w:t>Ponuja nam tudi veliko orodij in funkcionalnosti, ki pomagajo pri razvoju aplikacije</w:t>
      </w:r>
      <w:r>
        <w:t xml:space="preserve"> </w:t>
      </w:r>
      <w:r w:rsidRPr="004B552A">
        <w:t>(</w:t>
      </w:r>
      <w:proofErr w:type="spellStart"/>
      <w:r w:rsidRPr="004B552A">
        <w:t>Angular</w:t>
      </w:r>
      <w:proofErr w:type="spellEnd"/>
      <w:r w:rsidRPr="004B552A">
        <w:t xml:space="preserve"> Material, </w:t>
      </w:r>
      <w:proofErr w:type="spellStart"/>
      <w:r w:rsidRPr="004B552A">
        <w:t>Anuglar</w:t>
      </w:r>
      <w:proofErr w:type="spellEnd"/>
      <w:r w:rsidRPr="004B552A">
        <w:t xml:space="preserve"> </w:t>
      </w:r>
      <w:proofErr w:type="spellStart"/>
      <w:r w:rsidRPr="004B552A">
        <w:t>forms</w:t>
      </w:r>
      <w:proofErr w:type="spellEnd"/>
      <w:r w:rsidRPr="004B552A">
        <w:t>). Ima močno podporo za testiranje, kar nam bo olajšalo testiranje aplikacije</w:t>
      </w:r>
      <w:r>
        <w:t>,</w:t>
      </w:r>
      <w:r w:rsidRPr="004B552A">
        <w:t xml:space="preserve"> </w:t>
      </w:r>
      <w:r>
        <w:t>ter</w:t>
      </w:r>
      <w:r w:rsidRPr="004B552A">
        <w:t xml:space="preserve"> veliko uporabnikov in razvijalcev, kar olajša reševanje težav in iskanje rešitev med razvojem (</w:t>
      </w:r>
      <w:proofErr w:type="spellStart"/>
      <w:r w:rsidRPr="004B552A">
        <w:t>Angular</w:t>
      </w:r>
      <w:proofErr w:type="spellEnd"/>
      <w:r w:rsidRPr="004B552A">
        <w:t>, 2016).</w:t>
      </w:r>
    </w:p>
    <w:p w14:paraId="50BA69BF" w14:textId="7449A6CC" w:rsidR="00452731" w:rsidRPr="004B552A" w:rsidRDefault="00452731" w:rsidP="00D87703">
      <w:pPr>
        <w:pStyle w:val="Besedilo"/>
      </w:pPr>
      <w:r w:rsidRPr="004B552A">
        <w:t xml:space="preserve">Podpira tudi razvoj </w:t>
      </w:r>
      <w:proofErr w:type="spellStart"/>
      <w:r w:rsidRPr="004B552A">
        <w:t>večplatformnih</w:t>
      </w:r>
      <w:proofErr w:type="spellEnd"/>
      <w:r w:rsidRPr="004B552A">
        <w:t xml:space="preserve"> aplikacij, kar pomeni možnost izvajanja aplikacije na strani strežnika in na strani odjemalca, </w:t>
      </w:r>
      <w:r>
        <w:t>kar</w:t>
      </w:r>
      <w:r w:rsidRPr="004B552A">
        <w:t xml:space="preserve"> posledično izboljša hitrost nalaganja aplikacije. </w:t>
      </w:r>
      <w:r>
        <w:t>Odločili smo se, da bomo čelni del</w:t>
      </w:r>
      <w:r w:rsidRPr="004B552A">
        <w:t xml:space="preserve"> razvija</w:t>
      </w:r>
      <w:r>
        <w:t>l</w:t>
      </w:r>
      <w:r w:rsidRPr="004B552A">
        <w:t xml:space="preserve">i s pomočjo programske opreme </w:t>
      </w:r>
      <w:proofErr w:type="spellStart"/>
      <w:r w:rsidRPr="004B552A">
        <w:t>Visual</w:t>
      </w:r>
      <w:proofErr w:type="spellEnd"/>
      <w:r w:rsidRPr="004B552A">
        <w:t xml:space="preserve"> Studio </w:t>
      </w:r>
      <w:proofErr w:type="spellStart"/>
      <w:r w:rsidRPr="004B552A">
        <w:t>Code</w:t>
      </w:r>
      <w:proofErr w:type="spellEnd"/>
      <w:r w:rsidR="005C7FB0">
        <w:t xml:space="preserve"> (2015)</w:t>
      </w:r>
      <w:r w:rsidRPr="004B552A">
        <w:t>, ki je brezplačno odprtokodno integrirano razvojno okolje.</w:t>
      </w:r>
    </w:p>
    <w:p w14:paraId="1A779995" w14:textId="77777777" w:rsidR="00452731" w:rsidRPr="00943081" w:rsidRDefault="00452731" w:rsidP="00943081">
      <w:pPr>
        <w:pStyle w:val="Naslov2"/>
      </w:pPr>
      <w:bookmarkStart w:id="70" w:name="_Toc161145056"/>
      <w:bookmarkStart w:id="71" w:name="_Toc161247297"/>
      <w:r w:rsidRPr="00943081">
        <w:t>SPRING BOOT (ZALEDNI DEL)</w:t>
      </w:r>
      <w:bookmarkEnd w:id="70"/>
      <w:bookmarkEnd w:id="71"/>
    </w:p>
    <w:p w14:paraId="794BB0C2" w14:textId="77777777" w:rsidR="00452731" w:rsidRPr="004B552A" w:rsidRDefault="00452731" w:rsidP="00D87703">
      <w:pPr>
        <w:pStyle w:val="Besedilo"/>
      </w:pPr>
      <w:proofErr w:type="spellStart"/>
      <w:r w:rsidRPr="004B552A">
        <w:t>Spring</w:t>
      </w:r>
      <w:proofErr w:type="spellEnd"/>
      <w:r w:rsidRPr="004B552A">
        <w:t xml:space="preserve"> </w:t>
      </w:r>
      <w:proofErr w:type="spellStart"/>
      <w:r w:rsidRPr="004B552A">
        <w:t>Boot</w:t>
      </w:r>
      <w:proofErr w:type="spellEnd"/>
      <w:r w:rsidRPr="004B552A">
        <w:t xml:space="preserve"> je ogrodje za razvoj zalednega dela spletne aplikacije. Izbrali smo ga zaradi </w:t>
      </w:r>
      <w:r>
        <w:t>njegove</w:t>
      </w:r>
      <w:r w:rsidRPr="004B552A">
        <w:t xml:space="preserve"> preproste uporabe in hitrosti razvoja. Zagotavlja priročne privzete vrednosti in samodejno konfiguracijo, kar olajša začetek razvoja projekta. Sledi modularen pristop, kar razvijalcem</w:t>
      </w:r>
      <w:r w:rsidRPr="00A51BBA">
        <w:t xml:space="preserve"> </w:t>
      </w:r>
      <w:r w:rsidRPr="004B552A">
        <w:t>omogoča, da izberejo samo tiste module in knjižnice, ki jih potrebujejo</w:t>
      </w:r>
      <w:r>
        <w:t>.</w:t>
      </w:r>
      <w:r w:rsidRPr="004B552A">
        <w:t xml:space="preserve"> </w:t>
      </w:r>
      <w:r>
        <w:t>S</w:t>
      </w:r>
      <w:r w:rsidRPr="004B552A">
        <w:t xml:space="preserve"> tem poenostavlja konfiguracijo projekta in zmanjšuje nepotrebno kompleksnost (</w:t>
      </w:r>
      <w:proofErr w:type="spellStart"/>
      <w:r w:rsidRPr="004B552A">
        <w:t>Spring</w:t>
      </w:r>
      <w:proofErr w:type="spellEnd"/>
      <w:r w:rsidRPr="004B552A">
        <w:t xml:space="preserve"> </w:t>
      </w:r>
      <w:proofErr w:type="spellStart"/>
      <w:r w:rsidRPr="004B552A">
        <w:t>Boot</w:t>
      </w:r>
      <w:proofErr w:type="spellEnd"/>
      <w:r w:rsidRPr="004B552A">
        <w:t>, 2014).</w:t>
      </w:r>
    </w:p>
    <w:p w14:paraId="67C8F531" w14:textId="77777777" w:rsidR="00452731" w:rsidRPr="004B552A" w:rsidRDefault="00452731" w:rsidP="00D87703">
      <w:pPr>
        <w:pStyle w:val="Besedilo"/>
      </w:pPr>
      <w:r w:rsidRPr="004B552A">
        <w:t xml:space="preserve">Prav tako </w:t>
      </w:r>
      <w:r>
        <w:t>samodejno</w:t>
      </w:r>
      <w:r w:rsidRPr="004B552A">
        <w:t xml:space="preserve"> konfigurira veliko </w:t>
      </w:r>
      <w:r>
        <w:t>vidikov</w:t>
      </w:r>
      <w:r w:rsidRPr="004B552A">
        <w:t xml:space="preserve"> projekta, kar zmanjšuje potrebo po ročnem konfiguriranju. Ima obsežno skupnost razvijalcev, ki ponuja podporo, dokumentacijo in odgovore na vprašanja, kar olajšuje reševanje težav med razvojem.</w:t>
      </w:r>
    </w:p>
    <w:p w14:paraId="2373363D" w14:textId="77D2C8B6" w:rsidR="00521405" w:rsidRDefault="00452731" w:rsidP="00D87703">
      <w:pPr>
        <w:pStyle w:val="Besedilo"/>
      </w:pPr>
      <w:proofErr w:type="spellStart"/>
      <w:r w:rsidRPr="004B552A">
        <w:lastRenderedPageBreak/>
        <w:t>Spring</w:t>
      </w:r>
      <w:proofErr w:type="spellEnd"/>
      <w:r w:rsidRPr="004B552A">
        <w:t xml:space="preserve"> </w:t>
      </w:r>
      <w:proofErr w:type="spellStart"/>
      <w:r w:rsidRPr="004B552A">
        <w:t>Boot</w:t>
      </w:r>
      <w:proofErr w:type="spellEnd"/>
      <w:r w:rsidRPr="004B552A">
        <w:t xml:space="preserve"> omogoča </w:t>
      </w:r>
      <w:r>
        <w:t>preprosto</w:t>
      </w:r>
      <w:r w:rsidRPr="004B552A">
        <w:t xml:space="preserve"> razvojno okolje za REST API-je. REST API-ji so priljubljen način za komunikacijo med zalednim in čelnim delom </w:t>
      </w:r>
      <w:r>
        <w:t>s pomočjo</w:t>
      </w:r>
      <w:r w:rsidRPr="004B552A">
        <w:t xml:space="preserve"> standardnih http</w:t>
      </w:r>
      <w:r>
        <w:t>-</w:t>
      </w:r>
      <w:r w:rsidRPr="004B552A">
        <w:t xml:space="preserve">metod, kot so GET, POST, PUT in DELETE. Ponuja tudi integracijo za ustvarjanje </w:t>
      </w:r>
      <w:proofErr w:type="spellStart"/>
      <w:r w:rsidRPr="004B552A">
        <w:t>RESTful</w:t>
      </w:r>
      <w:proofErr w:type="spellEnd"/>
      <w:r>
        <w:t>-</w:t>
      </w:r>
      <w:r w:rsidRPr="004B552A">
        <w:t xml:space="preserve">storitev, kar olajša razvoj API-jev za komunikacijo s spletnimi aplikacijami in integracijo s podatkovnimi bazami </w:t>
      </w:r>
      <w:r>
        <w:t>s pomočjo</w:t>
      </w:r>
      <w:r w:rsidRPr="004B552A">
        <w:t xml:space="preserve"> modula </w:t>
      </w:r>
      <w:proofErr w:type="spellStart"/>
      <w:r w:rsidRPr="004B552A">
        <w:t>Spring</w:t>
      </w:r>
      <w:proofErr w:type="spellEnd"/>
      <w:r w:rsidRPr="004B552A">
        <w:t xml:space="preserve"> Data JPA, kar omogoča </w:t>
      </w:r>
      <w:r>
        <w:t>preprosto</w:t>
      </w:r>
      <w:r w:rsidRPr="004B552A">
        <w:t xml:space="preserve"> upravljanje in izvajanje poizvedb nad podatkovno bazo. Pri razvoju zalednega dela smo se odločili za uporabo integriranega razvojnega okolja programske opreme </w:t>
      </w:r>
      <w:proofErr w:type="spellStart"/>
      <w:r w:rsidRPr="004B552A">
        <w:t>IntelliJ</w:t>
      </w:r>
      <w:proofErr w:type="spellEnd"/>
      <w:r w:rsidRPr="004B552A">
        <w:t xml:space="preserve"> IDEA</w:t>
      </w:r>
      <w:r w:rsidR="005C7FB0">
        <w:t xml:space="preserve"> (2001)</w:t>
      </w:r>
      <w:r w:rsidRPr="004B552A">
        <w:t>, ki je namenjena programiranj</w:t>
      </w:r>
      <w:r>
        <w:t>u</w:t>
      </w:r>
      <w:r w:rsidRPr="004B552A">
        <w:t xml:space="preserve"> v jezikih</w:t>
      </w:r>
      <w:r>
        <w:t>,</w:t>
      </w:r>
      <w:r w:rsidRPr="004B552A">
        <w:t xml:space="preserve"> kot so: Java, Kotlin, </w:t>
      </w:r>
      <w:proofErr w:type="spellStart"/>
      <w:r w:rsidRPr="004B552A">
        <w:t>Groovy</w:t>
      </w:r>
      <w:proofErr w:type="spellEnd"/>
      <w:r w:rsidRPr="004B552A">
        <w:t xml:space="preserve"> in drugi, ki temeljijo na JVM (</w:t>
      </w:r>
      <w:r>
        <w:t xml:space="preserve">angl. </w:t>
      </w:r>
      <w:r w:rsidRPr="004B552A">
        <w:t xml:space="preserve">Java </w:t>
      </w:r>
      <w:proofErr w:type="spellStart"/>
      <w:r w:rsidRPr="004B552A">
        <w:t>Virtual</w:t>
      </w:r>
      <w:proofErr w:type="spellEnd"/>
      <w:r w:rsidRPr="004B552A">
        <w:t xml:space="preserve"> </w:t>
      </w:r>
      <w:proofErr w:type="spellStart"/>
      <w:r w:rsidRPr="004B552A">
        <w:t>Machine</w:t>
      </w:r>
      <w:proofErr w:type="spellEnd"/>
      <w:r w:rsidRPr="004B552A">
        <w:t>).</w:t>
      </w:r>
    </w:p>
    <w:p w14:paraId="7F61BAF8" w14:textId="62ACB4D6" w:rsidR="00452731" w:rsidRPr="004B552A" w:rsidRDefault="00521405" w:rsidP="00521405">
      <w:pPr>
        <w:spacing w:after="160" w:line="259" w:lineRule="auto"/>
        <w:jc w:val="left"/>
      </w:pPr>
      <w:r>
        <w:br w:type="page"/>
      </w:r>
    </w:p>
    <w:p w14:paraId="15F4890C" w14:textId="77777777" w:rsidR="00452731" w:rsidRPr="00F65BA7" w:rsidRDefault="00452731" w:rsidP="00F65BA7">
      <w:pPr>
        <w:pStyle w:val="Naslov1"/>
      </w:pPr>
      <w:bookmarkStart w:id="72" w:name="_Toc161145057"/>
      <w:bookmarkStart w:id="73" w:name="_Toc161247298"/>
      <w:r w:rsidRPr="00F65BA7">
        <w:lastRenderedPageBreak/>
        <w:t>RAZVOJ SPLETNE APLIKACIJE ZA OZNAČEVANJE LOKACIJ DIVJIH ODLAGALIŠČ</w:t>
      </w:r>
      <w:bookmarkEnd w:id="72"/>
      <w:bookmarkEnd w:id="73"/>
    </w:p>
    <w:p w14:paraId="613A3E64" w14:textId="77777777" w:rsidR="00452731" w:rsidRPr="004B552A" w:rsidRDefault="00452731" w:rsidP="00D87703">
      <w:pPr>
        <w:pStyle w:val="Besedilo"/>
      </w:pPr>
      <w:r w:rsidRPr="004B552A">
        <w:t>V tem poglavju bomo predstavil</w:t>
      </w:r>
      <w:r>
        <w:t>i</w:t>
      </w:r>
      <w:r w:rsidRPr="004B552A">
        <w:t xml:space="preserve"> potek razvoja spletne aplikacije in ključne elemente v kodi in sestavi spletne aplikacije.</w:t>
      </w:r>
    </w:p>
    <w:p w14:paraId="1278628A" w14:textId="77777777" w:rsidR="00452731" w:rsidRPr="00F65BA7" w:rsidRDefault="00452731" w:rsidP="00F65BA7">
      <w:pPr>
        <w:pStyle w:val="Naslov2"/>
      </w:pPr>
      <w:bookmarkStart w:id="74" w:name="_Toc161145058"/>
      <w:bookmarkStart w:id="75" w:name="_Toc161247299"/>
      <w:r w:rsidRPr="00F65BA7">
        <w:t>PRIDOBITEV PODATKOV IN VZPOSTAVITEV PODATKOVNE BAZE</w:t>
      </w:r>
      <w:bookmarkEnd w:id="74"/>
      <w:bookmarkEnd w:id="75"/>
    </w:p>
    <w:p w14:paraId="2F69044D" w14:textId="77777777" w:rsidR="00452731" w:rsidRPr="004B552A" w:rsidRDefault="00452731" w:rsidP="00D87703">
      <w:pPr>
        <w:pStyle w:val="Besedilo"/>
      </w:pPr>
      <w:r w:rsidRPr="004B552A">
        <w:t>Podatke za bazo podatkov smo pridobil od nepr</w:t>
      </w:r>
      <w:r>
        <w:t>idobitne</w:t>
      </w:r>
      <w:r w:rsidRPr="004B552A">
        <w:t xml:space="preserve"> organizacijo Ekologi brez meja</w:t>
      </w:r>
      <w:r>
        <w:t>.</w:t>
      </w:r>
      <w:r w:rsidRPr="004B552A">
        <w:t xml:space="preserve"> </w:t>
      </w:r>
      <w:r>
        <w:t>Ti podatki</w:t>
      </w:r>
      <w:r w:rsidRPr="004B552A">
        <w:t xml:space="preserve"> so brez slik zaradi lažjega izvoza</w:t>
      </w:r>
      <w:r>
        <w:t>,</w:t>
      </w:r>
      <w:r w:rsidRPr="004B552A">
        <w:t xml:space="preserve"> in sicer v obliki GPKG</w:t>
      </w:r>
      <w:r>
        <w:t>-</w:t>
      </w:r>
      <w:r w:rsidRPr="004B552A">
        <w:t xml:space="preserve">datoteke. </w:t>
      </w:r>
    </w:p>
    <w:p w14:paraId="6AD6D257" w14:textId="319D157E" w:rsidR="00452731" w:rsidRPr="004B552A" w:rsidRDefault="00452731" w:rsidP="00D87703">
      <w:pPr>
        <w:pStyle w:val="Besedilo"/>
      </w:pPr>
      <w:r w:rsidRPr="004B552A">
        <w:t>Datoteka GPKG</w:t>
      </w:r>
      <w:r>
        <w:t xml:space="preserve"> </w:t>
      </w:r>
      <w:r w:rsidRPr="004B552A">
        <w:t>(</w:t>
      </w:r>
      <w:proofErr w:type="spellStart"/>
      <w:r w:rsidRPr="004B552A">
        <w:t>GeoPackage</w:t>
      </w:r>
      <w:proofErr w:type="spellEnd"/>
      <w:r w:rsidRPr="004B552A">
        <w:t xml:space="preserve">) je odprt standardiziran format podatkov za geografske informacijske sisteme, zgrajen na osnovi konvencij nad podatkovno bazo </w:t>
      </w:r>
      <w:proofErr w:type="spellStart"/>
      <w:r w:rsidRPr="004B552A">
        <w:t>SQLite</w:t>
      </w:r>
      <w:proofErr w:type="spellEnd"/>
      <w:r w:rsidRPr="004B552A">
        <w:t xml:space="preserve">. Določen </w:t>
      </w:r>
      <w:r>
        <w:t>iz</w:t>
      </w:r>
      <w:r w:rsidRPr="004B552A">
        <w:t xml:space="preserve"> strani organizacije Open </w:t>
      </w:r>
      <w:proofErr w:type="spellStart"/>
      <w:r w:rsidRPr="004B552A">
        <w:t>Geospatial</w:t>
      </w:r>
      <w:proofErr w:type="spellEnd"/>
      <w:r w:rsidRPr="004B552A">
        <w:t xml:space="preserve"> </w:t>
      </w:r>
      <w:proofErr w:type="spellStart"/>
      <w:r w:rsidRPr="004B552A">
        <w:t>Consortium</w:t>
      </w:r>
      <w:proofErr w:type="spellEnd"/>
      <w:r w:rsidRPr="004B552A">
        <w:t xml:space="preserve"> (OGC)</w:t>
      </w:r>
      <w:r>
        <w:t xml:space="preserve"> </w:t>
      </w:r>
      <w:r w:rsidRPr="004B552A">
        <w:t xml:space="preserve">in </w:t>
      </w:r>
      <w:r>
        <w:t>s</w:t>
      </w:r>
      <w:r w:rsidRPr="004B552A">
        <w:t xml:space="preserve"> </w:t>
      </w:r>
      <w:r>
        <w:t>s</w:t>
      </w:r>
      <w:r w:rsidRPr="004B552A">
        <w:t>podbudo ameriške vojske je</w:t>
      </w:r>
      <w:r w:rsidRPr="008A7DC9">
        <w:t xml:space="preserve"> </w:t>
      </w:r>
      <w:proofErr w:type="spellStart"/>
      <w:r w:rsidRPr="004B552A">
        <w:t>GeoPackage</w:t>
      </w:r>
      <w:proofErr w:type="spellEnd"/>
      <w:r w:rsidRPr="004B552A">
        <w:t xml:space="preserve"> leta 2014 prejel obsežno podporo različnih vladnih, komercialnih in odprtokodnih organizacij. Nastal je</w:t>
      </w:r>
      <w:r>
        <w:t xml:space="preserve"> zato,</w:t>
      </w:r>
      <w:r w:rsidRPr="004B552A">
        <w:t xml:space="preserve"> </w:t>
      </w:r>
      <w:r>
        <w:t>ker</w:t>
      </w:r>
      <w:r w:rsidRPr="004B552A">
        <w:t xml:space="preserve"> kljub desetinam različnih formatov datotek in storitev za izmenjavo </w:t>
      </w:r>
      <w:proofErr w:type="spellStart"/>
      <w:r w:rsidRPr="004B552A">
        <w:t>geoprostorskih</w:t>
      </w:r>
      <w:proofErr w:type="spellEnd"/>
      <w:r w:rsidRPr="004B552A">
        <w:t xml:space="preserve"> podatkov ni obstajal odprt format, ki bi lahko podpiral vektorske in </w:t>
      </w:r>
      <w:proofErr w:type="spellStart"/>
      <w:r w:rsidRPr="004B552A">
        <w:t>rasterske</w:t>
      </w:r>
      <w:proofErr w:type="spellEnd"/>
      <w:r w:rsidRPr="004B552A">
        <w:t xml:space="preserve"> podatke ter </w:t>
      </w:r>
      <w:r>
        <w:t xml:space="preserve">bi </w:t>
      </w:r>
      <w:r w:rsidRPr="004B552A">
        <w:t xml:space="preserve">bil učinkovito dekodiran s programsko opremo. To potrebo so leta 2012 izrazili pri organizaciji OGC, </w:t>
      </w:r>
      <w:r>
        <w:t xml:space="preserve">medtem ko je bil </w:t>
      </w:r>
      <w:r w:rsidRPr="004B552A">
        <w:t>standard odobren februarja 2014 (</w:t>
      </w:r>
      <w:proofErr w:type="spellStart"/>
      <w:r w:rsidRPr="004B552A">
        <w:t>Yutzler</w:t>
      </w:r>
      <w:proofErr w:type="spellEnd"/>
      <w:r w:rsidRPr="004B552A">
        <w:t xml:space="preserve"> </w:t>
      </w:r>
      <w:r w:rsidR="00F31C3F">
        <w:t>in</w:t>
      </w:r>
      <w:r w:rsidRPr="004B552A">
        <w:t xml:space="preserve"> Image </w:t>
      </w:r>
      <w:proofErr w:type="spellStart"/>
      <w:r w:rsidRPr="004B552A">
        <w:t>Matters</w:t>
      </w:r>
      <w:proofErr w:type="spellEnd"/>
      <w:r w:rsidRPr="004B552A">
        <w:t xml:space="preserve"> LLC, 2017).</w:t>
      </w:r>
    </w:p>
    <w:p w14:paraId="4E5041AD" w14:textId="77777777" w:rsidR="00452731" w:rsidRPr="004B552A" w:rsidRDefault="00452731" w:rsidP="00D87703">
      <w:pPr>
        <w:pStyle w:val="Besedilo"/>
      </w:pPr>
      <w:r w:rsidRPr="004B552A">
        <w:t>To GPKG</w:t>
      </w:r>
      <w:r>
        <w:t>-</w:t>
      </w:r>
      <w:r w:rsidRPr="004B552A">
        <w:t>datoteko smo moral</w:t>
      </w:r>
      <w:r>
        <w:t>i</w:t>
      </w:r>
      <w:r w:rsidRPr="004B552A">
        <w:t xml:space="preserve"> prebrati in uvoziti v našo </w:t>
      </w:r>
      <w:proofErr w:type="spellStart"/>
      <w:r w:rsidRPr="004B552A">
        <w:t>PostgreSQL</w:t>
      </w:r>
      <w:proofErr w:type="spellEnd"/>
      <w:r>
        <w:t>-</w:t>
      </w:r>
      <w:r w:rsidRPr="004B552A">
        <w:t>podatkovno bazo</w:t>
      </w:r>
      <w:r>
        <w:t>.</w:t>
      </w:r>
      <w:r w:rsidRPr="004B552A">
        <w:t xml:space="preserve"> </w:t>
      </w:r>
      <w:r>
        <w:t>D</w:t>
      </w:r>
      <w:r w:rsidRPr="004B552A">
        <w:t>a smo to dosegli</w:t>
      </w:r>
      <w:r>
        <w:t>,</w:t>
      </w:r>
      <w:r w:rsidRPr="004B552A">
        <w:t xml:space="preserve"> smo potreboval</w:t>
      </w:r>
      <w:r>
        <w:t>i</w:t>
      </w:r>
      <w:r w:rsidRPr="004B552A">
        <w:t xml:space="preserve"> kar nekaj pripomočkov in knjižnic. To so GDAL (</w:t>
      </w:r>
      <w:r>
        <w:t xml:space="preserve">angl. </w:t>
      </w:r>
      <w:proofErr w:type="spellStart"/>
      <w:r w:rsidRPr="004B552A">
        <w:t>Geospatial</w:t>
      </w:r>
      <w:proofErr w:type="spellEnd"/>
      <w:r w:rsidRPr="004B552A">
        <w:t xml:space="preserve"> Data </w:t>
      </w:r>
      <w:proofErr w:type="spellStart"/>
      <w:r w:rsidRPr="004B552A">
        <w:t>Abstraction</w:t>
      </w:r>
      <w:proofErr w:type="spellEnd"/>
      <w:r w:rsidRPr="004B552A">
        <w:t xml:space="preserve"> </w:t>
      </w:r>
      <w:proofErr w:type="spellStart"/>
      <w:r w:rsidRPr="004B552A">
        <w:t>Library</w:t>
      </w:r>
      <w:proofErr w:type="spellEnd"/>
      <w:r w:rsidRPr="004B552A">
        <w:t xml:space="preserve">), ki omogoča obdelavo in manipulacijo z </w:t>
      </w:r>
      <w:proofErr w:type="spellStart"/>
      <w:r w:rsidRPr="004B552A">
        <w:t>geoprostorskimi</w:t>
      </w:r>
      <w:proofErr w:type="spellEnd"/>
      <w:r w:rsidRPr="004B552A">
        <w:t xml:space="preserve"> podatki, </w:t>
      </w:r>
      <w:proofErr w:type="spellStart"/>
      <w:r w:rsidRPr="004B552A">
        <w:t>python</w:t>
      </w:r>
      <w:proofErr w:type="spellEnd"/>
      <w:r w:rsidRPr="004B552A">
        <w:t xml:space="preserve"> in knjižnica 'psycopg2', ki sta uporabljena za povezavo z </w:t>
      </w:r>
      <w:proofErr w:type="spellStart"/>
      <w:r w:rsidRPr="004B552A">
        <w:t>PostgreSQL</w:t>
      </w:r>
      <w:proofErr w:type="spellEnd"/>
      <w:r>
        <w:t>-</w:t>
      </w:r>
      <w:r w:rsidRPr="004B552A">
        <w:t>podatkovno bazo. Vse te knjižnice smo pridobil</w:t>
      </w:r>
      <w:r>
        <w:t>i</w:t>
      </w:r>
      <w:r w:rsidRPr="004B552A">
        <w:t xml:space="preserve"> z namestitvijo programa OSGeo4W</w:t>
      </w:r>
      <w:r>
        <w:t xml:space="preserve"> </w:t>
      </w:r>
      <w:r w:rsidRPr="004B552A">
        <w:t>(</w:t>
      </w:r>
      <w:r>
        <w:t xml:space="preserve">angl. </w:t>
      </w:r>
      <w:r w:rsidRPr="004B552A">
        <w:t xml:space="preserve">Open </w:t>
      </w:r>
      <w:proofErr w:type="spellStart"/>
      <w:r w:rsidRPr="004B552A">
        <w:t>Source</w:t>
      </w:r>
      <w:proofErr w:type="spellEnd"/>
      <w:r w:rsidRPr="004B552A">
        <w:t xml:space="preserve"> </w:t>
      </w:r>
      <w:proofErr w:type="spellStart"/>
      <w:r w:rsidRPr="004B552A">
        <w:t>Geospatial</w:t>
      </w:r>
      <w:proofErr w:type="spellEnd"/>
      <w:r w:rsidRPr="004B552A">
        <w:t xml:space="preserve"> </w:t>
      </w:r>
      <w:proofErr w:type="spellStart"/>
      <w:r w:rsidRPr="004B552A">
        <w:t>Foundation</w:t>
      </w:r>
      <w:proofErr w:type="spellEnd"/>
      <w:r w:rsidRPr="004B552A">
        <w:t xml:space="preserve"> </w:t>
      </w:r>
      <w:proofErr w:type="spellStart"/>
      <w:r w:rsidRPr="004B552A">
        <w:t>for</w:t>
      </w:r>
      <w:proofErr w:type="spellEnd"/>
      <w:r w:rsidRPr="004B552A">
        <w:t xml:space="preserve"> Windows). Ta program je zbirka odprtokodnih programov in knjižnic, ki uporabniku omogočijo preprost dostop do številnih orodij za obdelavo, analizo in vizualizacijo </w:t>
      </w:r>
      <w:proofErr w:type="spellStart"/>
      <w:r w:rsidRPr="004B552A">
        <w:t>geoprostorskih</w:t>
      </w:r>
      <w:proofErr w:type="spellEnd"/>
      <w:r w:rsidRPr="004B552A">
        <w:t xml:space="preserve"> podatkov. Po namestitvi programa smo odprli ukazni poziv in z naslednjim ukazom uvozil podatke o divjih odlagališčih v svojo bazo podatkov:</w:t>
      </w:r>
    </w:p>
    <w:p w14:paraId="77F45D3D" w14:textId="77777777" w:rsidR="00452731" w:rsidRPr="004B552A" w:rsidRDefault="00452731" w:rsidP="00D87703">
      <w:pPr>
        <w:pStyle w:val="Besedilo"/>
      </w:pPr>
      <w:r w:rsidRPr="004B552A">
        <w:t>ogr2ogr -f PostgreSQL«PG:"</w:t>
      </w:r>
      <w:proofErr w:type="spellStart"/>
      <w:r w:rsidRPr="004B552A">
        <w:t>dbname</w:t>
      </w:r>
      <w:proofErr w:type="spellEnd"/>
      <w:r w:rsidRPr="004B552A">
        <w:t>=</w:t>
      </w:r>
      <w:proofErr w:type="spellStart"/>
      <w:r w:rsidRPr="004B552A">
        <w:t>postgres</w:t>
      </w:r>
      <w:proofErr w:type="spellEnd"/>
      <w:r w:rsidRPr="004B552A">
        <w:t xml:space="preserve"> </w:t>
      </w:r>
      <w:proofErr w:type="spellStart"/>
      <w:r w:rsidRPr="004B552A">
        <w:t>user</w:t>
      </w:r>
      <w:proofErr w:type="spellEnd"/>
      <w:r w:rsidRPr="004B552A">
        <w:t>=</w:t>
      </w:r>
      <w:proofErr w:type="spellStart"/>
      <w:r w:rsidRPr="004B552A">
        <w:t>postgres</w:t>
      </w:r>
      <w:proofErr w:type="spellEnd"/>
      <w:r w:rsidRPr="004B552A">
        <w:t xml:space="preserve"> </w:t>
      </w:r>
      <w:proofErr w:type="spellStart"/>
      <w:r w:rsidRPr="004B552A">
        <w:t>password</w:t>
      </w:r>
      <w:proofErr w:type="spellEnd"/>
      <w:r w:rsidRPr="004B552A">
        <w:t>=2131" pot do datoteke GPKG -</w:t>
      </w:r>
      <w:proofErr w:type="spellStart"/>
      <w:r w:rsidRPr="004B552A">
        <w:t>lco</w:t>
      </w:r>
      <w:proofErr w:type="spellEnd"/>
      <w:r w:rsidRPr="004B552A">
        <w:t xml:space="preserve"> SCHEMA=</w:t>
      </w:r>
      <w:proofErr w:type="spellStart"/>
      <w:r w:rsidRPr="004B552A">
        <w:t>dataOdlagališča</w:t>
      </w:r>
      <w:proofErr w:type="spellEnd"/>
      <w:r w:rsidRPr="004B552A">
        <w:t xml:space="preserve"> -</w:t>
      </w:r>
      <w:proofErr w:type="spellStart"/>
      <w:r w:rsidRPr="004B552A">
        <w:t>lco</w:t>
      </w:r>
      <w:proofErr w:type="spellEnd"/>
      <w:r w:rsidRPr="004B552A">
        <w:t xml:space="preserve"> OVERWRITE=YES</w:t>
      </w:r>
    </w:p>
    <w:p w14:paraId="74A9F3BA" w14:textId="77777777" w:rsidR="00452731" w:rsidRPr="004B552A" w:rsidRDefault="00452731" w:rsidP="00D87703">
      <w:pPr>
        <w:pStyle w:val="Alineje"/>
      </w:pPr>
      <w:r w:rsidRPr="004B552A">
        <w:t xml:space="preserve">ogr2ogr: To je ukazna vrstica za orodje, ki se uporablja za konverzijo med različnimi </w:t>
      </w:r>
      <w:proofErr w:type="spellStart"/>
      <w:r w:rsidRPr="004B552A">
        <w:t>geoprostorskimi</w:t>
      </w:r>
      <w:proofErr w:type="spellEnd"/>
      <w:r w:rsidRPr="004B552A">
        <w:t xml:space="preserve"> formati.</w:t>
      </w:r>
    </w:p>
    <w:p w14:paraId="36F82F77" w14:textId="77777777" w:rsidR="00452731" w:rsidRPr="004B552A" w:rsidRDefault="00452731" w:rsidP="00D87703">
      <w:pPr>
        <w:pStyle w:val="Alineje"/>
      </w:pPr>
      <w:r w:rsidRPr="004B552A">
        <w:t xml:space="preserve">-f </w:t>
      </w:r>
      <w:proofErr w:type="spellStart"/>
      <w:r w:rsidRPr="004B552A">
        <w:t>PostgreSQL</w:t>
      </w:r>
      <w:proofErr w:type="spellEnd"/>
      <w:r w:rsidRPr="004B552A">
        <w:t xml:space="preserve">: Ta del ukaza določa izhodni format, v tem primeru je to podatkovna baza </w:t>
      </w:r>
      <w:proofErr w:type="spellStart"/>
      <w:r w:rsidRPr="004B552A">
        <w:t>PostgreSQL</w:t>
      </w:r>
      <w:proofErr w:type="spellEnd"/>
      <w:r w:rsidRPr="004B552A">
        <w:t>.</w:t>
      </w:r>
    </w:p>
    <w:p w14:paraId="6A41BCAC" w14:textId="77777777" w:rsidR="00452731" w:rsidRPr="004B552A" w:rsidRDefault="00452731" w:rsidP="00D87703">
      <w:pPr>
        <w:pStyle w:val="Alineje"/>
      </w:pPr>
      <w:r w:rsidRPr="004B552A">
        <w:lastRenderedPageBreak/>
        <w:t>PG:"</w:t>
      </w:r>
      <w:proofErr w:type="spellStart"/>
      <w:r w:rsidRPr="004B552A">
        <w:t>dbname</w:t>
      </w:r>
      <w:proofErr w:type="spellEnd"/>
      <w:r w:rsidRPr="004B552A">
        <w:t>=</w:t>
      </w:r>
      <w:proofErr w:type="spellStart"/>
      <w:r w:rsidRPr="004B552A">
        <w:t>postgres</w:t>
      </w:r>
      <w:proofErr w:type="spellEnd"/>
      <w:r w:rsidRPr="004B552A">
        <w:t xml:space="preserve"> </w:t>
      </w:r>
      <w:proofErr w:type="spellStart"/>
      <w:r w:rsidRPr="004B552A">
        <w:t>user</w:t>
      </w:r>
      <w:proofErr w:type="spellEnd"/>
      <w:r w:rsidRPr="004B552A">
        <w:t>=</w:t>
      </w:r>
      <w:proofErr w:type="spellStart"/>
      <w:r w:rsidRPr="004B552A">
        <w:t>postgres</w:t>
      </w:r>
      <w:proofErr w:type="spellEnd"/>
      <w:r w:rsidRPr="004B552A">
        <w:t xml:space="preserve"> </w:t>
      </w:r>
      <w:proofErr w:type="spellStart"/>
      <w:r w:rsidRPr="004B552A">
        <w:t>password</w:t>
      </w:r>
      <w:proofErr w:type="spellEnd"/>
      <w:r w:rsidRPr="004B552A">
        <w:t xml:space="preserve">=2131": Določa povezavo s </w:t>
      </w:r>
      <w:proofErr w:type="spellStart"/>
      <w:r w:rsidRPr="004B552A">
        <w:t>PostgreSQL</w:t>
      </w:r>
      <w:proofErr w:type="spellEnd"/>
      <w:r>
        <w:t>-</w:t>
      </w:r>
      <w:r w:rsidRPr="004B552A">
        <w:t>podatkovno bazo, vključno z imenom baze (</w:t>
      </w:r>
      <w:proofErr w:type="spellStart"/>
      <w:r w:rsidRPr="004B552A">
        <w:t>dbname</w:t>
      </w:r>
      <w:proofErr w:type="spellEnd"/>
      <w:r w:rsidRPr="004B552A">
        <w:t>), uporabniškim imenom (</w:t>
      </w:r>
      <w:proofErr w:type="spellStart"/>
      <w:r w:rsidRPr="004B552A">
        <w:t>user</w:t>
      </w:r>
      <w:proofErr w:type="spellEnd"/>
      <w:r w:rsidRPr="004B552A">
        <w:t>) in geslom (</w:t>
      </w:r>
      <w:proofErr w:type="spellStart"/>
      <w:r w:rsidRPr="004B552A">
        <w:t>password</w:t>
      </w:r>
      <w:proofErr w:type="spellEnd"/>
      <w:r w:rsidRPr="004B552A">
        <w:t>).</w:t>
      </w:r>
    </w:p>
    <w:p w14:paraId="76F00785" w14:textId="77777777" w:rsidR="00452731" w:rsidRPr="004B552A" w:rsidRDefault="00452731" w:rsidP="00D87703">
      <w:pPr>
        <w:pStyle w:val="Alineje"/>
      </w:pPr>
      <w:r w:rsidRPr="004B552A">
        <w:t xml:space="preserve">pot do datoteke GPKG: To je pot do vhodne datoteke </w:t>
      </w:r>
      <w:proofErr w:type="spellStart"/>
      <w:r w:rsidRPr="004B552A">
        <w:t>Geopackage</w:t>
      </w:r>
      <w:proofErr w:type="spellEnd"/>
      <w:r w:rsidRPr="004B552A">
        <w:t>, ki smo jo želeli uvoziti.</w:t>
      </w:r>
    </w:p>
    <w:p w14:paraId="715D6EE0" w14:textId="77777777" w:rsidR="00452731" w:rsidRPr="004B552A" w:rsidRDefault="00452731" w:rsidP="00D87703">
      <w:pPr>
        <w:pStyle w:val="Alineje"/>
      </w:pPr>
      <w:r w:rsidRPr="004B552A">
        <w:t>-</w:t>
      </w:r>
      <w:proofErr w:type="spellStart"/>
      <w:r w:rsidRPr="004B552A">
        <w:t>lco</w:t>
      </w:r>
      <w:proofErr w:type="spellEnd"/>
      <w:r w:rsidRPr="004B552A">
        <w:t xml:space="preserve"> SCHEMA=</w:t>
      </w:r>
      <w:proofErr w:type="spellStart"/>
      <w:r w:rsidRPr="004B552A">
        <w:t>dataOdlagališča</w:t>
      </w:r>
      <w:proofErr w:type="spellEnd"/>
      <w:r w:rsidRPr="004B552A">
        <w:t>: Ta del ukaza ustvari novo shemo (</w:t>
      </w:r>
      <w:proofErr w:type="spellStart"/>
      <w:r w:rsidRPr="004B552A">
        <w:t>dataOdlagališča</w:t>
      </w:r>
      <w:proofErr w:type="spellEnd"/>
      <w:r w:rsidRPr="004B552A">
        <w:t xml:space="preserve">) v </w:t>
      </w:r>
      <w:proofErr w:type="spellStart"/>
      <w:r w:rsidRPr="004B552A">
        <w:t>PostgreSQL</w:t>
      </w:r>
      <w:proofErr w:type="spellEnd"/>
      <w:r w:rsidRPr="004B552A">
        <w:t xml:space="preserve"> </w:t>
      </w:r>
      <w:r>
        <w:t>-</w:t>
      </w:r>
      <w:r w:rsidRPr="004B552A">
        <w:t>bazi, kamor bodo uvoženi podatki.</w:t>
      </w:r>
    </w:p>
    <w:p w14:paraId="2873876E" w14:textId="77777777" w:rsidR="00452731" w:rsidRPr="004B552A" w:rsidRDefault="00452731" w:rsidP="00D87703">
      <w:pPr>
        <w:pStyle w:val="Alineje"/>
      </w:pPr>
      <w:r w:rsidRPr="004B552A">
        <w:t>-</w:t>
      </w:r>
      <w:proofErr w:type="spellStart"/>
      <w:r w:rsidRPr="004B552A">
        <w:t>lco</w:t>
      </w:r>
      <w:proofErr w:type="spellEnd"/>
      <w:r w:rsidRPr="004B552A">
        <w:t xml:space="preserve"> OVERWRITE=YES: Ta del ukaza določa, da se obstoječe tabele v </w:t>
      </w:r>
      <w:proofErr w:type="spellStart"/>
      <w:r w:rsidRPr="004B552A">
        <w:t>PostgreSQL</w:t>
      </w:r>
      <w:proofErr w:type="spellEnd"/>
      <w:r w:rsidRPr="004B552A">
        <w:t xml:space="preserve"> bazi, če že obstajajo, prepišejo oziroma zamenjajo.</w:t>
      </w:r>
    </w:p>
    <w:p w14:paraId="731F4AC5" w14:textId="77777777" w:rsidR="00452731" w:rsidRPr="004B552A" w:rsidRDefault="00452731" w:rsidP="00D87703">
      <w:pPr>
        <w:pStyle w:val="Besedilo"/>
      </w:pPr>
      <w:r w:rsidRPr="004B552A">
        <w:t>S tem je bil uvoz podatkov v podatkovno bazo uspešno zaključen. V podatkovni bazi smo ustvarili še tabelo uporabniki, v kateri se hranijo vrednosti id, elektronski naslov, geslo in administratorski status uporabnika. Status uporabnika nam pove</w:t>
      </w:r>
      <w:r>
        <w:t>,</w:t>
      </w:r>
      <w:r w:rsidRPr="004B552A">
        <w:t xml:space="preserve"> ali ima uporabnik administratorske pravice.</w:t>
      </w:r>
    </w:p>
    <w:p w14:paraId="1284502B" w14:textId="77777777" w:rsidR="00452731" w:rsidRPr="00F65BA7" w:rsidRDefault="00452731" w:rsidP="00F65BA7">
      <w:pPr>
        <w:pStyle w:val="Naslov2"/>
      </w:pPr>
      <w:bookmarkStart w:id="76" w:name="_Toc161145059"/>
      <w:bookmarkStart w:id="77" w:name="_Toc161247300"/>
      <w:r w:rsidRPr="00F65BA7">
        <w:t>PRIKAZ LOKACIJ DIVJIH ODLAGALIŠČ NA ZEMLJEVIDU</w:t>
      </w:r>
      <w:bookmarkEnd w:id="76"/>
      <w:bookmarkEnd w:id="77"/>
    </w:p>
    <w:p w14:paraId="79044AF9" w14:textId="77777777" w:rsidR="00452731" w:rsidRPr="004B552A" w:rsidRDefault="00452731" w:rsidP="00D87703">
      <w:pPr>
        <w:pStyle w:val="Besedilo"/>
      </w:pPr>
      <w:r w:rsidRPr="004B552A">
        <w:t>Podatke smo iz podatkovne baze morali poslati na čelni del (</w:t>
      </w:r>
      <w:proofErr w:type="spellStart"/>
      <w:r w:rsidRPr="004B552A">
        <w:t>Angular</w:t>
      </w:r>
      <w:proofErr w:type="spellEnd"/>
      <w:r w:rsidRPr="004B552A">
        <w:t>) svoje spletne aplikacije. To smo dosegli s pomočjo zalednega dela (</w:t>
      </w:r>
      <w:proofErr w:type="spellStart"/>
      <w:r w:rsidRPr="004B552A">
        <w:t>Spring</w:t>
      </w:r>
      <w:proofErr w:type="spellEnd"/>
      <w:r w:rsidRPr="004B552A">
        <w:t xml:space="preserve"> </w:t>
      </w:r>
      <w:proofErr w:type="spellStart"/>
      <w:r w:rsidRPr="004B552A">
        <w:t>Boot</w:t>
      </w:r>
      <w:proofErr w:type="spellEnd"/>
      <w:r w:rsidRPr="004B552A">
        <w:t>), saj zaledni del spletne aplikacij</w:t>
      </w:r>
      <w:r>
        <w:t>e</w:t>
      </w:r>
      <w:r w:rsidRPr="004B552A">
        <w:t xml:space="preserve"> poskrbi za komunikacijo med podatkovno bazo in čelnim delom. Prvi korak je bila kreacija novega razreda entitete, ker ta omogoča povezavo med Java objekti in podatkovno bazo. Razred entitete predstavlja tabelo v podatkovni bazi, kjer vsaka lastnost ustreza stolpcu v tabeli. Na sliki 9 </w:t>
      </w:r>
      <w:r>
        <w:t>lahko vidimo</w:t>
      </w:r>
      <w:r w:rsidRPr="004B552A">
        <w:t xml:space="preserve">, da pred razredom </w:t>
      </w:r>
      <w:r>
        <w:t>opredelimo</w:t>
      </w:r>
      <w:r w:rsidRPr="004B552A">
        <w:t xml:space="preserve"> ime tabele v podatkovni bazi</w:t>
      </w:r>
      <w:r>
        <w:t>,</w:t>
      </w:r>
      <w:r w:rsidRPr="004B552A">
        <w:t xml:space="preserve"> </w:t>
      </w:r>
      <w:r>
        <w:t>nakar</w:t>
      </w:r>
      <w:r w:rsidRPr="004B552A">
        <w:t xml:space="preserve"> za vsak atribut v tabeli povemo ime in mu določimo vrednost v </w:t>
      </w:r>
      <w:r>
        <w:t>J</w:t>
      </w:r>
      <w:r w:rsidRPr="004B552A">
        <w:t xml:space="preserve">ava razredu. </w:t>
      </w:r>
    </w:p>
    <w:p w14:paraId="34BD2BFE" w14:textId="01F49867" w:rsidR="00452731" w:rsidRPr="00A76BDC" w:rsidRDefault="00452731" w:rsidP="00D400D1">
      <w:pPr>
        <w:pStyle w:val="Napis"/>
        <w:rPr>
          <w:i/>
          <w:iCs/>
        </w:rPr>
      </w:pPr>
      <w:bookmarkStart w:id="78" w:name="_Toc161211358"/>
      <w:r w:rsidRPr="00A76BDC">
        <w:lastRenderedPageBreak/>
        <w:t xml:space="preserve">Slika </w:t>
      </w:r>
      <w:r>
        <w:fldChar w:fldCharType="begin"/>
      </w:r>
      <w:r>
        <w:instrText xml:space="preserve"> SEQ Slika \* ARABIC </w:instrText>
      </w:r>
      <w:r>
        <w:fldChar w:fldCharType="separate"/>
      </w:r>
      <w:r w:rsidR="00A64536">
        <w:rPr>
          <w:noProof/>
        </w:rPr>
        <w:t>9</w:t>
      </w:r>
      <w:r>
        <w:rPr>
          <w:noProof/>
        </w:rPr>
        <w:fldChar w:fldCharType="end"/>
      </w:r>
      <w:r w:rsidRPr="00A76BDC">
        <w:t>: Začetek razreda Odlagališča</w:t>
      </w:r>
      <w:bookmarkEnd w:id="78"/>
    </w:p>
    <w:p w14:paraId="584D7ABA" w14:textId="77777777" w:rsidR="00452731" w:rsidRPr="004B552A" w:rsidRDefault="00452731" w:rsidP="00D87703">
      <w:pPr>
        <w:pStyle w:val="Brezrazmikov"/>
        <w:jc w:val="center"/>
      </w:pPr>
      <w:r w:rsidRPr="004B552A">
        <w:rPr>
          <w:noProof/>
          <w:lang w:eastAsia="sl-SI"/>
        </w:rPr>
        <w:drawing>
          <wp:inline distT="0" distB="0" distL="0" distR="0" wp14:anchorId="5545CD36" wp14:editId="71DE6D4D">
            <wp:extent cx="4200525" cy="3400425"/>
            <wp:effectExtent l="0" t="0" r="0" b="0"/>
            <wp:docPr id="1733938454" name="Slika 4"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38454" name="Slika 4" descr="Slika, ki vsebuje besede besedilo, posnetek zaslona, pisava&#10;&#10;Opis je samodejno ustvarje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00525" cy="3400425"/>
                    </a:xfrm>
                    <a:prstGeom prst="rect">
                      <a:avLst/>
                    </a:prstGeom>
                    <a:noFill/>
                    <a:ln>
                      <a:noFill/>
                    </a:ln>
                  </pic:spPr>
                </pic:pic>
              </a:graphicData>
            </a:graphic>
          </wp:inline>
        </w:drawing>
      </w:r>
    </w:p>
    <w:p w14:paraId="2F6A080A" w14:textId="77777777" w:rsidR="00452731" w:rsidRPr="00A76BDC" w:rsidRDefault="00452731" w:rsidP="00D87703">
      <w:pPr>
        <w:pStyle w:val="Vir"/>
      </w:pPr>
      <w:r w:rsidRPr="00A76BDC">
        <w:t>Vir: lasten</w:t>
      </w:r>
    </w:p>
    <w:p w14:paraId="11C332A4" w14:textId="77777777" w:rsidR="00452731" w:rsidRPr="004B552A" w:rsidRDefault="00452731" w:rsidP="00D87703">
      <w:pPr>
        <w:pStyle w:val="Besedilo"/>
      </w:pPr>
      <w:r w:rsidRPr="004B552A">
        <w:t xml:space="preserve">Nato smo ustvarili še prazen konstruktor in konstruktor s parametri. Prazen konstruktor smo ustvarili, ker tako zahteva </w:t>
      </w:r>
      <w:proofErr w:type="spellStart"/>
      <w:r w:rsidRPr="004B552A">
        <w:t>Hibernate</w:t>
      </w:r>
      <w:proofErr w:type="spellEnd"/>
      <w:r w:rsidRPr="004B552A">
        <w:t xml:space="preserve"> (ogrodje za komunikacijo </w:t>
      </w:r>
      <w:r>
        <w:t>s</w:t>
      </w:r>
      <w:r w:rsidRPr="004B552A">
        <w:t xml:space="preserve"> podatkovnimi bazami). </w:t>
      </w:r>
      <w:proofErr w:type="spellStart"/>
      <w:r w:rsidRPr="004B552A">
        <w:t>Hibernate</w:t>
      </w:r>
      <w:proofErr w:type="spellEnd"/>
      <w:r w:rsidRPr="004B552A">
        <w:t xml:space="preserve"> med pridobivanjem podatkov iz podatkovne baze najprej ustvari prazen objekt </w:t>
      </w:r>
      <w:r>
        <w:t>s pomočjo</w:t>
      </w:r>
      <w:r w:rsidRPr="004B552A">
        <w:t xml:space="preserve"> praznega konstruktorja</w:t>
      </w:r>
      <w:r>
        <w:t>,</w:t>
      </w:r>
      <w:r w:rsidRPr="004B552A">
        <w:t xml:space="preserve"> nato s pomočjo »</w:t>
      </w:r>
      <w:proofErr w:type="spellStart"/>
      <w:r w:rsidRPr="004B552A">
        <w:t>setterjev</w:t>
      </w:r>
      <w:proofErr w:type="spellEnd"/>
      <w:r w:rsidRPr="004B552A">
        <w:t xml:space="preserve">« nastavi vrednosti iz rezultatov poizvedb. Konstruktor s parametri </w:t>
      </w:r>
      <w:r>
        <w:t>potrebujemo zato</w:t>
      </w:r>
      <w:r w:rsidRPr="004B552A">
        <w:t xml:space="preserve">, da lahko </w:t>
      </w:r>
      <w:proofErr w:type="spellStart"/>
      <w:r w:rsidRPr="004B552A">
        <w:t>inicializiramo</w:t>
      </w:r>
      <w:proofErr w:type="spellEnd"/>
      <w:r w:rsidRPr="004B552A">
        <w:t xml:space="preserve"> objekt z vrednostmi, ki jih prejmemo. Oba konstruktorja sta potrebna za pravilno delovanje </w:t>
      </w:r>
      <w:proofErr w:type="spellStart"/>
      <w:r w:rsidRPr="004B552A">
        <w:t>Hibernata</w:t>
      </w:r>
      <w:proofErr w:type="spellEnd"/>
      <w:r w:rsidRPr="004B552A">
        <w:t xml:space="preserve"> pri preslikavi objektov iz in v podatkovno bazo. Zatem smo za vse elemente ustvarili še »</w:t>
      </w:r>
      <w:proofErr w:type="spellStart"/>
      <w:r w:rsidRPr="004B552A">
        <w:t>setterje</w:t>
      </w:r>
      <w:proofErr w:type="spellEnd"/>
      <w:r w:rsidRPr="004B552A">
        <w:t>« in »</w:t>
      </w:r>
      <w:proofErr w:type="spellStart"/>
      <w:r w:rsidRPr="004B552A">
        <w:t>getterje</w:t>
      </w:r>
      <w:proofErr w:type="spellEnd"/>
      <w:r w:rsidRPr="004B552A">
        <w:t>« za lastno uporabo.</w:t>
      </w:r>
    </w:p>
    <w:p w14:paraId="087A6A3D" w14:textId="77777777" w:rsidR="00452731" w:rsidRPr="004B552A" w:rsidRDefault="00452731" w:rsidP="00D87703">
      <w:pPr>
        <w:pStyle w:val="Besedilo"/>
      </w:pPr>
      <w:r w:rsidRPr="004B552A">
        <w:t xml:space="preserve">Drugi korak je bila </w:t>
      </w:r>
      <w:r>
        <w:t>izdelava</w:t>
      </w:r>
      <w:r w:rsidRPr="004B552A">
        <w:t xml:space="preserve"> razreda </w:t>
      </w:r>
      <w:proofErr w:type="spellStart"/>
      <w:r w:rsidRPr="004B552A">
        <w:t>repozitorija</w:t>
      </w:r>
      <w:proofErr w:type="spellEnd"/>
      <w:r w:rsidRPr="004B552A">
        <w:t xml:space="preserve">, ki je pomemben za komunikacijo med zalednim delom in podatkovno bazo. Namen razreda je omogočiti preprosto izvajanje operacij za branje, ustvarjanje, posodabljanje in brisanje podatkov v podatkovni bazi. Razred deluje kot vmesnik med aplikacijo </w:t>
      </w:r>
      <w:proofErr w:type="spellStart"/>
      <w:r w:rsidRPr="004B552A">
        <w:t>Spring</w:t>
      </w:r>
      <w:proofErr w:type="spellEnd"/>
      <w:r w:rsidRPr="004B552A">
        <w:t xml:space="preserve"> </w:t>
      </w:r>
      <w:proofErr w:type="spellStart"/>
      <w:r w:rsidRPr="004B552A">
        <w:t>Boot</w:t>
      </w:r>
      <w:proofErr w:type="spellEnd"/>
      <w:r w:rsidRPr="004B552A">
        <w:t xml:space="preserve"> in JPA</w:t>
      </w:r>
      <w:r>
        <w:t xml:space="preserve"> </w:t>
      </w:r>
      <w:r w:rsidRPr="004B552A">
        <w:t>(Java Persistence API). V razred lahko dodamo tudi lastne poizvedbe, če standardne metode, ki so ustvarjene</w:t>
      </w:r>
      <w:r w:rsidRPr="0016279A">
        <w:t xml:space="preserve"> </w:t>
      </w:r>
      <w:r w:rsidRPr="004B552A">
        <w:t xml:space="preserve">samodejno, ne zadostujejo pri komunikaciji </w:t>
      </w:r>
      <w:r>
        <w:t>s</w:t>
      </w:r>
      <w:r w:rsidRPr="004B552A">
        <w:t xml:space="preserve"> podatkovno bazo.</w:t>
      </w:r>
    </w:p>
    <w:p w14:paraId="5B4A6386" w14:textId="77777777" w:rsidR="00452731" w:rsidRPr="004B552A" w:rsidRDefault="00452731" w:rsidP="00D87703">
      <w:pPr>
        <w:pStyle w:val="Besedilo"/>
      </w:pPr>
      <w:r w:rsidRPr="004B552A">
        <w:t xml:space="preserve">Tretji korak je bila </w:t>
      </w:r>
      <w:r>
        <w:t>izdelava</w:t>
      </w:r>
      <w:r w:rsidRPr="004B552A">
        <w:t xml:space="preserve"> razreda storitve, ki je namenjen izvajanju poslovne logike in upravljanju obdelav</w:t>
      </w:r>
      <w:r>
        <w:t>e</w:t>
      </w:r>
      <w:r w:rsidRPr="004B552A">
        <w:t xml:space="preserve"> podatkov med krmilniki in </w:t>
      </w:r>
      <w:proofErr w:type="spellStart"/>
      <w:r w:rsidRPr="004B552A">
        <w:t>repozitoriji</w:t>
      </w:r>
      <w:proofErr w:type="spellEnd"/>
      <w:r w:rsidRPr="004B552A">
        <w:t>. Glavna vloga razreda storitve je omogočiti ločitev poslovne logike od sloja za dostop do podatkov in s tem doseči boljšo modularnost, vzdrževanje in prenosljivost kode</w:t>
      </w:r>
      <w:r>
        <w:t xml:space="preserve"> </w:t>
      </w:r>
      <w:r w:rsidRPr="004B552A">
        <w:t>(koda je zaradi tega razreda pregledn</w:t>
      </w:r>
      <w:r>
        <w:t>ejša</w:t>
      </w:r>
      <w:r w:rsidRPr="004B552A">
        <w:t xml:space="preserve">). </w:t>
      </w:r>
    </w:p>
    <w:p w14:paraId="4FD902D1" w14:textId="77777777" w:rsidR="00452731" w:rsidRPr="004B552A" w:rsidRDefault="00452731" w:rsidP="00D87703">
      <w:pPr>
        <w:pStyle w:val="Besedilo"/>
      </w:pPr>
      <w:r w:rsidRPr="004B552A">
        <w:lastRenderedPageBreak/>
        <w:t>V tem razredu smo izvedli pretvorbo niza WKB (</w:t>
      </w:r>
      <w:r>
        <w:t xml:space="preserve">angl. </w:t>
      </w:r>
      <w:proofErr w:type="spellStart"/>
      <w:r w:rsidRPr="004B552A">
        <w:t>Well-known</w:t>
      </w:r>
      <w:proofErr w:type="spellEnd"/>
      <w:r w:rsidRPr="004B552A">
        <w:t xml:space="preserve"> </w:t>
      </w:r>
      <w:proofErr w:type="spellStart"/>
      <w:r w:rsidRPr="004B552A">
        <w:t>Binary</w:t>
      </w:r>
      <w:proofErr w:type="spellEnd"/>
      <w:r w:rsidRPr="004B552A">
        <w:t>) v niz WKT</w:t>
      </w:r>
      <w:r>
        <w:t xml:space="preserve"> </w:t>
      </w:r>
      <w:r w:rsidRPr="004B552A">
        <w:t>(</w:t>
      </w:r>
      <w:r>
        <w:t xml:space="preserve">angl. </w:t>
      </w:r>
      <w:proofErr w:type="spellStart"/>
      <w:r w:rsidRPr="004B552A">
        <w:t>Well-known</w:t>
      </w:r>
      <w:proofErr w:type="spellEnd"/>
      <w:r w:rsidRPr="004B552A">
        <w:t xml:space="preserve"> </w:t>
      </w:r>
      <w:proofErr w:type="spellStart"/>
      <w:r w:rsidRPr="004B552A">
        <w:t>text</w:t>
      </w:r>
      <w:proofErr w:type="spellEnd"/>
      <w:r w:rsidRPr="004B552A">
        <w:t>). Najprej smo pridobil</w:t>
      </w:r>
      <w:r>
        <w:t>i</w:t>
      </w:r>
      <w:r w:rsidRPr="004B552A">
        <w:t xml:space="preserve"> seznam odlagališč iz </w:t>
      </w:r>
      <w:proofErr w:type="spellStart"/>
      <w:r w:rsidRPr="004B552A">
        <w:t>repozitorija</w:t>
      </w:r>
      <w:proofErr w:type="spellEnd"/>
      <w:r w:rsidRPr="004B552A">
        <w:t>, nato smo za vsako odlagališče pridobil</w:t>
      </w:r>
      <w:r>
        <w:t>i</w:t>
      </w:r>
      <w:r w:rsidRPr="004B552A">
        <w:t xml:space="preserve"> niz WKB iz geometrijskega atributa. S pomočjo pomožnih metod smo niz WKB pretvorili v </w:t>
      </w:r>
      <w:proofErr w:type="spellStart"/>
      <w:r w:rsidRPr="004B552A">
        <w:t>bajtno</w:t>
      </w:r>
      <w:proofErr w:type="spellEnd"/>
      <w:r w:rsidRPr="004B552A">
        <w:t xml:space="preserve"> obliko, </w:t>
      </w:r>
      <w:r>
        <w:t>nakar</w:t>
      </w:r>
      <w:r w:rsidRPr="004B552A">
        <w:t xml:space="preserve"> smo uporabili knjižnico JTS</w:t>
      </w:r>
      <w:r>
        <w:t xml:space="preserve"> </w:t>
      </w:r>
      <w:r w:rsidRPr="004B552A">
        <w:t>(</w:t>
      </w:r>
      <w:r>
        <w:t xml:space="preserve">angl. </w:t>
      </w:r>
      <w:r w:rsidRPr="004B552A">
        <w:t xml:space="preserve">Java </w:t>
      </w:r>
      <w:proofErr w:type="spellStart"/>
      <w:r w:rsidRPr="004B552A">
        <w:t>Topology</w:t>
      </w:r>
      <w:proofErr w:type="spellEnd"/>
      <w:r w:rsidRPr="004B552A">
        <w:t xml:space="preserve"> Suite) za pretvorbo bajtov v geometrijski objekt. Zatem smo ta objekt </w:t>
      </w:r>
      <w:r>
        <w:t>s</w:t>
      </w:r>
      <w:r w:rsidRPr="004B552A">
        <w:t xml:space="preserve"> knjižnico pretvorili v niz WKT in ga nastavili nazaj kot vrednost za atribut geometrije. S to pretvorbo smo omogočili, da se geometrijski podatki iz baze prevedejo v berljivo obliko, kar nam olajša nadaljnjo uporabo in prikaz teh podatkov. </w:t>
      </w:r>
    </w:p>
    <w:p w14:paraId="534DDE6C" w14:textId="77777777" w:rsidR="00452731" w:rsidRPr="004B552A" w:rsidRDefault="00452731" w:rsidP="00D87703">
      <w:pPr>
        <w:pStyle w:val="Besedilo"/>
      </w:pPr>
      <w:r w:rsidRPr="004B552A">
        <w:t xml:space="preserve">Četrti in zadnji korak na zalednem delu je bila kreacija krmilnika, ki ima ključno vlogo pri vzpostavljanju povezave </w:t>
      </w:r>
      <w:r>
        <w:t>s</w:t>
      </w:r>
      <w:r w:rsidRPr="004B552A">
        <w:t xml:space="preserve"> čelnim delom spletne aplikacije. Namenjen je sprejemanju zahtev HTTP od uporabnikov ali drugih sistemov </w:t>
      </w:r>
      <w:r>
        <w:t>in</w:t>
      </w:r>
      <w:r w:rsidRPr="004B552A">
        <w:t xml:space="preserve"> usmerjanju teh zahtev v ustrezne obdelovalne enote znotraj aplikacije. Ko krmilnik prejme zahtevo, lahko izvede potrebne ukrepe, sproži poslovno logiko </w:t>
      </w:r>
      <w:r>
        <w:t>s pomočjo</w:t>
      </w:r>
      <w:r w:rsidRPr="004B552A">
        <w:t xml:space="preserve"> storitev in pripravi podatke za prikazovanje uporabniku. Po prejeti zahtevi vrne odgovor v obliki </w:t>
      </w:r>
      <w:r>
        <w:t>HTTP-</w:t>
      </w:r>
      <w:r w:rsidRPr="004B552A">
        <w:t>odgovora, ki vključuje podatke, odgovore ali napake.</w:t>
      </w:r>
    </w:p>
    <w:p w14:paraId="6D5AAE8C" w14:textId="77777777" w:rsidR="00452731" w:rsidRPr="004B552A" w:rsidRDefault="00452731" w:rsidP="00D87703">
      <w:pPr>
        <w:pStyle w:val="Besedilo"/>
      </w:pPr>
      <w:r w:rsidRPr="004B552A">
        <w:t>Krmilnik ob prejemu zahteve GET na pravilni poti za pridobitev seznama vseh odlagališč samo kliče funkcijo '</w:t>
      </w:r>
      <w:proofErr w:type="spellStart"/>
      <w:r w:rsidRPr="004B552A">
        <w:t>getOdlagalisca</w:t>
      </w:r>
      <w:proofErr w:type="spellEnd"/>
      <w:r w:rsidRPr="004B552A">
        <w:t xml:space="preserve">()' iz storitvenega razreda in vrne seznam vseh odlagališč. S tem krmilnik omogoča pridobivanje podatkov o odlagališčih </w:t>
      </w:r>
      <w:r>
        <w:t>s pomočjo</w:t>
      </w:r>
      <w:r w:rsidRPr="004B552A">
        <w:t xml:space="preserve"> določene API</w:t>
      </w:r>
      <w:r>
        <w:t>-</w:t>
      </w:r>
      <w:r w:rsidRPr="004B552A">
        <w:t xml:space="preserve">poti, ki je lahko uporabljena za izgradnjo uporabniškega vmesnika. </w:t>
      </w:r>
    </w:p>
    <w:p w14:paraId="4AE71E7B" w14:textId="079E166B" w:rsidR="00452731" w:rsidRPr="004B552A" w:rsidRDefault="00452731" w:rsidP="00D87703">
      <w:pPr>
        <w:pStyle w:val="Besedilo"/>
      </w:pPr>
      <w:r w:rsidRPr="004B552A">
        <w:t>Peti korak je bila izdelava čelnega dela in seveda strani</w:t>
      </w:r>
      <w:r>
        <w:t>,</w:t>
      </w:r>
      <w:r w:rsidRPr="004B552A">
        <w:t xml:space="preserve"> na kateri se bodo prikazale lokacije divjih odlagališč. Najprej smo prikazali zemljevid, to smo dosegli tako, da smo uvozili in uporabili Google </w:t>
      </w:r>
      <w:proofErr w:type="spellStart"/>
      <w:r w:rsidRPr="004B552A">
        <w:t>Maps</w:t>
      </w:r>
      <w:proofErr w:type="spellEnd"/>
      <w:r w:rsidRPr="004B552A">
        <w:t xml:space="preserve"> API </w:t>
      </w:r>
      <w:r w:rsidR="001E3A8D">
        <w:t>ter</w:t>
      </w:r>
      <w:r w:rsidRPr="004B552A">
        <w:t xml:space="preserve"> </w:t>
      </w:r>
      <w:proofErr w:type="spellStart"/>
      <w:r w:rsidRPr="004B552A">
        <w:t>inicializiral</w:t>
      </w:r>
      <w:r w:rsidR="001E3A8D">
        <w:t>i</w:t>
      </w:r>
      <w:proofErr w:type="spellEnd"/>
      <w:r w:rsidRPr="004B552A">
        <w:t xml:space="preserve"> Google </w:t>
      </w:r>
      <w:r w:rsidR="009B7A44">
        <w:t>Z</w:t>
      </w:r>
      <w:r w:rsidRPr="004B552A">
        <w:t xml:space="preserve">emljevid na komponenti. Na sliki 10 </w:t>
      </w:r>
      <w:r>
        <w:t>je razvidno,</w:t>
      </w:r>
      <w:r w:rsidRPr="004B552A">
        <w:t xml:space="preserve"> kako se </w:t>
      </w:r>
      <w:proofErr w:type="spellStart"/>
      <w:r w:rsidRPr="004B552A">
        <w:t>inicializira</w:t>
      </w:r>
      <w:proofErr w:type="spellEnd"/>
      <w:r w:rsidRPr="004B552A">
        <w:t xml:space="preserve"> Google </w:t>
      </w:r>
      <w:r w:rsidR="009B7A44">
        <w:t>Z</w:t>
      </w:r>
      <w:r w:rsidRPr="004B552A">
        <w:t>emljevid.</w:t>
      </w:r>
    </w:p>
    <w:p w14:paraId="1F8924A2" w14:textId="15F3AD5E" w:rsidR="00452731" w:rsidRPr="00A76BDC" w:rsidRDefault="00452731" w:rsidP="00D400D1">
      <w:pPr>
        <w:pStyle w:val="Napis"/>
        <w:rPr>
          <w:i/>
          <w:iCs/>
        </w:rPr>
      </w:pPr>
      <w:bookmarkStart w:id="79" w:name="_Toc161211359"/>
      <w:r w:rsidRPr="00A76BDC">
        <w:t xml:space="preserve">Slika </w:t>
      </w:r>
      <w:r>
        <w:fldChar w:fldCharType="begin"/>
      </w:r>
      <w:r>
        <w:instrText xml:space="preserve"> SEQ Slika \* ARABIC </w:instrText>
      </w:r>
      <w:r>
        <w:fldChar w:fldCharType="separate"/>
      </w:r>
      <w:r w:rsidR="00A64536">
        <w:rPr>
          <w:noProof/>
        </w:rPr>
        <w:t>10</w:t>
      </w:r>
      <w:r>
        <w:rPr>
          <w:noProof/>
        </w:rPr>
        <w:fldChar w:fldCharType="end"/>
      </w:r>
      <w:r w:rsidRPr="00A76BDC">
        <w:t>: Prikaz zemljevida na spletni strani</w:t>
      </w:r>
      <w:bookmarkEnd w:id="79"/>
    </w:p>
    <w:p w14:paraId="6B4F2D6C" w14:textId="77777777" w:rsidR="00452731" w:rsidRPr="004B552A" w:rsidRDefault="00452731" w:rsidP="00D87703">
      <w:pPr>
        <w:pStyle w:val="Brezrazmikov"/>
        <w:jc w:val="center"/>
      </w:pPr>
      <w:r w:rsidRPr="004B552A">
        <w:rPr>
          <w:noProof/>
          <w:lang w:eastAsia="sl-SI"/>
        </w:rPr>
        <w:drawing>
          <wp:inline distT="0" distB="0" distL="0" distR="0" wp14:anchorId="7D141742" wp14:editId="06CD3B96">
            <wp:extent cx="5760720" cy="1742440"/>
            <wp:effectExtent l="0" t="0" r="0" b="0"/>
            <wp:docPr id="1229787412" name="Slika 5"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87412" name="Slika 5" descr="Slika, ki vsebuje besede besedilo, posnetek zaslona, pisava, vrstica&#10;&#10;Opis je samodejno ustvarje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742440"/>
                    </a:xfrm>
                    <a:prstGeom prst="rect">
                      <a:avLst/>
                    </a:prstGeom>
                    <a:noFill/>
                    <a:ln>
                      <a:noFill/>
                    </a:ln>
                  </pic:spPr>
                </pic:pic>
              </a:graphicData>
            </a:graphic>
          </wp:inline>
        </w:drawing>
      </w:r>
    </w:p>
    <w:p w14:paraId="578E6884" w14:textId="77777777" w:rsidR="00452731" w:rsidRPr="00A76BDC" w:rsidRDefault="00452731" w:rsidP="00D87703">
      <w:pPr>
        <w:pStyle w:val="Vir"/>
      </w:pPr>
      <w:r w:rsidRPr="00A76BDC">
        <w:t>Vir: lasten</w:t>
      </w:r>
    </w:p>
    <w:p w14:paraId="0D4C7988" w14:textId="56CECC1B" w:rsidR="00452731" w:rsidRPr="004B552A" w:rsidRDefault="00452731" w:rsidP="00D87703">
      <w:pPr>
        <w:pStyle w:val="Besedilo"/>
      </w:pPr>
      <w:r w:rsidRPr="004B552A">
        <w:t>S pomočjo objekta '</w:t>
      </w:r>
      <w:proofErr w:type="spellStart"/>
      <w:r w:rsidRPr="004B552A">
        <w:t>mapOptions</w:t>
      </w:r>
      <w:proofErr w:type="spellEnd"/>
      <w:r w:rsidRPr="004B552A">
        <w:t>' nastavi</w:t>
      </w:r>
      <w:r>
        <w:t>m</w:t>
      </w:r>
      <w:r w:rsidRPr="004B552A">
        <w:t>o začetne vrednosti zemljevida, kot so središče</w:t>
      </w:r>
      <w:r>
        <w:t xml:space="preserve"> </w:t>
      </w:r>
      <w:r w:rsidRPr="004B552A">
        <w:t xml:space="preserve">(center), začetna povečava in tip zemljevida, ki je v tem primeru 'ROADMAP'. </w:t>
      </w:r>
      <w:r w:rsidRPr="004B552A">
        <w:lastRenderedPageBreak/>
        <w:t>Nato s pomočjo teh nastavitev in kontejnerja za zemljevid ustvari</w:t>
      </w:r>
      <w:r>
        <w:t>mo</w:t>
      </w:r>
      <w:r w:rsidRPr="004B552A">
        <w:t xml:space="preserve"> nov</w:t>
      </w:r>
      <w:r>
        <w:t>o</w:t>
      </w:r>
      <w:r w:rsidRPr="004B552A">
        <w:t xml:space="preserve"> instanc</w:t>
      </w:r>
      <w:r>
        <w:t>o</w:t>
      </w:r>
      <w:r w:rsidRPr="004B552A">
        <w:t xml:space="preserve"> Google </w:t>
      </w:r>
      <w:r w:rsidR="009B7A44">
        <w:t>Z</w:t>
      </w:r>
      <w:r w:rsidRPr="004B552A">
        <w:t xml:space="preserve">emljevida. </w:t>
      </w:r>
    </w:p>
    <w:p w14:paraId="49DF0742" w14:textId="77777777" w:rsidR="00452731" w:rsidRPr="004B552A" w:rsidRDefault="00452731" w:rsidP="00D87703">
      <w:pPr>
        <w:pStyle w:val="Besedilo"/>
      </w:pPr>
      <w:r w:rsidRPr="004B552A">
        <w:t>Potem smo v datoteki html te komponente poklicati funkcijo '</w:t>
      </w:r>
      <w:proofErr w:type="spellStart"/>
      <w:r w:rsidRPr="004B552A">
        <w:t>loadMap</w:t>
      </w:r>
      <w:proofErr w:type="spellEnd"/>
      <w:r w:rsidRPr="004B552A">
        <w:t xml:space="preserve">()' ob inicializaciji spletne strani. Po tej spremembi se zemljevid prikaže na spletni strani in s pomočjo </w:t>
      </w:r>
      <w:proofErr w:type="spellStart"/>
      <w:r w:rsidRPr="004B552A">
        <w:t>css</w:t>
      </w:r>
      <w:proofErr w:type="spellEnd"/>
      <w:r w:rsidRPr="004B552A">
        <w:t>-</w:t>
      </w:r>
      <w:r>
        <w:t>j</w:t>
      </w:r>
      <w:r w:rsidRPr="004B552A">
        <w:t>a lahko oblikujemo in določamo velikost komponente.</w:t>
      </w:r>
    </w:p>
    <w:p w14:paraId="0C26594E" w14:textId="77777777" w:rsidR="00452731" w:rsidRPr="004B552A" w:rsidRDefault="00452731" w:rsidP="00D87703">
      <w:pPr>
        <w:pStyle w:val="Besedilo"/>
      </w:pPr>
      <w:r w:rsidRPr="004B552A">
        <w:t xml:space="preserve">Na zemljevidu je </w:t>
      </w:r>
      <w:r>
        <w:t>treba</w:t>
      </w:r>
      <w:r w:rsidRPr="004B552A">
        <w:t xml:space="preserve"> prikazati vsa divja odlagališča, tako da </w:t>
      </w:r>
      <w:r>
        <w:t>moramo</w:t>
      </w:r>
      <w:r w:rsidRPr="004B552A">
        <w:t xml:space="preserve"> pridobiti podatke o divjih odlagališčih iz baze, te podatke obdelati in jih nato s pomočjo pridobljenih koordinat prikazati na zemljevidu. Najprej smo ustvarili nov </w:t>
      </w:r>
      <w:proofErr w:type="spellStart"/>
      <w:r w:rsidRPr="004B552A">
        <w:t>TypeScript</w:t>
      </w:r>
      <w:proofErr w:type="spellEnd"/>
      <w:r w:rsidRPr="004B552A">
        <w:t xml:space="preserve"> razred '</w:t>
      </w:r>
      <w:proofErr w:type="spellStart"/>
      <w:r w:rsidRPr="004B552A">
        <w:t>DataService</w:t>
      </w:r>
      <w:proofErr w:type="spellEnd"/>
      <w:r w:rsidRPr="004B552A">
        <w:t>', ki je storitveni razred</w:t>
      </w:r>
      <w:r>
        <w:t>,</w:t>
      </w:r>
      <w:r w:rsidRPr="004B552A">
        <w:t xml:space="preserve"> uporabljen za komunikacijo s strežnikom </w:t>
      </w:r>
      <w:r>
        <w:t>s pomočjo</w:t>
      </w:r>
      <w:r w:rsidRPr="004B552A">
        <w:t xml:space="preserve"> </w:t>
      </w:r>
      <w:r>
        <w:t>HTTP-</w:t>
      </w:r>
      <w:r w:rsidRPr="004B552A">
        <w:t>zahtev.</w:t>
      </w:r>
    </w:p>
    <w:p w14:paraId="363CAF26" w14:textId="77777777" w:rsidR="00452731" w:rsidRPr="004B552A" w:rsidRDefault="00452731" w:rsidP="00D87703">
      <w:pPr>
        <w:pStyle w:val="Besedilo"/>
      </w:pPr>
      <w:r w:rsidRPr="004B552A">
        <w:t>Na sliki 11 vidimo</w:t>
      </w:r>
      <w:r>
        <w:t>,</w:t>
      </w:r>
      <w:r w:rsidRPr="004B552A">
        <w:t xml:space="preserve"> kako komuniciramo </w:t>
      </w:r>
      <w:r>
        <w:t>s</w:t>
      </w:r>
      <w:r w:rsidRPr="004B552A">
        <w:t xml:space="preserve"> strežnikom v storitvenem razredu</w:t>
      </w:r>
      <w:r>
        <w:t>.</w:t>
      </w:r>
      <w:r w:rsidRPr="004B552A">
        <w:t xml:space="preserve"> '</w:t>
      </w:r>
      <w:proofErr w:type="spellStart"/>
      <w:r w:rsidRPr="004B552A">
        <w:t>baseUrl</w:t>
      </w:r>
      <w:proofErr w:type="spellEnd"/>
      <w:r w:rsidRPr="004B552A">
        <w:t>' predstavlja osnovni naslov strežnika</w:t>
      </w:r>
      <w:r>
        <w:t xml:space="preserve"> </w:t>
      </w:r>
      <w:r w:rsidRPr="004B552A">
        <w:t xml:space="preserve">(zalednega dela), </w:t>
      </w:r>
      <w:r>
        <w:t xml:space="preserve">medtem ko </w:t>
      </w:r>
      <w:r w:rsidRPr="004B552A">
        <w:t>metoda '</w:t>
      </w:r>
      <w:proofErr w:type="spellStart"/>
      <w:r w:rsidRPr="004B552A">
        <w:t>getOdlagalisca</w:t>
      </w:r>
      <w:proofErr w:type="spellEnd"/>
      <w:r w:rsidRPr="004B552A">
        <w:t>()' uporablja '</w:t>
      </w:r>
      <w:proofErr w:type="spellStart"/>
      <w:r w:rsidRPr="004B552A">
        <w:t>HttpClient</w:t>
      </w:r>
      <w:proofErr w:type="spellEnd"/>
      <w:r w:rsidRPr="004B552A">
        <w:t>' za izvajanje GET</w:t>
      </w:r>
      <w:r>
        <w:t>-</w:t>
      </w:r>
      <w:r w:rsidRPr="004B552A">
        <w:t>zahteve na osnovnem naslovu, ki mu dodamo '/</w:t>
      </w:r>
      <w:proofErr w:type="spellStart"/>
      <w:r w:rsidRPr="004B552A">
        <w:t>odlagalisca</w:t>
      </w:r>
      <w:proofErr w:type="spellEnd"/>
      <w:r w:rsidRPr="004B552A">
        <w:t>'.</w:t>
      </w:r>
    </w:p>
    <w:p w14:paraId="511805EB" w14:textId="2510B0EC" w:rsidR="00452731" w:rsidRPr="00781B24" w:rsidRDefault="00452731" w:rsidP="00D400D1">
      <w:pPr>
        <w:pStyle w:val="Napis"/>
        <w:rPr>
          <w:i/>
          <w:iCs/>
        </w:rPr>
      </w:pPr>
      <w:bookmarkStart w:id="80" w:name="_Toc161211360"/>
      <w:r w:rsidRPr="00781B24">
        <w:t xml:space="preserve">Slika </w:t>
      </w:r>
      <w:r>
        <w:fldChar w:fldCharType="begin"/>
      </w:r>
      <w:r>
        <w:instrText xml:space="preserve"> SEQ Slika \* ARABIC </w:instrText>
      </w:r>
      <w:r>
        <w:fldChar w:fldCharType="separate"/>
      </w:r>
      <w:r w:rsidR="00A64536">
        <w:rPr>
          <w:noProof/>
        </w:rPr>
        <w:t>11</w:t>
      </w:r>
      <w:r>
        <w:rPr>
          <w:noProof/>
        </w:rPr>
        <w:fldChar w:fldCharType="end"/>
      </w:r>
      <w:r w:rsidRPr="00781B24">
        <w:t>: Koda za HTTP zahtevo</w:t>
      </w:r>
      <w:bookmarkEnd w:id="80"/>
    </w:p>
    <w:p w14:paraId="21A7DC4B" w14:textId="77777777" w:rsidR="00452731" w:rsidRPr="004B552A" w:rsidRDefault="00452731" w:rsidP="00D87703">
      <w:pPr>
        <w:pStyle w:val="Brezrazmikov"/>
        <w:jc w:val="center"/>
      </w:pPr>
      <w:r w:rsidRPr="004B552A">
        <w:rPr>
          <w:noProof/>
          <w:lang w:eastAsia="sl-SI"/>
        </w:rPr>
        <w:drawing>
          <wp:inline distT="0" distB="0" distL="0" distR="0" wp14:anchorId="0A739FAB" wp14:editId="10C1231D">
            <wp:extent cx="4486275" cy="1419225"/>
            <wp:effectExtent l="0" t="0" r="0" b="0"/>
            <wp:docPr id="1061181955" name="Slika 6"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81955" name="Slika 6" descr="Slika, ki vsebuje besede besedilo, posnetek zaslona, pisava, vrstica&#10;&#10;Opis je samodejno ustvarje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6275" cy="1419225"/>
                    </a:xfrm>
                    <a:prstGeom prst="rect">
                      <a:avLst/>
                    </a:prstGeom>
                    <a:noFill/>
                    <a:ln>
                      <a:noFill/>
                    </a:ln>
                  </pic:spPr>
                </pic:pic>
              </a:graphicData>
            </a:graphic>
          </wp:inline>
        </w:drawing>
      </w:r>
    </w:p>
    <w:p w14:paraId="3FBAED82" w14:textId="77777777" w:rsidR="00452731" w:rsidRPr="00781B24" w:rsidRDefault="00452731" w:rsidP="00D87703">
      <w:pPr>
        <w:pStyle w:val="Vir"/>
      </w:pPr>
      <w:r w:rsidRPr="00781B24">
        <w:t>Vir: lasten</w:t>
      </w:r>
    </w:p>
    <w:p w14:paraId="013659EA" w14:textId="77777777" w:rsidR="00452731" w:rsidRPr="004B552A" w:rsidRDefault="00452731" w:rsidP="00D87703">
      <w:pPr>
        <w:pStyle w:val="Besedilo"/>
      </w:pPr>
      <w:r w:rsidRPr="004B552A">
        <w:t>Za prikaz odlagališč smo napisali štiri funkcije. Prva '</w:t>
      </w:r>
      <w:proofErr w:type="spellStart"/>
      <w:r w:rsidRPr="004B552A">
        <w:t>fetchOdlagalisca</w:t>
      </w:r>
      <w:proofErr w:type="spellEnd"/>
      <w:r w:rsidRPr="004B552A">
        <w:t xml:space="preserve">' uporabi zgornjo storitev, </w:t>
      </w:r>
      <w:r>
        <w:t>s čimer</w:t>
      </w:r>
      <w:r w:rsidRPr="004B552A">
        <w:t xml:space="preserve"> pridobi podatke o odlagališčih </w:t>
      </w:r>
      <w:r>
        <w:t>s pomočjo</w:t>
      </w:r>
      <w:r w:rsidRPr="004B552A">
        <w:t xml:space="preserve"> asinhronega klica. Ko so podatki pridobljeni</w:t>
      </w:r>
      <w:r>
        <w:t>,</w:t>
      </w:r>
      <w:r w:rsidRPr="004B552A">
        <w:t xml:space="preserve"> se v funkciji kliče funkcija '</w:t>
      </w:r>
      <w:proofErr w:type="spellStart"/>
      <w:r w:rsidRPr="004B552A">
        <w:t>displayOdlagalisca</w:t>
      </w:r>
      <w:proofErr w:type="spellEnd"/>
      <w:r w:rsidRPr="004B552A">
        <w:t>' s pridobljenimi podatki kot argument.</w:t>
      </w:r>
    </w:p>
    <w:p w14:paraId="1D2416A4" w14:textId="77777777" w:rsidR="00452731" w:rsidRPr="004B552A" w:rsidRDefault="00452731" w:rsidP="00D87703">
      <w:pPr>
        <w:pStyle w:val="Besedilo"/>
      </w:pPr>
      <w:r w:rsidRPr="004B552A">
        <w:t>Funkcija '</w:t>
      </w:r>
      <w:proofErr w:type="spellStart"/>
      <w:r w:rsidRPr="004B552A">
        <w:t>displayOdlagalisca</w:t>
      </w:r>
      <w:proofErr w:type="spellEnd"/>
      <w:r w:rsidRPr="004B552A">
        <w:t>' poskrbi za prikaz odlagališč na zemljevidu. Najprej prečisti že obstoječe označevalce, tako da za vsak označevalec pokliče metodo '</w:t>
      </w:r>
      <w:proofErr w:type="spellStart"/>
      <w:r w:rsidRPr="004B552A">
        <w:t>setMap</w:t>
      </w:r>
      <w:proofErr w:type="spellEnd"/>
      <w:r w:rsidRPr="004B552A">
        <w:t>(</w:t>
      </w:r>
      <w:proofErr w:type="spellStart"/>
      <w:r w:rsidRPr="004B552A">
        <w:t>null</w:t>
      </w:r>
      <w:proofErr w:type="spellEnd"/>
      <w:r w:rsidRPr="004B552A">
        <w:t xml:space="preserve">)', kar povzroči izbris označevalca iz zemljevida. Ponastavi tudi seznam označevalcev, ki so shranjeni v spremenljivki. Nato gre funkcija skozi seznam podanih odlagališč, ki je bil prejet kot argument in za vsako odlagališče prebere geometrijski zapis </w:t>
      </w:r>
      <w:r>
        <w:t>ter</w:t>
      </w:r>
      <w:r w:rsidRPr="004B552A">
        <w:t xml:space="preserve"> ga pretvori v koordinate z metodo '</w:t>
      </w:r>
      <w:proofErr w:type="spellStart"/>
      <w:r w:rsidRPr="004B552A">
        <w:t>parseGeometryString</w:t>
      </w:r>
      <w:proofErr w:type="spellEnd"/>
      <w:r w:rsidRPr="004B552A">
        <w:t xml:space="preserve">'. S temi koordinatami in z objektom </w:t>
      </w:r>
      <w:proofErr w:type="spellStart"/>
      <w:r w:rsidRPr="004B552A">
        <w:t>Odlagalisce</w:t>
      </w:r>
      <w:proofErr w:type="spellEnd"/>
      <w:r w:rsidRPr="004B552A">
        <w:t xml:space="preserve"> se nato kliče funkcijo '</w:t>
      </w:r>
      <w:proofErr w:type="spellStart"/>
      <w:r w:rsidRPr="004B552A">
        <w:t>addMarker</w:t>
      </w:r>
      <w:proofErr w:type="spellEnd"/>
      <w:r w:rsidRPr="004B552A">
        <w:t xml:space="preserve">', ki kot argumente prejeme objekt </w:t>
      </w:r>
      <w:proofErr w:type="spellStart"/>
      <w:r w:rsidRPr="004B552A">
        <w:t>Odlagalisce</w:t>
      </w:r>
      <w:proofErr w:type="spellEnd"/>
      <w:r w:rsidRPr="004B552A">
        <w:t xml:space="preserve"> in pretvorjene koordinate. Funkcija nato vrne nov seznam označevalcev, ki se nato shrani v seznam označevalcev, ki je bil na začetku </w:t>
      </w:r>
      <w:r>
        <w:t>iz</w:t>
      </w:r>
      <w:r w:rsidRPr="004B552A">
        <w:t xml:space="preserve">praznjen.  </w:t>
      </w:r>
    </w:p>
    <w:p w14:paraId="0C8540A3" w14:textId="77777777" w:rsidR="00452731" w:rsidRPr="004B552A" w:rsidRDefault="00452731" w:rsidP="00D87703">
      <w:pPr>
        <w:pStyle w:val="Besedilo"/>
      </w:pPr>
      <w:r w:rsidRPr="004B552A">
        <w:lastRenderedPageBreak/>
        <w:t>Funkcija '</w:t>
      </w:r>
      <w:proofErr w:type="spellStart"/>
      <w:r w:rsidRPr="004B552A">
        <w:t>parseGeometryString</w:t>
      </w:r>
      <w:proofErr w:type="spellEnd"/>
      <w:r w:rsidRPr="004B552A">
        <w:t xml:space="preserve">' sprejme geometrijski zapis v obliki niza </w:t>
      </w:r>
      <w:r>
        <w:t>ter</w:t>
      </w:r>
      <w:r w:rsidRPr="004B552A">
        <w:t xml:space="preserve"> ga analizira </w:t>
      </w:r>
      <w:r>
        <w:t>in</w:t>
      </w:r>
      <w:r w:rsidRPr="004B552A">
        <w:t xml:space="preserve"> pretvori v koordinate zemljepisne širine (</w:t>
      </w:r>
      <w:proofErr w:type="spellStart"/>
      <w:r w:rsidRPr="004B552A">
        <w:t>latitude</w:t>
      </w:r>
      <w:proofErr w:type="spellEnd"/>
      <w:r w:rsidRPr="004B552A">
        <w:t>) in dolžine (</w:t>
      </w:r>
      <w:proofErr w:type="spellStart"/>
      <w:r w:rsidRPr="004B552A">
        <w:t>longitude</w:t>
      </w:r>
      <w:proofErr w:type="spellEnd"/>
      <w:r w:rsidRPr="004B552A">
        <w:t>). Uporablja regularni izraz, da išče ujemanje med vzorcem 'MULTIPOINT (([širina] [dolžina]))'. Če najde ujemanje</w:t>
      </w:r>
      <w:r>
        <w:t>,</w:t>
      </w:r>
      <w:r w:rsidRPr="004B552A">
        <w:t xml:space="preserve"> funkcija pridobi vrednosti širine in dolžine ter jih pretvori v števila.</w:t>
      </w:r>
    </w:p>
    <w:p w14:paraId="6F0D6EE3" w14:textId="77777777" w:rsidR="00452731" w:rsidRPr="004B552A" w:rsidRDefault="00452731" w:rsidP="00D87703">
      <w:pPr>
        <w:pStyle w:val="Besedilo"/>
      </w:pPr>
      <w:r w:rsidRPr="004B552A">
        <w:t>Funkcija '</w:t>
      </w:r>
      <w:proofErr w:type="spellStart"/>
      <w:r w:rsidRPr="004B552A">
        <w:t>addMarker</w:t>
      </w:r>
      <w:proofErr w:type="spellEnd"/>
      <w:r w:rsidRPr="004B552A">
        <w:t>' sprejme podatke o odlagališču in koordinatah ter na podlagi teh podatkov dodaja označevalce na zemljevidu. Glede na lastnosti odlagališča se določi, kakšna ikona bo uporabljena za označevalec. Poleg tega se doda poslušalec dogodkov za klik na označevalcu, ki sproži funkcijo '</w:t>
      </w:r>
      <w:proofErr w:type="spellStart"/>
      <w:r w:rsidRPr="004B552A">
        <w:t>onMarkerClick</w:t>
      </w:r>
      <w:proofErr w:type="spellEnd"/>
      <w:r w:rsidRPr="004B552A">
        <w:t xml:space="preserve">', funkcija na koncu vrne ustvarjeni označevalec. Poslušalec dogodkov je dodan na označevalce, da se lahko ob kliku na marker prikažejo podatki o odlagališču. </w:t>
      </w:r>
    </w:p>
    <w:p w14:paraId="7163EF76" w14:textId="77777777" w:rsidR="00452731" w:rsidRPr="004B552A" w:rsidRDefault="00452731" w:rsidP="00D87703">
      <w:pPr>
        <w:pStyle w:val="Besedilo"/>
      </w:pPr>
      <w:r w:rsidRPr="004B552A">
        <w:t xml:space="preserve">Na sliki 12 se lahko vidijo različne vrste označb divjih odlagališč, </w:t>
      </w:r>
      <w:r>
        <w:t xml:space="preserve">in sicer </w:t>
      </w:r>
      <w:r w:rsidRPr="004B552A">
        <w:t xml:space="preserve">glede na njihove podatke. Z drevesi so označena počiščena divja odlagališča, </w:t>
      </w:r>
      <w:r>
        <w:t>s</w:t>
      </w:r>
      <w:r w:rsidRPr="004B552A">
        <w:t xml:space="preserve"> kupom smeti navadna divja odlagališča, </w:t>
      </w:r>
      <w:r>
        <w:t>medtem ko so s</w:t>
      </w:r>
      <w:r w:rsidRPr="004B552A">
        <w:t xml:space="preserve"> kupom smeti in </w:t>
      </w:r>
      <w:r>
        <w:t xml:space="preserve">z </w:t>
      </w:r>
      <w:r w:rsidRPr="004B552A">
        <w:t>rdečim trikotnikom označena divja odlagališča, ki vsebujejo nevarne odpadke.</w:t>
      </w:r>
    </w:p>
    <w:p w14:paraId="21E6872B" w14:textId="611B4525" w:rsidR="00452731" w:rsidRPr="00781B24" w:rsidRDefault="00452731" w:rsidP="00D400D1">
      <w:pPr>
        <w:pStyle w:val="Napis"/>
        <w:rPr>
          <w:i/>
          <w:iCs/>
        </w:rPr>
      </w:pPr>
      <w:bookmarkStart w:id="81" w:name="_Toc161211361"/>
      <w:r w:rsidRPr="00781B24">
        <w:t xml:space="preserve">Slika </w:t>
      </w:r>
      <w:r>
        <w:fldChar w:fldCharType="begin"/>
      </w:r>
      <w:r>
        <w:instrText xml:space="preserve"> SEQ Slika \* ARABIC </w:instrText>
      </w:r>
      <w:r>
        <w:fldChar w:fldCharType="separate"/>
      </w:r>
      <w:r w:rsidR="00A64536">
        <w:rPr>
          <w:noProof/>
        </w:rPr>
        <w:t>12</w:t>
      </w:r>
      <w:r>
        <w:rPr>
          <w:noProof/>
        </w:rPr>
        <w:fldChar w:fldCharType="end"/>
      </w:r>
      <w:r w:rsidRPr="00781B24">
        <w:t>: Prikaz divjih odlagališč na zemljevidu</w:t>
      </w:r>
      <w:bookmarkEnd w:id="81"/>
    </w:p>
    <w:p w14:paraId="23DC357E" w14:textId="77777777" w:rsidR="00452731" w:rsidRPr="004B552A" w:rsidRDefault="00452731" w:rsidP="00D87703">
      <w:pPr>
        <w:pStyle w:val="Brezrazmikov"/>
        <w:jc w:val="center"/>
      </w:pPr>
      <w:r w:rsidRPr="004B552A">
        <w:rPr>
          <w:noProof/>
          <w:lang w:eastAsia="sl-SI"/>
        </w:rPr>
        <w:drawing>
          <wp:inline distT="0" distB="0" distL="0" distR="0" wp14:anchorId="5C6CC7A8" wp14:editId="543453BE">
            <wp:extent cx="5760720" cy="3261995"/>
            <wp:effectExtent l="0" t="0" r="0" b="0"/>
            <wp:docPr id="581048145" name="Slika 7" descr="Slika, ki vsebuje besede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48145" name="Slika 7" descr="Slika, ki vsebuje besede posnetek zaslona&#10;&#10;Opis je samodejno ustvarje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3261995"/>
                    </a:xfrm>
                    <a:prstGeom prst="rect">
                      <a:avLst/>
                    </a:prstGeom>
                    <a:noFill/>
                    <a:ln>
                      <a:noFill/>
                    </a:ln>
                  </pic:spPr>
                </pic:pic>
              </a:graphicData>
            </a:graphic>
          </wp:inline>
        </w:drawing>
      </w:r>
    </w:p>
    <w:p w14:paraId="51FCF771" w14:textId="77777777" w:rsidR="00452731" w:rsidRPr="00781B24" w:rsidRDefault="00452731" w:rsidP="00D87703">
      <w:pPr>
        <w:pStyle w:val="Vir"/>
      </w:pPr>
      <w:r w:rsidRPr="00781B24">
        <w:t>Vir: lasten</w:t>
      </w:r>
    </w:p>
    <w:p w14:paraId="70AD8DA1" w14:textId="77777777" w:rsidR="00452731" w:rsidRPr="004B552A" w:rsidRDefault="00452731" w:rsidP="00D87703">
      <w:pPr>
        <w:pStyle w:val="Besedilo"/>
      </w:pPr>
      <w:r w:rsidRPr="004B552A">
        <w:t>Funkcija '</w:t>
      </w:r>
      <w:proofErr w:type="spellStart"/>
      <w:r w:rsidRPr="004B552A">
        <w:t>onMarkerClick</w:t>
      </w:r>
      <w:proofErr w:type="spellEnd"/>
      <w:r w:rsidRPr="004B552A">
        <w:t>' ob kliku na izbrano divje odlagališče na zemljevidu shrani podatke o odlagališču in njegove koordinate v objekt. Ta objekt je poslan v drugo komponento, katere naloga je prikaz podatkov o divjem odlagališču. Prav tako spremeni spremenljivko '</w:t>
      </w:r>
      <w:proofErr w:type="spellStart"/>
      <w:r w:rsidRPr="004B552A">
        <w:t>isDataDIsplayVisible</w:t>
      </w:r>
      <w:proofErr w:type="spellEnd"/>
      <w:r w:rsidRPr="004B552A">
        <w:t>' na '</w:t>
      </w:r>
      <w:proofErr w:type="spellStart"/>
      <w:r w:rsidRPr="004B552A">
        <w:t>true</w:t>
      </w:r>
      <w:proofErr w:type="spellEnd"/>
      <w:r w:rsidRPr="004B552A">
        <w:t>', kar omogoči prikaz druge komponente.</w:t>
      </w:r>
    </w:p>
    <w:p w14:paraId="4D1F42B0" w14:textId="77777777" w:rsidR="00452731" w:rsidRPr="0055329D" w:rsidRDefault="00452731" w:rsidP="0055329D">
      <w:pPr>
        <w:pStyle w:val="Naslov2"/>
      </w:pPr>
      <w:bookmarkStart w:id="82" w:name="_Toc161145060"/>
      <w:bookmarkStart w:id="83" w:name="_Toc161247301"/>
      <w:r w:rsidRPr="0055329D">
        <w:lastRenderedPageBreak/>
        <w:t>PRIKAZ PODROBNOSTI IZBRANEGA DIVJEGA ODLAGALIŠČA</w:t>
      </w:r>
      <w:bookmarkEnd w:id="82"/>
      <w:bookmarkEnd w:id="83"/>
    </w:p>
    <w:p w14:paraId="434E34AD" w14:textId="77777777" w:rsidR="00452731" w:rsidRPr="004B552A" w:rsidRDefault="00452731" w:rsidP="00D87703">
      <w:pPr>
        <w:pStyle w:val="Besedilo"/>
      </w:pPr>
      <w:r w:rsidRPr="004B552A">
        <w:t>Podatki</w:t>
      </w:r>
      <w:r>
        <w:t>,</w:t>
      </w:r>
      <w:r w:rsidRPr="004B552A">
        <w:t xml:space="preserve"> poslani iz komponente</w:t>
      </w:r>
      <w:r>
        <w:t>,</w:t>
      </w:r>
      <w:r w:rsidRPr="004B552A">
        <w:t xml:space="preserve"> kjer je prikazana mapa</w:t>
      </w:r>
      <w:r>
        <w:t>,</w:t>
      </w:r>
      <w:r w:rsidRPr="004B552A">
        <w:t xml:space="preserve"> so prikazani na komponenti za prikaz podrobnosti divjih odlagališč. Ta komponenta se prikaže na levi strani spletne aplikacije, tako da se pojavi čez mapo. Med prikazom podrobnosti lahko uporabnik še vedno uporablja mapo in klika na druga divja odlagališča za prikaz drugih podatkov. Logike za prikaz je dokaj malo, saj je treba samo prebrati vsak element objekta, pogledati</w:t>
      </w:r>
      <w:r>
        <w:t>,</w:t>
      </w:r>
      <w:r w:rsidRPr="004B552A">
        <w:t xml:space="preserve"> ali je vrednost '</w:t>
      </w:r>
      <w:proofErr w:type="spellStart"/>
      <w:r w:rsidRPr="004B552A">
        <w:t>null</w:t>
      </w:r>
      <w:proofErr w:type="spellEnd"/>
      <w:r w:rsidRPr="004B552A">
        <w:t xml:space="preserve">', in nato prikazati podatke, ki obstajajo. Poleg elementov objekta je treba še izpisati koordinate. V primeru, da ima divje odlagališče v podatkih tudi poti </w:t>
      </w:r>
      <w:r>
        <w:t>d</w:t>
      </w:r>
      <w:r w:rsidRPr="004B552A">
        <w:t>o slik, ki so v odlagališču</w:t>
      </w:r>
      <w:r>
        <w:t>,</w:t>
      </w:r>
      <w:r w:rsidRPr="004B552A">
        <w:t xml:space="preserve"> je treba prikazati predoglede slik. </w:t>
      </w:r>
      <w:r>
        <w:t>A ker</w:t>
      </w:r>
      <w:r w:rsidRPr="004B552A">
        <w:t xml:space="preserve"> so v objektu shranjene le poti, je </w:t>
      </w:r>
      <w:r>
        <w:t>treba</w:t>
      </w:r>
      <w:r w:rsidRPr="004B552A">
        <w:t xml:space="preserve"> na krmilniku zalednega dela na teh poteh zagotoviti pravo sliko.</w:t>
      </w:r>
    </w:p>
    <w:p w14:paraId="2A47A96A" w14:textId="77777777" w:rsidR="00452731" w:rsidRPr="004B552A" w:rsidRDefault="00452731" w:rsidP="00D87703">
      <w:pPr>
        <w:pStyle w:val="Besedilo"/>
      </w:pPr>
      <w:r w:rsidRPr="004B552A">
        <w:t xml:space="preserve">Slike v podatkovni bazi hranimo kot seznam nizov, </w:t>
      </w:r>
      <w:r>
        <w:t>pri čemer</w:t>
      </w:r>
      <w:r w:rsidRPr="004B552A">
        <w:t xml:space="preserve"> je vsak niz pot do slike. Slike hranimo na svoji lokalni napravi. V krmilniku smo zato naredili novo funkcijo, ki obravnava zahteve za prikaz slik. Ko uporabnik posreduje zahtevo za sliko s podanim imenom datoteke, funkcija konstruira pot do direktorija, kjer so shranjene slike. Tej poti se nato doda še ime datoteke. S pomočjo te poti se ustvari nov objekt iz sistema datotek. Funkcija nato preveri, ali datoteka obstaja in ali je berljiva. V primeru</w:t>
      </w:r>
      <w:r>
        <w:t xml:space="preserve"> da obstaja</w:t>
      </w:r>
      <w:r w:rsidRPr="004B552A">
        <w:t xml:space="preserve">, se vrne odgovor 200(OK), v katerem je vključena slika z ustrezno vsebino za prikazovanje slike v brskalniku. V nasprotnem primeru funkcija </w:t>
      </w:r>
      <w:r>
        <w:t xml:space="preserve">vrne </w:t>
      </w:r>
      <w:r w:rsidRPr="004B552A">
        <w:t xml:space="preserve">odgovor 404(Not </w:t>
      </w:r>
      <w:proofErr w:type="spellStart"/>
      <w:r w:rsidRPr="004B552A">
        <w:t>Found</w:t>
      </w:r>
      <w:proofErr w:type="spellEnd"/>
      <w:r w:rsidRPr="004B552A">
        <w:t>), kar pomeni, da zahtevane slike ni bilo mogoče najti.</w:t>
      </w:r>
    </w:p>
    <w:p w14:paraId="1A3B15CF" w14:textId="77777777" w:rsidR="00452731" w:rsidRPr="004B552A" w:rsidRDefault="00452731" w:rsidP="00D87703">
      <w:pPr>
        <w:pStyle w:val="Besedilo"/>
      </w:pPr>
      <w:r w:rsidRPr="004B552A">
        <w:t>S tem je možen prikaz slik. Pri prikazu podrobnosti se tako pojavijo predogledi slik, ki jih lahko kliknemo, ob kliku se kliče funkcija '</w:t>
      </w:r>
      <w:proofErr w:type="spellStart"/>
      <w:r w:rsidRPr="004B552A">
        <w:t>openImagePopup</w:t>
      </w:r>
      <w:proofErr w:type="spellEnd"/>
      <w:r w:rsidRPr="004B552A">
        <w:t xml:space="preserve">', ki prikaže celotno sliko kot pojavno okno. To pojavno okno lahko preprosto zapremo </w:t>
      </w:r>
      <w:r>
        <w:t>ter</w:t>
      </w:r>
      <w:r w:rsidRPr="004B552A">
        <w:t xml:space="preserve"> nadaljujemo z ogledovanjem zemljevida in podrobnosti o izbranem odlagališču.</w:t>
      </w:r>
    </w:p>
    <w:p w14:paraId="67C078EB" w14:textId="77777777" w:rsidR="00452731" w:rsidRPr="004B552A" w:rsidRDefault="00452731" w:rsidP="00D87703">
      <w:pPr>
        <w:pStyle w:val="Besedilo"/>
      </w:pPr>
      <w:r w:rsidRPr="004B552A">
        <w:t>Če je uporabnik prijavljen v sistem in ima status administratorja</w:t>
      </w:r>
      <w:r>
        <w:t>,</w:t>
      </w:r>
      <w:r w:rsidRPr="004B552A">
        <w:t xml:space="preserve"> se na koncu podatkov o odlagališču pojavita še gumba za izbris in urejanje divjega odlagališča.</w:t>
      </w:r>
    </w:p>
    <w:p w14:paraId="37D52B1D" w14:textId="678CEE13" w:rsidR="00452731" w:rsidRPr="004B552A" w:rsidRDefault="00452731" w:rsidP="00D87703">
      <w:pPr>
        <w:pStyle w:val="Besedilo"/>
      </w:pPr>
      <w:r w:rsidRPr="004B552A">
        <w:t>Na sliki 13 lahko vidimo prikaz podrobnih podatkov s slikami in prikaz podatkov brez slik</w:t>
      </w:r>
      <w:r>
        <w:t>.</w:t>
      </w:r>
      <w:r w:rsidRPr="004B552A">
        <w:t xml:space="preserve"> </w:t>
      </w:r>
      <w:r>
        <w:t>Č</w:t>
      </w:r>
      <w:r w:rsidRPr="004B552A">
        <w:t>e je podatkov preveč za izpis</w:t>
      </w:r>
      <w:r>
        <w:t>,</w:t>
      </w:r>
      <w:r w:rsidRPr="004B552A">
        <w:t xml:space="preserve"> je omogočeno drsenje samo v komponenti, ki prikazuje podrobnosti, kar se tudi vidi na sliki, kjer so prikazani podatki divjega odlagališča s slikami.</w:t>
      </w:r>
    </w:p>
    <w:p w14:paraId="07E3C889" w14:textId="65C1F09B" w:rsidR="00452731" w:rsidRPr="00781B24" w:rsidRDefault="00452731" w:rsidP="00D400D1">
      <w:pPr>
        <w:pStyle w:val="Napis"/>
        <w:rPr>
          <w:i/>
          <w:iCs/>
        </w:rPr>
      </w:pPr>
      <w:bookmarkStart w:id="84" w:name="_Toc161211362"/>
      <w:r w:rsidRPr="00781B24">
        <w:lastRenderedPageBreak/>
        <w:t xml:space="preserve">Slika </w:t>
      </w:r>
      <w:r>
        <w:fldChar w:fldCharType="begin"/>
      </w:r>
      <w:r>
        <w:instrText xml:space="preserve"> SEQ Slika \* ARABIC </w:instrText>
      </w:r>
      <w:r>
        <w:fldChar w:fldCharType="separate"/>
      </w:r>
      <w:r w:rsidR="00A64536">
        <w:rPr>
          <w:noProof/>
        </w:rPr>
        <w:t>13</w:t>
      </w:r>
      <w:r>
        <w:rPr>
          <w:noProof/>
        </w:rPr>
        <w:fldChar w:fldCharType="end"/>
      </w:r>
      <w:r w:rsidRPr="00781B24">
        <w:t>: Prikaz podrobnosti o divjih odlagališčih</w:t>
      </w:r>
      <w:bookmarkEnd w:id="84"/>
    </w:p>
    <w:p w14:paraId="4890F0CF" w14:textId="5E4F8138" w:rsidR="00452731" w:rsidRPr="004B552A" w:rsidRDefault="00452731" w:rsidP="00D87703">
      <w:pPr>
        <w:pStyle w:val="Brezrazmikov"/>
        <w:jc w:val="center"/>
      </w:pPr>
      <w:r w:rsidRPr="004B552A">
        <w:rPr>
          <w:noProof/>
          <w:lang w:eastAsia="sl-SI"/>
        </w:rPr>
        <w:drawing>
          <wp:inline distT="0" distB="0" distL="0" distR="0" wp14:anchorId="767D8673" wp14:editId="489BCF3B">
            <wp:extent cx="5760720" cy="7058025"/>
            <wp:effectExtent l="0" t="0" r="0" b="0"/>
            <wp:docPr id="1664899065" name="Slika 10" descr="Slika, ki vsebuje besede besedilo, posnetek zaslona, rastli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99065" name="Slika 10" descr="Slika, ki vsebuje besede besedilo, posnetek zaslona, rastlina&#10;&#10;Opis je samodejno ustvarje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7058025"/>
                    </a:xfrm>
                    <a:prstGeom prst="rect">
                      <a:avLst/>
                    </a:prstGeom>
                    <a:noFill/>
                    <a:ln>
                      <a:noFill/>
                    </a:ln>
                  </pic:spPr>
                </pic:pic>
              </a:graphicData>
            </a:graphic>
          </wp:inline>
        </w:drawing>
      </w:r>
    </w:p>
    <w:p w14:paraId="7B730226" w14:textId="77777777" w:rsidR="00452731" w:rsidRPr="00781B24" w:rsidRDefault="00452731" w:rsidP="00D87703">
      <w:pPr>
        <w:pStyle w:val="Vir"/>
      </w:pPr>
      <w:r w:rsidRPr="00781B24">
        <w:t>Vir: lasten</w:t>
      </w:r>
    </w:p>
    <w:p w14:paraId="06265A8D" w14:textId="77777777" w:rsidR="00452731" w:rsidRPr="0055329D" w:rsidRDefault="00452731" w:rsidP="0055329D">
      <w:pPr>
        <w:pStyle w:val="Naslov2"/>
      </w:pPr>
      <w:bookmarkStart w:id="85" w:name="_Toc161145061"/>
      <w:bookmarkStart w:id="86" w:name="_Toc161247302"/>
      <w:r w:rsidRPr="0055329D">
        <w:t>REGISTRACIJA, PRIJAVA IN POMOČ UPORABNIKU</w:t>
      </w:r>
      <w:bookmarkEnd w:id="85"/>
      <w:bookmarkEnd w:id="86"/>
    </w:p>
    <w:p w14:paraId="086C98AF" w14:textId="77777777" w:rsidR="00452731" w:rsidRPr="004B552A" w:rsidRDefault="00452731" w:rsidP="00D87703">
      <w:pPr>
        <w:pStyle w:val="Besedilo"/>
      </w:pPr>
      <w:r w:rsidRPr="004B552A">
        <w:t xml:space="preserve">Dostop do vseh treh funkcionalnosti je možen </w:t>
      </w:r>
      <w:r>
        <w:t>z</w:t>
      </w:r>
      <w:r w:rsidRPr="004B552A">
        <w:t xml:space="preserve"> gumb</w:t>
      </w:r>
      <w:r>
        <w:t>om</w:t>
      </w:r>
      <w:r w:rsidRPr="004B552A">
        <w:t xml:space="preserve"> v desnem zgornjem kotu spletne strani in vse tri se prikažejo kot pojavno okno na spletni strani. Gumb </w:t>
      </w:r>
      <w:r>
        <w:t>P</w:t>
      </w:r>
      <w:r w:rsidRPr="004B552A">
        <w:t xml:space="preserve">omoč </w:t>
      </w:r>
      <w:r w:rsidRPr="004B552A">
        <w:lastRenderedPageBreak/>
        <w:t>je vedno na spletni strani in njegova edina funkcionalnost je, da prikaže podrobn</w:t>
      </w:r>
      <w:r>
        <w:t>a</w:t>
      </w:r>
      <w:r w:rsidRPr="004B552A">
        <w:t xml:space="preserve"> navodila za ogled in dodajanje divjih odlagališč.</w:t>
      </w:r>
    </w:p>
    <w:p w14:paraId="492A33A9" w14:textId="77777777" w:rsidR="00452731" w:rsidRPr="004B552A" w:rsidRDefault="00452731" w:rsidP="00D87703">
      <w:pPr>
        <w:pStyle w:val="Besedilo"/>
      </w:pPr>
      <w:r w:rsidRPr="004B552A">
        <w:t xml:space="preserve">Za registracijo in prijavo mora uporabniški vmesnik (čelni del) komunicirati </w:t>
      </w:r>
      <w:r>
        <w:t>s</w:t>
      </w:r>
      <w:r w:rsidRPr="004B552A">
        <w:t xml:space="preserve"> strežnikom (zaledni del), </w:t>
      </w:r>
      <w:r>
        <w:t>kar</w:t>
      </w:r>
      <w:r w:rsidRPr="004B552A">
        <w:t xml:space="preserve"> pomeni, da smo na strežniku morali ponoviti vse korake za povezavo s tabelo v podatkovni bazi, tako kot smo to storili pri prikazu divjih odlagališč. Po </w:t>
      </w:r>
      <w:r>
        <w:t>izdelavi</w:t>
      </w:r>
      <w:r w:rsidRPr="004B552A">
        <w:t xml:space="preserve"> razredov entitete, </w:t>
      </w:r>
      <w:proofErr w:type="spellStart"/>
      <w:r w:rsidRPr="004B552A">
        <w:t>repozitorija</w:t>
      </w:r>
      <w:proofErr w:type="spellEnd"/>
      <w:r w:rsidRPr="004B552A">
        <w:t xml:space="preserve"> in storitve smo v </w:t>
      </w:r>
      <w:proofErr w:type="spellStart"/>
      <w:r w:rsidRPr="004B552A">
        <w:t>kontroler</w:t>
      </w:r>
      <w:proofErr w:type="spellEnd"/>
      <w:r w:rsidRPr="004B552A">
        <w:t xml:space="preserve"> dodali metode, ki skrbijo za komunikacijo med njima.</w:t>
      </w:r>
    </w:p>
    <w:p w14:paraId="730CBC2C" w14:textId="77777777" w:rsidR="00452731" w:rsidRPr="004B552A" w:rsidRDefault="00452731" w:rsidP="00D87703">
      <w:pPr>
        <w:pStyle w:val="Besedilo"/>
      </w:pPr>
      <w:r w:rsidRPr="004B552A">
        <w:t>Funkcija '</w:t>
      </w:r>
      <w:proofErr w:type="spellStart"/>
      <w:r w:rsidRPr="004B552A">
        <w:t>checkEmailExists</w:t>
      </w:r>
      <w:proofErr w:type="spellEnd"/>
      <w:r w:rsidRPr="004B552A">
        <w:t>' kot parameter prejme elektronski naslov in preveri</w:t>
      </w:r>
      <w:r>
        <w:t>,</w:t>
      </w:r>
      <w:r w:rsidRPr="004B552A">
        <w:t xml:space="preserve"> ali uporabnik s tem elektronskim naslovom že obstaja. Rezultat se vrne kot logična vrednost</w:t>
      </w:r>
      <w:r>
        <w:t xml:space="preserve"> </w:t>
      </w:r>
      <w:r w:rsidRPr="004B552A">
        <w:t>(</w:t>
      </w:r>
      <w:proofErr w:type="spellStart"/>
      <w:r w:rsidRPr="004B552A">
        <w:t>true</w:t>
      </w:r>
      <w:proofErr w:type="spellEnd"/>
      <w:r w:rsidRPr="004B552A">
        <w:t xml:space="preserve"> ali </w:t>
      </w:r>
      <w:proofErr w:type="spellStart"/>
      <w:r w:rsidRPr="004B552A">
        <w:t>false</w:t>
      </w:r>
      <w:proofErr w:type="spellEnd"/>
      <w:r w:rsidRPr="004B552A">
        <w:t>).</w:t>
      </w:r>
    </w:p>
    <w:p w14:paraId="4A9BE5C3" w14:textId="77777777" w:rsidR="00452731" w:rsidRPr="004B552A" w:rsidRDefault="00452731" w:rsidP="00D87703">
      <w:pPr>
        <w:pStyle w:val="Besedilo"/>
      </w:pPr>
      <w:r w:rsidRPr="004B552A">
        <w:t>Funkcija '</w:t>
      </w:r>
      <w:proofErr w:type="spellStart"/>
      <w:r w:rsidRPr="004B552A">
        <w:t>registerUser</w:t>
      </w:r>
      <w:proofErr w:type="spellEnd"/>
      <w:r w:rsidRPr="004B552A">
        <w:t xml:space="preserve">' omogoča registracijo novega uporabnika v aplikaciji. Kot vhodni parameter prejme podatke o uporabniku. Pred shranjevanjem v podatkovno bazo uporabi še funkcijo, ki zašifrira geslo uporabnika za varnostne namene. Nato prejetemu uporabniku dodeli zašifrirano geslo in ga </w:t>
      </w:r>
      <w:r>
        <w:t>s pomočjo</w:t>
      </w:r>
      <w:r w:rsidRPr="004B552A">
        <w:t xml:space="preserve"> storitve shrani v podatkovno bazo.</w:t>
      </w:r>
    </w:p>
    <w:p w14:paraId="59CA3464" w14:textId="77777777" w:rsidR="00452731" w:rsidRPr="004B552A" w:rsidRDefault="00452731" w:rsidP="00D87703">
      <w:pPr>
        <w:pStyle w:val="Besedilo"/>
      </w:pPr>
      <w:r w:rsidRPr="004B552A">
        <w:t>Funkcija '</w:t>
      </w:r>
      <w:proofErr w:type="spellStart"/>
      <w:r w:rsidRPr="004B552A">
        <w:t>loginUser</w:t>
      </w:r>
      <w:proofErr w:type="spellEnd"/>
      <w:r w:rsidRPr="004B552A">
        <w:t xml:space="preserve">' omogoča proces prijave uporabnika v aplikacijo. Kot parameter prejme uporabnika, kar vključuje elektronski naslov in geslo. Najprej preveri, ali uporabnik </w:t>
      </w:r>
      <w:r>
        <w:t>s</w:t>
      </w:r>
      <w:r w:rsidRPr="004B552A">
        <w:t xml:space="preserve"> podanim elektronskim naslovom obstaja v podatkovni bazi. Če obstaja</w:t>
      </w:r>
      <w:r>
        <w:t>,</w:t>
      </w:r>
      <w:r w:rsidRPr="004B552A">
        <w:t xml:space="preserve"> funkcija preveri, ali se podano geslo ujema z geslom v podatkovni bazi</w:t>
      </w:r>
      <w:r>
        <w:t>.</w:t>
      </w:r>
      <w:r w:rsidRPr="004B552A">
        <w:t xml:space="preserve"> </w:t>
      </w:r>
      <w:r>
        <w:t xml:space="preserve">A </w:t>
      </w:r>
      <w:r w:rsidRPr="004B552A">
        <w:t>ker je geslo v bazi podatkov zašifrirano, moramo pred primerjavo zašifrirati na enak način tudi podano geslo. Ob ujemanju gesla metoda vrne odgovor s podatki o uporabniku</w:t>
      </w:r>
      <w:r>
        <w:t xml:space="preserve"> </w:t>
      </w:r>
      <w:r w:rsidRPr="004B552A">
        <w:t>(brez gesla) s statusom 200</w:t>
      </w:r>
      <w:r>
        <w:t xml:space="preserve"> </w:t>
      </w:r>
      <w:r w:rsidRPr="004B552A">
        <w:t xml:space="preserve">(OK). Če je </w:t>
      </w:r>
      <w:proofErr w:type="spellStart"/>
      <w:r w:rsidRPr="004B552A">
        <w:t>avtentikacija</w:t>
      </w:r>
      <w:proofErr w:type="spellEnd"/>
      <w:r w:rsidRPr="004B552A">
        <w:t xml:space="preserve"> kjer</w:t>
      </w:r>
      <w:r>
        <w:t xml:space="preserve"> </w:t>
      </w:r>
      <w:r w:rsidRPr="004B552A">
        <w:t>koli neuspešna</w:t>
      </w:r>
      <w:r>
        <w:t>,</w:t>
      </w:r>
      <w:r w:rsidRPr="004B552A">
        <w:t xml:space="preserve"> metoda vrne odgovor s statusom 401(</w:t>
      </w:r>
      <w:proofErr w:type="spellStart"/>
      <w:r w:rsidRPr="004B552A">
        <w:t>Unauthorized</w:t>
      </w:r>
      <w:proofErr w:type="spellEnd"/>
      <w:r w:rsidRPr="004B552A">
        <w:t xml:space="preserve">) in sporočilom, da </w:t>
      </w:r>
      <w:proofErr w:type="spellStart"/>
      <w:r w:rsidRPr="004B552A">
        <w:t>avtentikacija</w:t>
      </w:r>
      <w:proofErr w:type="spellEnd"/>
      <w:r w:rsidRPr="004B552A">
        <w:t xml:space="preserve"> ni uspela. </w:t>
      </w:r>
    </w:p>
    <w:p w14:paraId="3D48D644" w14:textId="77777777" w:rsidR="00452731" w:rsidRPr="004B552A" w:rsidRDefault="00452731" w:rsidP="00D87703">
      <w:pPr>
        <w:pStyle w:val="Besedilo"/>
      </w:pPr>
      <w:r w:rsidRPr="004B552A">
        <w:t xml:space="preserve">Za komunikacijo s temi metodami </w:t>
      </w:r>
      <w:r>
        <w:t>smo morali</w:t>
      </w:r>
      <w:r w:rsidRPr="004B552A">
        <w:t xml:space="preserve"> ustvariti tudi nov servisni razred na čelnem delu spletne aplikacije. V razredu so funkcije za komunikacijo </w:t>
      </w:r>
      <w:r>
        <w:t>s</w:t>
      </w:r>
      <w:r w:rsidRPr="004B552A">
        <w:t xml:space="preserve"> </w:t>
      </w:r>
      <w:proofErr w:type="spellStart"/>
      <w:r w:rsidRPr="004B552A">
        <w:t>kontrolerjem</w:t>
      </w:r>
      <w:proofErr w:type="spellEnd"/>
      <w:r w:rsidRPr="004B552A">
        <w:t xml:space="preserve"> zalednega dela, ki so narejene </w:t>
      </w:r>
      <w:r>
        <w:t xml:space="preserve">na </w:t>
      </w:r>
      <w:r w:rsidRPr="004B552A">
        <w:t>podoben način kot razred '</w:t>
      </w:r>
      <w:proofErr w:type="spellStart"/>
      <w:r w:rsidRPr="004B552A">
        <w:t>DataService</w:t>
      </w:r>
      <w:proofErr w:type="spellEnd"/>
      <w:r w:rsidRPr="004B552A">
        <w:t>'. Vsebuje tudi funkcije, ki shranijo prejete podatke o uporabniku in spremenijo status uporabnika, ki uporablja uporabniški vmesnik. Če se uporabnik uspešno prijavi</w:t>
      </w:r>
      <w:r>
        <w:t>,</w:t>
      </w:r>
      <w:r w:rsidRPr="004B552A">
        <w:t xml:space="preserve"> se spremenljivka '</w:t>
      </w:r>
      <w:proofErr w:type="spellStart"/>
      <w:r w:rsidRPr="004B552A">
        <w:t>loggedIn</w:t>
      </w:r>
      <w:proofErr w:type="spellEnd"/>
      <w:r w:rsidRPr="004B552A">
        <w:t xml:space="preserve">' spremeni </w:t>
      </w:r>
      <w:r>
        <w:t>v</w:t>
      </w:r>
      <w:r w:rsidRPr="004B552A">
        <w:t xml:space="preserve"> vrednost '</w:t>
      </w:r>
      <w:proofErr w:type="spellStart"/>
      <w:r w:rsidRPr="004B552A">
        <w:t>true</w:t>
      </w:r>
      <w:proofErr w:type="spellEnd"/>
      <w:r w:rsidRPr="004B552A">
        <w:t xml:space="preserve">', </w:t>
      </w:r>
      <w:r>
        <w:t xml:space="preserve">medtem ko </w:t>
      </w:r>
      <w:r w:rsidRPr="004B552A">
        <w:t>če se uporabnik odjavi</w:t>
      </w:r>
      <w:r>
        <w:t>,</w:t>
      </w:r>
      <w:r w:rsidRPr="004B552A">
        <w:t xml:space="preserve"> se spremeni na '</w:t>
      </w:r>
      <w:proofErr w:type="spellStart"/>
      <w:r w:rsidRPr="004B552A">
        <w:t>false</w:t>
      </w:r>
      <w:proofErr w:type="spellEnd"/>
      <w:r w:rsidRPr="004B552A">
        <w:t xml:space="preserve">'. Razred torej hrani in servisira podatke o uporabniku </w:t>
      </w:r>
      <w:r>
        <w:t>ter</w:t>
      </w:r>
      <w:r w:rsidRPr="004B552A">
        <w:t xml:space="preserve"> o tem</w:t>
      </w:r>
      <w:r>
        <w:t>,</w:t>
      </w:r>
      <w:r w:rsidRPr="004B552A">
        <w:t xml:space="preserve"> ali je uporabnik trenutno prijavljen v sistem.</w:t>
      </w:r>
    </w:p>
    <w:p w14:paraId="2E50C4CC" w14:textId="77777777" w:rsidR="00452731" w:rsidRPr="004B552A" w:rsidRDefault="00452731" w:rsidP="00D87703">
      <w:pPr>
        <w:pStyle w:val="Besedilo"/>
      </w:pPr>
      <w:r>
        <w:t>Uporabnik mora z</w:t>
      </w:r>
      <w:r w:rsidRPr="004B552A">
        <w:t xml:space="preserve">a uspešno registracijo na pojavnem oknu pravilno izpolniti vsa tri besedilna polja in rešiti </w:t>
      </w:r>
      <w:proofErr w:type="spellStart"/>
      <w:r w:rsidRPr="004B552A">
        <w:t>reCAPTCHO</w:t>
      </w:r>
      <w:proofErr w:type="spellEnd"/>
      <w:r w:rsidRPr="004B552A">
        <w:t xml:space="preserve">, s čimer se preverja, da je človek. Za uporabo </w:t>
      </w:r>
      <w:proofErr w:type="spellStart"/>
      <w:r w:rsidRPr="004B552A">
        <w:t>reCAPTCHE</w:t>
      </w:r>
      <w:proofErr w:type="spellEnd"/>
      <w:r w:rsidRPr="004B552A">
        <w:t xml:space="preserve"> se je </w:t>
      </w:r>
      <w:r>
        <w:t>treba</w:t>
      </w:r>
      <w:r w:rsidRPr="004B552A">
        <w:t xml:space="preserve"> pri Googlu prijaviti za par ključev. To sta ključ spletnega mesta</w:t>
      </w:r>
      <w:r>
        <w:t xml:space="preserve"> </w:t>
      </w:r>
      <w:r w:rsidRPr="004B552A">
        <w:t>(</w:t>
      </w:r>
      <w:r>
        <w:t xml:space="preserve">angl. </w:t>
      </w:r>
      <w:r w:rsidRPr="004B552A">
        <w:t xml:space="preserve">site </w:t>
      </w:r>
      <w:proofErr w:type="spellStart"/>
      <w:r w:rsidRPr="004B552A">
        <w:t>key</w:t>
      </w:r>
      <w:proofErr w:type="spellEnd"/>
      <w:r w:rsidRPr="004B552A">
        <w:t>) in skrivni ključ</w:t>
      </w:r>
      <w:r>
        <w:t xml:space="preserve"> </w:t>
      </w:r>
      <w:r w:rsidRPr="004B552A">
        <w:t>(</w:t>
      </w:r>
      <w:r>
        <w:t xml:space="preserve">angl. </w:t>
      </w:r>
      <w:proofErr w:type="spellStart"/>
      <w:r w:rsidRPr="004B552A">
        <w:t>secret</w:t>
      </w:r>
      <w:proofErr w:type="spellEnd"/>
      <w:r w:rsidRPr="004B552A">
        <w:t xml:space="preserve"> </w:t>
      </w:r>
      <w:proofErr w:type="spellStart"/>
      <w:r w:rsidRPr="004B552A">
        <w:t>key</w:t>
      </w:r>
      <w:proofErr w:type="spellEnd"/>
      <w:r w:rsidRPr="004B552A">
        <w:t xml:space="preserve">). Ključ spletnega mesta se uporablja za priklic storitve </w:t>
      </w:r>
      <w:proofErr w:type="spellStart"/>
      <w:r w:rsidRPr="004B552A">
        <w:t>reCAPTCHA</w:t>
      </w:r>
      <w:proofErr w:type="spellEnd"/>
      <w:r w:rsidRPr="004B552A">
        <w:t xml:space="preserve"> na spletnem mestu, </w:t>
      </w:r>
      <w:r>
        <w:t xml:space="preserve">medtem ko </w:t>
      </w:r>
      <w:r w:rsidRPr="004B552A">
        <w:t xml:space="preserve">skrivni ključ avtorizira komunikacijo med spletnim mestom in </w:t>
      </w:r>
      <w:proofErr w:type="spellStart"/>
      <w:r w:rsidRPr="004B552A">
        <w:t>reCAPTCHA</w:t>
      </w:r>
      <w:proofErr w:type="spellEnd"/>
      <w:r>
        <w:t>-</w:t>
      </w:r>
      <w:r w:rsidRPr="004B552A">
        <w:t xml:space="preserve">strežnikom, ki preveri uporabnika. </w:t>
      </w:r>
      <w:r w:rsidRPr="004B552A">
        <w:lastRenderedPageBreak/>
        <w:t xml:space="preserve">Po pridobitvi teh ključev od Googla je treba samo še uvoziti pravo knjižnico in uporabiti </w:t>
      </w:r>
      <w:proofErr w:type="spellStart"/>
      <w:r w:rsidRPr="004B552A">
        <w:t>reCAPTCHA</w:t>
      </w:r>
      <w:proofErr w:type="spellEnd"/>
      <w:r>
        <w:t>-</w:t>
      </w:r>
      <w:r w:rsidRPr="004B552A">
        <w:t>element ter mu podati pravilni ključ.</w:t>
      </w:r>
    </w:p>
    <w:p w14:paraId="2444F27B" w14:textId="24962F56" w:rsidR="00452731" w:rsidRPr="004B552A" w:rsidRDefault="00452731" w:rsidP="00D87703">
      <w:pPr>
        <w:pStyle w:val="Besedilo"/>
      </w:pPr>
      <w:r w:rsidRPr="004B552A">
        <w:t>Na sliki 14 vidi</w:t>
      </w:r>
      <w:r>
        <w:t>mo</w:t>
      </w:r>
      <w:r w:rsidRPr="004B552A">
        <w:t xml:space="preserve"> pojavno okno registracije, v tem primeru je uporabnik vnesel nepravilen elektronski naslov. Ko so besedilna polja prazna</w:t>
      </w:r>
      <w:r>
        <w:t>,</w:t>
      </w:r>
      <w:r w:rsidRPr="004B552A">
        <w:t xml:space="preserve"> v njih piše</w:t>
      </w:r>
      <w:r>
        <w:t>,</w:t>
      </w:r>
      <w:r w:rsidRPr="004B552A">
        <w:t xml:space="preserve"> kaj mora uporabnik vnesti v </w:t>
      </w:r>
      <w:r>
        <w:t>slednjega</w:t>
      </w:r>
      <w:r w:rsidRPr="004B552A">
        <w:t xml:space="preserve">. </w:t>
      </w:r>
    </w:p>
    <w:p w14:paraId="04171441" w14:textId="6A7D7FB0" w:rsidR="00452731" w:rsidRPr="00781B24" w:rsidRDefault="00452731" w:rsidP="00D400D1">
      <w:pPr>
        <w:pStyle w:val="Napis"/>
        <w:rPr>
          <w:i/>
          <w:iCs/>
        </w:rPr>
      </w:pPr>
      <w:bookmarkStart w:id="87" w:name="_Toc161211363"/>
      <w:r w:rsidRPr="00781B24">
        <w:t xml:space="preserve">Slika </w:t>
      </w:r>
      <w:r>
        <w:fldChar w:fldCharType="begin"/>
      </w:r>
      <w:r>
        <w:instrText xml:space="preserve"> SEQ Slika \* ARABIC </w:instrText>
      </w:r>
      <w:r>
        <w:fldChar w:fldCharType="separate"/>
      </w:r>
      <w:r w:rsidR="00A64536">
        <w:rPr>
          <w:noProof/>
        </w:rPr>
        <w:t>14</w:t>
      </w:r>
      <w:r>
        <w:rPr>
          <w:noProof/>
        </w:rPr>
        <w:fldChar w:fldCharType="end"/>
      </w:r>
      <w:r w:rsidRPr="00781B24">
        <w:t>: Obrazec za registracijo</w:t>
      </w:r>
      <w:bookmarkEnd w:id="87"/>
    </w:p>
    <w:p w14:paraId="0470C49A" w14:textId="77777777" w:rsidR="00452731" w:rsidRPr="004B552A" w:rsidRDefault="00452731" w:rsidP="00D87703">
      <w:pPr>
        <w:pStyle w:val="Brezrazmikov"/>
        <w:jc w:val="center"/>
      </w:pPr>
      <w:r w:rsidRPr="004B552A">
        <w:rPr>
          <w:noProof/>
          <w:lang w:eastAsia="sl-SI"/>
        </w:rPr>
        <w:drawing>
          <wp:inline distT="0" distB="0" distL="0" distR="0" wp14:anchorId="1C69E22D" wp14:editId="2516A6BA">
            <wp:extent cx="4229100" cy="4686300"/>
            <wp:effectExtent l="152400" t="114300" r="133350" b="133350"/>
            <wp:docPr id="559230081" name="Slika 1" descr="Slika, ki vsebuje besede besedilo, posnetek zaslona, pisav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30081" name="Slika 1" descr="Slika, ki vsebuje besede besedilo, posnetek zaslona, pisava, oblikovanje&#10;&#10;Opis je samodejno ustvarje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29100" cy="46863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5330A41" w14:textId="77777777" w:rsidR="00452731" w:rsidRPr="00781B24" w:rsidRDefault="00452731" w:rsidP="00D87703">
      <w:pPr>
        <w:pStyle w:val="Vir"/>
      </w:pPr>
      <w:r w:rsidRPr="00781B24">
        <w:t>Vir: lasten</w:t>
      </w:r>
    </w:p>
    <w:p w14:paraId="421D564D" w14:textId="77777777" w:rsidR="00452731" w:rsidRPr="004B552A" w:rsidRDefault="00452731" w:rsidP="00D87703">
      <w:pPr>
        <w:pStyle w:val="Besedilo"/>
      </w:pPr>
      <w:r w:rsidRPr="004B552A">
        <w:t xml:space="preserve">Ob kliku na gumb </w:t>
      </w:r>
      <w:r>
        <w:t>R</w:t>
      </w:r>
      <w:r w:rsidRPr="004B552A">
        <w:t>egistracija se izvede funkcija '</w:t>
      </w:r>
      <w:proofErr w:type="spellStart"/>
      <w:r w:rsidRPr="004B552A">
        <w:t>onRegister</w:t>
      </w:r>
      <w:proofErr w:type="spellEnd"/>
      <w:r w:rsidRPr="004B552A">
        <w:t>()', ki najprej preveri</w:t>
      </w:r>
      <w:r>
        <w:t>,</w:t>
      </w:r>
      <w:r w:rsidRPr="004B552A">
        <w:t xml:space="preserve"> ali je vneseni elektronski naslov v veljavnem formatu, v pr</w:t>
      </w:r>
      <w:r>
        <w:t>i</w:t>
      </w:r>
      <w:r w:rsidRPr="004B552A">
        <w:t>meru, da ni veljaven</w:t>
      </w:r>
      <w:r>
        <w:t>,</w:t>
      </w:r>
      <w:r w:rsidRPr="004B552A">
        <w:t xml:space="preserve"> se prikaže sporočilo o napaki v elektronskem naslov. Zatem preveri ujemanje vnesenih gesel, če se gesl</w:t>
      </w:r>
      <w:r>
        <w:t>i</w:t>
      </w:r>
      <w:r w:rsidRPr="004B552A">
        <w:t xml:space="preserve"> ne ujemata</w:t>
      </w:r>
      <w:r>
        <w:t>,</w:t>
      </w:r>
      <w:r w:rsidRPr="004B552A">
        <w:t xml:space="preserve"> se prikaže sporočilo o neujemanju gesel. Nato preveri</w:t>
      </w:r>
      <w:r>
        <w:t>,</w:t>
      </w:r>
      <w:r w:rsidRPr="004B552A">
        <w:t xml:space="preserve"> ali je </w:t>
      </w:r>
      <w:proofErr w:type="spellStart"/>
      <w:r w:rsidRPr="004B552A">
        <w:t>reCAPTCHA</w:t>
      </w:r>
      <w:proofErr w:type="spellEnd"/>
      <w:r w:rsidRPr="004B552A">
        <w:t xml:space="preserve"> rešena</w:t>
      </w:r>
      <w:r>
        <w:t>,</w:t>
      </w:r>
      <w:r w:rsidRPr="004B552A">
        <w:t xml:space="preserve"> in v primeru, da ni</w:t>
      </w:r>
      <w:r>
        <w:t>,</w:t>
      </w:r>
      <w:r w:rsidRPr="004B552A">
        <w:t xml:space="preserve"> vrne sporočilo o napaki. Elektronski naslov preveri </w:t>
      </w:r>
      <w:r>
        <w:t xml:space="preserve">nato </w:t>
      </w:r>
      <w:r w:rsidRPr="004B552A">
        <w:t xml:space="preserve">še </w:t>
      </w:r>
      <w:r>
        <w:t>s</w:t>
      </w:r>
      <w:r w:rsidRPr="004B552A">
        <w:t xml:space="preserve"> klicem na strežnik </w:t>
      </w:r>
      <w:r>
        <w:t>s pomočjo</w:t>
      </w:r>
      <w:r w:rsidRPr="004B552A">
        <w:t xml:space="preserve"> storitvenega razreda, ki preveri</w:t>
      </w:r>
      <w:r>
        <w:t>,</w:t>
      </w:r>
      <w:r w:rsidRPr="004B552A">
        <w:t xml:space="preserve"> ali je elektronski naslov že v bazi podatkov</w:t>
      </w:r>
      <w:r>
        <w:t>,</w:t>
      </w:r>
      <w:r w:rsidRPr="004B552A">
        <w:t xml:space="preserve"> in glede na odgovor strežnika vrne ustrezen rezultat. V primeru, da je </w:t>
      </w:r>
      <w:r>
        <w:t>z</w:t>
      </w:r>
      <w:r w:rsidRPr="004B552A">
        <w:t xml:space="preserve"> zahtevkom za registracijo vse v redu, se kliče še funkcija '</w:t>
      </w:r>
      <w:proofErr w:type="spellStart"/>
      <w:r w:rsidRPr="004B552A">
        <w:t>registerUser</w:t>
      </w:r>
      <w:proofErr w:type="spellEnd"/>
      <w:r w:rsidRPr="004B552A">
        <w:t>' iz storitvenega razreda. Po uspešni registraciji se pojavno okno zapre.</w:t>
      </w:r>
    </w:p>
    <w:p w14:paraId="7A849705" w14:textId="77777777" w:rsidR="00452731" w:rsidRPr="004B552A" w:rsidRDefault="00452731" w:rsidP="00D87703">
      <w:pPr>
        <w:pStyle w:val="Besedilo"/>
      </w:pPr>
      <w:r w:rsidRPr="004B552A">
        <w:lastRenderedPageBreak/>
        <w:t>Prijava je narejena na podoben način, le da ima za vnos le dv</w:t>
      </w:r>
      <w:r>
        <w:t>e</w:t>
      </w:r>
      <w:r w:rsidRPr="004B552A">
        <w:t xml:space="preserve"> besediln</w:t>
      </w:r>
      <w:r>
        <w:t>i</w:t>
      </w:r>
      <w:r w:rsidRPr="004B552A">
        <w:t xml:space="preserve"> polj</w:t>
      </w:r>
      <w:r>
        <w:t>i</w:t>
      </w:r>
      <w:r w:rsidRPr="004B552A">
        <w:t xml:space="preserve">. To sta elektronski naslov in geslo. </w:t>
      </w:r>
      <w:proofErr w:type="spellStart"/>
      <w:r w:rsidRPr="004B552A">
        <w:t>ReCAPTHCO</w:t>
      </w:r>
      <w:proofErr w:type="spellEnd"/>
      <w:r w:rsidRPr="004B552A">
        <w:t xml:space="preserve"> je </w:t>
      </w:r>
      <w:r>
        <w:t>treba</w:t>
      </w:r>
      <w:r w:rsidRPr="004B552A">
        <w:t xml:space="preserve"> rešiti samo, če se je uporabnik že več kot dvakrat neuspešno poskušal prijaviti.</w:t>
      </w:r>
    </w:p>
    <w:p w14:paraId="4BA28CDB" w14:textId="77777777" w:rsidR="00452731" w:rsidRPr="004B552A" w:rsidRDefault="00452731" w:rsidP="00D87703">
      <w:pPr>
        <w:pStyle w:val="Besedilo"/>
      </w:pPr>
      <w:r w:rsidRPr="004B552A">
        <w:t xml:space="preserve">Ob kliku na gumb </w:t>
      </w:r>
      <w:r>
        <w:t>P</w:t>
      </w:r>
      <w:r w:rsidRPr="004B552A">
        <w:t>rijava se izvede funkcija '</w:t>
      </w:r>
      <w:proofErr w:type="spellStart"/>
      <w:r w:rsidRPr="004B552A">
        <w:t>onLogin</w:t>
      </w:r>
      <w:proofErr w:type="spellEnd"/>
      <w:r w:rsidRPr="004B552A">
        <w:t xml:space="preserve">()', ki najprej preveri, </w:t>
      </w:r>
      <w:r>
        <w:t>ali</w:t>
      </w:r>
      <w:r w:rsidRPr="004B552A">
        <w:t xml:space="preserve"> je elektronski naslov veljaven, tako kot registracija. Zatem se </w:t>
      </w:r>
      <w:r>
        <w:t>s pomočjo</w:t>
      </w:r>
      <w:r w:rsidRPr="004B552A">
        <w:t xml:space="preserve"> storitvenega razreda kliče funkcija za prijavo uporabnika, ki strežniku pošlje elektronski naslov in geslo. Če je prijava uspešna</w:t>
      </w:r>
      <w:r>
        <w:t>,</w:t>
      </w:r>
      <w:r w:rsidRPr="004B552A">
        <w:t xml:space="preserve"> se uporabnik označi kot prijavljen, spremenljivka, ki šteje neuspele prijave</w:t>
      </w:r>
      <w:r>
        <w:t>,</w:t>
      </w:r>
      <w:r w:rsidRPr="004B552A">
        <w:t xml:space="preserve"> se nastavi na nič in pojavno okno se zapre. V primeru neuspele prijave se uporabniku izpiše napaka in spremenljivka</w:t>
      </w:r>
      <w:r>
        <w:t>,</w:t>
      </w:r>
      <w:r w:rsidRPr="004B552A">
        <w:t xml:space="preserve"> ki šteje število neuspelih poskusov prijave</w:t>
      </w:r>
      <w:r>
        <w:t>,</w:t>
      </w:r>
      <w:r w:rsidRPr="004B552A">
        <w:t xml:space="preserve"> si doda en poskus.</w:t>
      </w:r>
    </w:p>
    <w:p w14:paraId="36029915" w14:textId="77777777" w:rsidR="00452731" w:rsidRPr="004B552A" w:rsidRDefault="00452731" w:rsidP="00D87703">
      <w:pPr>
        <w:pStyle w:val="Besedilo"/>
      </w:pPr>
      <w:r w:rsidRPr="004B552A">
        <w:t>Po uspešni prijavi dobi uporabnik nove možnosti na spletni strani</w:t>
      </w:r>
      <w:r>
        <w:t>,</w:t>
      </w:r>
      <w:r w:rsidRPr="004B552A">
        <w:t xml:space="preserve"> kot s</w:t>
      </w:r>
      <w:r>
        <w:t>ta</w:t>
      </w:r>
      <w:r w:rsidRPr="004B552A">
        <w:t xml:space="preserve"> odjava in dodajan</w:t>
      </w:r>
      <w:r>
        <w:t>j</w:t>
      </w:r>
      <w:r w:rsidRPr="004B552A">
        <w:t>e divjih odlagališč. Ti gumbi se pojavijo tam, kjer sta bila prej gumba za prijavo in registracijo.</w:t>
      </w:r>
    </w:p>
    <w:p w14:paraId="1CB78735" w14:textId="77777777" w:rsidR="00452731" w:rsidRPr="0055329D" w:rsidRDefault="00452731" w:rsidP="0055329D">
      <w:pPr>
        <w:pStyle w:val="Naslov2"/>
      </w:pPr>
      <w:bookmarkStart w:id="88" w:name="_Toc161145062"/>
      <w:bookmarkStart w:id="89" w:name="_Toc161247303"/>
      <w:r w:rsidRPr="0055329D">
        <w:t>DODAJANJE, POSODABLJANJE IN BRISANJE DIVJIH ODLAGALIŠČ</w:t>
      </w:r>
      <w:bookmarkEnd w:id="88"/>
      <w:bookmarkEnd w:id="89"/>
    </w:p>
    <w:p w14:paraId="47CAC828" w14:textId="77777777" w:rsidR="00452731" w:rsidRPr="004B552A" w:rsidRDefault="00452731" w:rsidP="00D87703">
      <w:pPr>
        <w:pStyle w:val="Besedilo"/>
      </w:pPr>
      <w:r w:rsidRPr="004B552A">
        <w:t xml:space="preserve">Za implementacijo teh funkcionalnosti smo v </w:t>
      </w:r>
      <w:proofErr w:type="spellStart"/>
      <w:r w:rsidRPr="004B552A">
        <w:t>kontroler</w:t>
      </w:r>
      <w:proofErr w:type="spellEnd"/>
      <w:r w:rsidRPr="004B552A">
        <w:t xml:space="preserve"> na strežniku morali dodati tri metode, ki skrbijo za komunikacijo med podatkovno bazo in zalednim delom. Poleg tega smo v storitveni razred odlagališč dodali še tri nove funkcije, ki skrbijo za dodajanje, izbris in posodabljanje slik</w:t>
      </w:r>
      <w:r>
        <w:t xml:space="preserve"> </w:t>
      </w:r>
      <w:r w:rsidRPr="004B552A">
        <w:t xml:space="preserve">(ob posodobitvi odlagališča primerjamo imena novih in starih slik ter izbrišemo tiste, ki jih v posodobljeni </w:t>
      </w:r>
      <w:r>
        <w:t>različici</w:t>
      </w:r>
      <w:r w:rsidRPr="004B552A">
        <w:t xml:space="preserve"> ni več, </w:t>
      </w:r>
      <w:r>
        <w:t xml:space="preserve">medtem ko se </w:t>
      </w:r>
      <w:r w:rsidRPr="004B552A">
        <w:t>nove slike shranijo).</w:t>
      </w:r>
    </w:p>
    <w:p w14:paraId="496D8072" w14:textId="77777777" w:rsidR="00452731" w:rsidRPr="004B552A" w:rsidRDefault="00452731" w:rsidP="00D87703">
      <w:pPr>
        <w:pStyle w:val="Besedilo"/>
      </w:pPr>
      <w:r w:rsidRPr="004B552A">
        <w:t>Metoda '</w:t>
      </w:r>
      <w:proofErr w:type="spellStart"/>
      <w:r w:rsidRPr="004B552A">
        <w:t>addNewOdlagalisce</w:t>
      </w:r>
      <w:proofErr w:type="spellEnd"/>
      <w:r w:rsidRPr="004B552A">
        <w:t>' omogoča dodajanje novega divjega odlagališča. Kot argument prejme objekt in slike. Najprej se preveri</w:t>
      </w:r>
      <w:r>
        <w:t>,</w:t>
      </w:r>
      <w:r w:rsidRPr="004B552A">
        <w:t xml:space="preserve"> ali je parameter slik prazen ali ne, če ni prazen, se slike shranijo in pridobijo se poti do teh na strežniku. Te poti slik se nato nastavijo entiteti objekta, če slik</w:t>
      </w:r>
      <w:r>
        <w:t>e</w:t>
      </w:r>
      <w:r w:rsidRPr="004B552A">
        <w:t xml:space="preserve"> ni</w:t>
      </w:r>
      <w:r>
        <w:t>so</w:t>
      </w:r>
      <w:r w:rsidRPr="004B552A">
        <w:t xml:space="preserve"> bil</w:t>
      </w:r>
      <w:r>
        <w:t>e</w:t>
      </w:r>
      <w:r w:rsidRPr="004B552A">
        <w:t xml:space="preserve"> naložen</w:t>
      </w:r>
      <w:r>
        <w:t>e</w:t>
      </w:r>
      <w:r w:rsidRPr="004B552A">
        <w:t>, se nastavi vrednost poti slik na '</w:t>
      </w:r>
      <w:proofErr w:type="spellStart"/>
      <w:r w:rsidRPr="004B552A">
        <w:t>null</w:t>
      </w:r>
      <w:proofErr w:type="spellEnd"/>
      <w:r w:rsidRPr="004B552A">
        <w:t>'. Po pripravah se objekt shrani v bazo podatkov. Za shranjevanje v podatkovno bazo smo morali napisati svojo poizvedbo, saj so koordinate v podatkovni bazi shranjene kot '</w:t>
      </w:r>
      <w:proofErr w:type="spellStart"/>
      <w:r w:rsidRPr="004B552A">
        <w:t>geometry</w:t>
      </w:r>
      <w:proofErr w:type="spellEnd"/>
      <w:r w:rsidRPr="004B552A">
        <w:t>'</w:t>
      </w:r>
      <w:r>
        <w:t xml:space="preserve"> </w:t>
      </w:r>
      <w:r w:rsidRPr="004B552A">
        <w:t>(WKB), kar je pomenilo, da poizvedba</w:t>
      </w:r>
      <w:r>
        <w:t>,</w:t>
      </w:r>
      <w:r w:rsidRPr="004B552A">
        <w:t xml:space="preserve"> generirana z JPA</w:t>
      </w:r>
      <w:r>
        <w:t>,</w:t>
      </w:r>
      <w:r w:rsidRPr="004B552A">
        <w:t xml:space="preserve"> ni delovala. Koordinate v WKT</w:t>
      </w:r>
      <w:r>
        <w:t>-</w:t>
      </w:r>
      <w:r w:rsidRPr="004B552A">
        <w:t>formatu smo morali spremeniti v tip, ki ga podatkovna baza sprejme. V poizvedbi za vnašanje in posodabljanje podatkov smo zato uporabili naslednjo funkcijo '</w:t>
      </w:r>
      <w:proofErr w:type="spellStart"/>
      <w:r w:rsidRPr="004B552A">
        <w:t>public.ST_GeomFromText</w:t>
      </w:r>
      <w:proofErr w:type="spellEnd"/>
      <w:r w:rsidRPr="004B552A">
        <w:t>(:</w:t>
      </w:r>
      <w:proofErr w:type="spellStart"/>
      <w:r w:rsidRPr="004B552A">
        <w:t>geometry</w:t>
      </w:r>
      <w:proofErr w:type="spellEnd"/>
      <w:r w:rsidRPr="004B552A">
        <w:t>)'</w:t>
      </w:r>
      <w:r>
        <w:t xml:space="preserve"> </w:t>
      </w:r>
      <w:r w:rsidRPr="004B552A">
        <w:t xml:space="preserve">(iz paketa </w:t>
      </w:r>
      <w:proofErr w:type="spellStart"/>
      <w:r w:rsidRPr="004B552A">
        <w:t>postGIS</w:t>
      </w:r>
      <w:proofErr w:type="spellEnd"/>
      <w:r w:rsidRPr="004B552A">
        <w:t>), ki spremeni WKT</w:t>
      </w:r>
      <w:r>
        <w:t>-</w:t>
      </w:r>
      <w:r w:rsidRPr="004B552A">
        <w:t>niz v pravilno obliko za shranjevanje v podatkovni bazi.</w:t>
      </w:r>
    </w:p>
    <w:p w14:paraId="08E56E0F" w14:textId="77777777" w:rsidR="00452731" w:rsidRPr="004B552A" w:rsidRDefault="00452731" w:rsidP="00D87703">
      <w:pPr>
        <w:pStyle w:val="Besedilo"/>
      </w:pPr>
      <w:r w:rsidRPr="004B552A">
        <w:t>Metoda '</w:t>
      </w:r>
      <w:proofErr w:type="spellStart"/>
      <w:r w:rsidRPr="004B552A">
        <w:t>deleteOdlagalisce</w:t>
      </w:r>
      <w:proofErr w:type="spellEnd"/>
      <w:r w:rsidRPr="004B552A">
        <w:t>' omogoča izbris odlagališča iz podatkovne baze. Kot parameter prejme id in z njim preveri</w:t>
      </w:r>
      <w:r>
        <w:t>,</w:t>
      </w:r>
      <w:r w:rsidRPr="004B552A">
        <w:t xml:space="preserve"> ali odlagališče obstaja. Če odlagališče obstaja</w:t>
      </w:r>
      <w:r>
        <w:t>,</w:t>
      </w:r>
      <w:r w:rsidRPr="004B552A">
        <w:t xml:space="preserve"> se izvede izbris iz podatkovne baze in vrne status 200</w:t>
      </w:r>
      <w:r>
        <w:t xml:space="preserve"> </w:t>
      </w:r>
      <w:r w:rsidRPr="004B552A">
        <w:t>(OK) s sporočilom, da je bilo odlagališče uspešno izbrisano. V nasprotnem primeru vrne status 404</w:t>
      </w:r>
      <w:r>
        <w:t xml:space="preserve"> </w:t>
      </w:r>
      <w:r w:rsidRPr="004B552A">
        <w:t xml:space="preserve">(Not </w:t>
      </w:r>
      <w:proofErr w:type="spellStart"/>
      <w:r w:rsidRPr="004B552A">
        <w:t>Found</w:t>
      </w:r>
      <w:proofErr w:type="spellEnd"/>
      <w:r w:rsidRPr="004B552A">
        <w:t>).</w:t>
      </w:r>
    </w:p>
    <w:p w14:paraId="64BBE45A" w14:textId="77777777" w:rsidR="00452731" w:rsidRPr="004B552A" w:rsidRDefault="00452731" w:rsidP="00D87703">
      <w:pPr>
        <w:pStyle w:val="Besedilo"/>
      </w:pPr>
      <w:r w:rsidRPr="004B552A">
        <w:lastRenderedPageBreak/>
        <w:t>Metoda '</w:t>
      </w:r>
      <w:proofErr w:type="spellStart"/>
      <w:r w:rsidRPr="004B552A">
        <w:t>updateOdlagalisce</w:t>
      </w:r>
      <w:proofErr w:type="spellEnd"/>
      <w:r w:rsidRPr="004B552A">
        <w:t>' skrbi za posodobitev podatkov o odlagališčih v podatkovni bazi. Kot parametre prejme enake stvari kot metoda za dodajan</w:t>
      </w:r>
      <w:r>
        <w:t>j</w:t>
      </w:r>
      <w:r w:rsidRPr="004B552A">
        <w:t>e odlagališč z dodanim id-j</w:t>
      </w:r>
      <w:r>
        <w:t>e</w:t>
      </w:r>
      <w:r w:rsidRPr="004B552A">
        <w:t>m (Če odlagališče s tem id-j</w:t>
      </w:r>
      <w:r>
        <w:t>e</w:t>
      </w:r>
      <w:r w:rsidRPr="004B552A">
        <w:t>m ne obstaja</w:t>
      </w:r>
      <w:r>
        <w:t>,</w:t>
      </w:r>
      <w:r w:rsidRPr="004B552A">
        <w:t xml:space="preserve"> se vrne status 404</w:t>
      </w:r>
      <w:r>
        <w:t>.</w:t>
      </w:r>
      <w:r w:rsidRPr="004B552A">
        <w:t>)</w:t>
      </w:r>
      <w:r>
        <w:t>,</w:t>
      </w:r>
      <w:r w:rsidRPr="004B552A">
        <w:t xml:space="preserve"> </w:t>
      </w:r>
      <w:r>
        <w:t>s pomočjo</w:t>
      </w:r>
      <w:r w:rsidRPr="004B552A">
        <w:t xml:space="preserve"> katerega pridobimo stare podatke </w:t>
      </w:r>
      <w:r>
        <w:t xml:space="preserve">v </w:t>
      </w:r>
      <w:r w:rsidRPr="004B552A">
        <w:t>odlagališče, ki jih lahko primerjamo. V primeru, da so prejete nove slike</w:t>
      </w:r>
      <w:r>
        <w:t>,</w:t>
      </w:r>
      <w:r w:rsidRPr="004B552A">
        <w:t xml:space="preserve"> se shranijo in nato se poti slik združijo z že obstoječimi potmi. Te poti se nato primerjajo med sabo, da se </w:t>
      </w:r>
      <w:r>
        <w:t>s pomočjo</w:t>
      </w:r>
      <w:r w:rsidRPr="004B552A">
        <w:t xml:space="preserve"> poti starih slik izbrišejo slike, ki niso več potrebne. Na koncu se kliče funkcija za posodobitev odlagališča iz storitvenega razreda, ob uspešni posodobitvi metoda vrne status 200</w:t>
      </w:r>
      <w:r>
        <w:t xml:space="preserve"> </w:t>
      </w:r>
      <w:r w:rsidRPr="004B552A">
        <w:t>(OK).</w:t>
      </w:r>
    </w:p>
    <w:p w14:paraId="173445A9" w14:textId="77777777" w:rsidR="00452731" w:rsidRPr="004B552A" w:rsidRDefault="00452731" w:rsidP="00D87703">
      <w:pPr>
        <w:pStyle w:val="Besedilo"/>
      </w:pPr>
      <w:r w:rsidRPr="004B552A">
        <w:t xml:space="preserve">Na čelnem delu aplikacije smo v servisni razred dodali še metode, ki komunicirajo z opisanimi metodami. Prijavljen uporabnik za dodajanje novega odlagališča </w:t>
      </w:r>
      <w:r>
        <w:t>klikne</w:t>
      </w:r>
      <w:r w:rsidRPr="004B552A">
        <w:t xml:space="preserve"> gumb </w:t>
      </w:r>
      <w:r>
        <w:t>D</w:t>
      </w:r>
      <w:r w:rsidRPr="004B552A">
        <w:t xml:space="preserve">odaj odlagališče in ob </w:t>
      </w:r>
      <w:r>
        <w:t>kliku</w:t>
      </w:r>
      <w:r w:rsidRPr="004B552A">
        <w:t xml:space="preserve"> se na enakem mestu</w:t>
      </w:r>
      <w:r>
        <w:t>,</w:t>
      </w:r>
      <w:r w:rsidRPr="004B552A">
        <w:t xml:space="preserve"> kot je prikaz podrobnosti</w:t>
      </w:r>
      <w:r>
        <w:t>,</w:t>
      </w:r>
      <w:r w:rsidRPr="004B552A">
        <w:t xml:space="preserve"> pojavi obrazec za dodajanje novega odlagališča.</w:t>
      </w:r>
    </w:p>
    <w:p w14:paraId="4B612CA0" w14:textId="77777777" w:rsidR="00452731" w:rsidRPr="004B552A" w:rsidRDefault="00452731" w:rsidP="00D87703">
      <w:pPr>
        <w:pStyle w:val="Besedilo"/>
      </w:pPr>
      <w:r w:rsidRPr="004B552A">
        <w:t>Na sliki 15 se vidita začetek in konec obrazca za dodajanje novega odlagališča. Po prikazu obrazca za dodajanje divjega odlagališča lahko uporabnik klikne kjer</w:t>
      </w:r>
      <w:r>
        <w:t xml:space="preserve"> </w:t>
      </w:r>
      <w:r w:rsidRPr="004B552A">
        <w:t xml:space="preserve">koli na mapo in tam se bo prikazal marker, na obrazec se bodo dodale koordinate. Premikanje markerja je </w:t>
      </w:r>
      <w:r>
        <w:t>omogočeno</w:t>
      </w:r>
      <w:r w:rsidRPr="004B552A">
        <w:t xml:space="preserve"> in koordinate se bodo posodabljaje s premikanjem. Edino obvezno besedilno polje za dodajanje novega odlagališča so koordinate, </w:t>
      </w:r>
      <w:r>
        <w:t>kar</w:t>
      </w:r>
      <w:r w:rsidRPr="004B552A">
        <w:t xml:space="preserve"> pomeni, da uporabnik mora klikniti na zemljevid in izbrati lokacijo novega odlagališča. Uporabnik nato izpolni podatke, ki jih ima o odlagališču</w:t>
      </w:r>
      <w:r>
        <w:t>,</w:t>
      </w:r>
      <w:r w:rsidRPr="004B552A">
        <w:t xml:space="preserve"> in </w:t>
      </w:r>
      <w:r>
        <w:t>klikne</w:t>
      </w:r>
      <w:r w:rsidRPr="004B552A">
        <w:t xml:space="preserve"> gumb </w:t>
      </w:r>
      <w:r>
        <w:t>S</w:t>
      </w:r>
      <w:r w:rsidRPr="004B552A">
        <w:t xml:space="preserve">hrani. Ob </w:t>
      </w:r>
      <w:r>
        <w:t>kliku</w:t>
      </w:r>
      <w:r w:rsidRPr="004B552A">
        <w:t xml:space="preserve"> na gumb se oblikuje objekt 'Odlagališče', ki se nato skupaj s slikami </w:t>
      </w:r>
      <w:r>
        <w:t>s pomočjo</w:t>
      </w:r>
      <w:r w:rsidRPr="004B552A">
        <w:t xml:space="preserve"> storitvenega razreda pošlje na strežnik.</w:t>
      </w:r>
    </w:p>
    <w:p w14:paraId="69F9D3DC" w14:textId="56F7C155" w:rsidR="00452731" w:rsidRPr="00781B24" w:rsidRDefault="00452731" w:rsidP="00D400D1">
      <w:pPr>
        <w:pStyle w:val="Napis"/>
        <w:rPr>
          <w:i/>
          <w:iCs/>
        </w:rPr>
      </w:pPr>
      <w:bookmarkStart w:id="90" w:name="_Toc161211364"/>
      <w:r w:rsidRPr="00781B24">
        <w:lastRenderedPageBreak/>
        <w:t xml:space="preserve">Slika </w:t>
      </w:r>
      <w:r>
        <w:fldChar w:fldCharType="begin"/>
      </w:r>
      <w:r>
        <w:instrText xml:space="preserve"> SEQ Slika \* ARABIC </w:instrText>
      </w:r>
      <w:r>
        <w:fldChar w:fldCharType="separate"/>
      </w:r>
      <w:r w:rsidR="00A64536">
        <w:rPr>
          <w:noProof/>
        </w:rPr>
        <w:t>15</w:t>
      </w:r>
      <w:r>
        <w:rPr>
          <w:noProof/>
        </w:rPr>
        <w:fldChar w:fldCharType="end"/>
      </w:r>
      <w:r w:rsidRPr="00781B24">
        <w:t>: Obrazec za dodajanje novega divjega odlagališča</w:t>
      </w:r>
      <w:bookmarkEnd w:id="90"/>
    </w:p>
    <w:p w14:paraId="304181AE" w14:textId="77777777" w:rsidR="00452731" w:rsidRPr="004B552A" w:rsidRDefault="00452731" w:rsidP="00D87703">
      <w:pPr>
        <w:pStyle w:val="Brezrazmikov"/>
        <w:jc w:val="center"/>
      </w:pPr>
      <w:r w:rsidRPr="004B552A">
        <w:rPr>
          <w:noProof/>
          <w:lang w:eastAsia="sl-SI"/>
        </w:rPr>
        <w:drawing>
          <wp:inline distT="0" distB="0" distL="0" distR="0" wp14:anchorId="7106E0E5" wp14:editId="2FEE9B4B">
            <wp:extent cx="5760720" cy="6485255"/>
            <wp:effectExtent l="0" t="0" r="0" b="0"/>
            <wp:docPr id="1353582880" name="Slika 1" descr="Slika, ki vsebuje besede besedilo, posnetek zaslona, pisava, številk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82880" name="Slika 1" descr="Slika, ki vsebuje besede besedilo, posnetek zaslona, pisava, številka&#10;&#10;Opis je samodejno ustvarje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6485255"/>
                    </a:xfrm>
                    <a:prstGeom prst="rect">
                      <a:avLst/>
                    </a:prstGeom>
                    <a:noFill/>
                    <a:ln>
                      <a:noFill/>
                    </a:ln>
                  </pic:spPr>
                </pic:pic>
              </a:graphicData>
            </a:graphic>
          </wp:inline>
        </w:drawing>
      </w:r>
    </w:p>
    <w:p w14:paraId="5C18B31F" w14:textId="77777777" w:rsidR="00452731" w:rsidRPr="00781B24" w:rsidRDefault="00452731" w:rsidP="00D87703">
      <w:pPr>
        <w:pStyle w:val="Vir"/>
      </w:pPr>
      <w:r w:rsidRPr="00781B24">
        <w:t>Vir: lasten</w:t>
      </w:r>
    </w:p>
    <w:p w14:paraId="3A9C8DF8" w14:textId="7FBA0AFA" w:rsidR="00521405" w:rsidRDefault="00452731" w:rsidP="00D87703">
      <w:pPr>
        <w:pStyle w:val="Besedilo"/>
      </w:pPr>
      <w:r w:rsidRPr="004B552A">
        <w:t>Prijavljen uporabnik, ki ima status administratorja</w:t>
      </w:r>
      <w:r>
        <w:t>,</w:t>
      </w:r>
      <w:r w:rsidRPr="004B552A">
        <w:t xml:space="preserve"> ima poleg dodajanja še možnost posodabljanja in izbrisa divjih odlagališč. Administratorju se pri prikazu podrobnosti pojavita še dva gumba za posodobitev in izbris divjega odlagališča. Pri posodobitvi se odpre skoraj enak obrazec kot pri dodajanju novega odlagališča. </w:t>
      </w:r>
      <w:r>
        <w:t>Vendar ima</w:t>
      </w:r>
      <w:r w:rsidRPr="004B552A">
        <w:t xml:space="preserve"> </w:t>
      </w:r>
      <w:r>
        <w:t xml:space="preserve">ta </w:t>
      </w:r>
      <w:r w:rsidRPr="004B552A">
        <w:t xml:space="preserve">še možnost spremembe statusa odlagališča na potrjeno divje odlagališče. Potem se oblikuje objekt, ki se s slikami pošlje kot zahteva na strežnik. Pri </w:t>
      </w:r>
      <w:proofErr w:type="spellStart"/>
      <w:r>
        <w:t>klikzu</w:t>
      </w:r>
      <w:proofErr w:type="spellEnd"/>
      <w:r w:rsidRPr="004B552A">
        <w:t xml:space="preserve"> na gumb za izbris odlagališča se odpre pojavno okno, ki uporabnika vpraša, </w:t>
      </w:r>
      <w:r>
        <w:t>ali</w:t>
      </w:r>
      <w:r w:rsidRPr="004B552A">
        <w:t xml:space="preserve"> želi izbrisati to </w:t>
      </w:r>
      <w:r w:rsidRPr="004B552A">
        <w:lastRenderedPageBreak/>
        <w:t xml:space="preserve">odlagališče. Tam ima </w:t>
      </w:r>
      <w:r>
        <w:t>možnost</w:t>
      </w:r>
      <w:r w:rsidRPr="004B552A">
        <w:t xml:space="preserve"> izbirati med da ali ne. Pojavno okno se pojavi zato, da ne pride do nenamernih izbrisov divjih odlagališč iz baze podatkov.</w:t>
      </w:r>
    </w:p>
    <w:p w14:paraId="6DF8E019" w14:textId="774E0437" w:rsidR="00452731" w:rsidRPr="004B552A" w:rsidRDefault="00521405" w:rsidP="00521405">
      <w:pPr>
        <w:spacing w:after="160" w:line="259" w:lineRule="auto"/>
        <w:jc w:val="left"/>
      </w:pPr>
      <w:r>
        <w:br w:type="page"/>
      </w:r>
    </w:p>
    <w:p w14:paraId="22FF378A" w14:textId="77777777" w:rsidR="00452731" w:rsidRPr="004502D8" w:rsidRDefault="00452731" w:rsidP="004502D8">
      <w:pPr>
        <w:pStyle w:val="Naslov1"/>
      </w:pPr>
      <w:bookmarkStart w:id="91" w:name="_Toc161145063"/>
      <w:bookmarkStart w:id="92" w:name="_Toc161247304"/>
      <w:r w:rsidRPr="004502D8">
        <w:lastRenderedPageBreak/>
        <w:t>TESTIRANJE SPLETNE APLIKACIJE</w:t>
      </w:r>
      <w:bookmarkEnd w:id="91"/>
      <w:bookmarkEnd w:id="92"/>
      <w:r w:rsidRPr="004502D8">
        <w:t xml:space="preserve"> </w:t>
      </w:r>
    </w:p>
    <w:p w14:paraId="340277CF" w14:textId="77777777" w:rsidR="00452731" w:rsidRPr="004B552A" w:rsidRDefault="00452731" w:rsidP="00D87703">
      <w:pPr>
        <w:pStyle w:val="Besedilo"/>
      </w:pPr>
      <w:r w:rsidRPr="004B552A">
        <w:t>V tem poglavju bo</w:t>
      </w:r>
      <w:r>
        <w:t>sta</w:t>
      </w:r>
      <w:r w:rsidRPr="004B552A">
        <w:t xml:space="preserve"> predstavljen</w:t>
      </w:r>
      <w:r>
        <w:t>i</w:t>
      </w:r>
      <w:r w:rsidRPr="004B552A">
        <w:t xml:space="preserve"> testiranje aplikacije in ovrednotenje rešitve. Testiranje aplikacije je bilo razdeljeno na dve fazi: testiranje uporabniškega vmesnika in testiranje strežnika. Strežnik smo testirali s pomočjo testov, </w:t>
      </w:r>
      <w:r>
        <w:t xml:space="preserve">medtem ko smo </w:t>
      </w:r>
      <w:r w:rsidRPr="004B552A">
        <w:t>uporabniški vmesnik testirali z uporabo metodologije TAM.</w:t>
      </w:r>
    </w:p>
    <w:p w14:paraId="5DBB0F66" w14:textId="08CB99C1" w:rsidR="00452731" w:rsidRPr="004502D8" w:rsidRDefault="00452731" w:rsidP="004502D8">
      <w:pPr>
        <w:pStyle w:val="Naslov2"/>
      </w:pPr>
      <w:bookmarkStart w:id="93" w:name="_Toc161145064"/>
      <w:bookmarkStart w:id="94" w:name="_Toc161247305"/>
      <w:r w:rsidRPr="004502D8">
        <w:t>T</w:t>
      </w:r>
      <w:r w:rsidR="00741FBF">
        <w:t>EST</w:t>
      </w:r>
      <w:r w:rsidR="00A22139">
        <w:t>I</w:t>
      </w:r>
      <w:r w:rsidR="00741FBF">
        <w:t>RANJE STREŽNIKA</w:t>
      </w:r>
      <w:bookmarkEnd w:id="93"/>
      <w:bookmarkEnd w:id="94"/>
    </w:p>
    <w:p w14:paraId="6C4A95AB" w14:textId="77777777" w:rsidR="00452731" w:rsidRPr="004B552A" w:rsidRDefault="00452731" w:rsidP="00D87703">
      <w:pPr>
        <w:pStyle w:val="Besedilo"/>
      </w:pPr>
      <w:r w:rsidRPr="004B552A">
        <w:t>Prvi korak testiranj</w:t>
      </w:r>
      <w:r>
        <w:t>a</w:t>
      </w:r>
      <w:r w:rsidRPr="004B552A">
        <w:t xml:space="preserve"> strežnika je bila ustrezna priprava okolja za testiranje. To je bilo doseženo z uporabo </w:t>
      </w:r>
      <w:proofErr w:type="spellStart"/>
      <w:r w:rsidRPr="004B552A">
        <w:t>anotacij</w:t>
      </w:r>
      <w:proofErr w:type="spellEnd"/>
      <w:r w:rsidRPr="004B552A">
        <w:t xml:space="preserve"> '@</w:t>
      </w:r>
      <w:proofErr w:type="spellStart"/>
      <w:r w:rsidRPr="004B552A">
        <w:t>SpringBootTest</w:t>
      </w:r>
      <w:proofErr w:type="spellEnd"/>
      <w:r w:rsidRPr="004B552A">
        <w:t>', '@</w:t>
      </w:r>
      <w:proofErr w:type="spellStart"/>
      <w:r w:rsidRPr="004B552A">
        <w:t>AutoConfigureMockMvc</w:t>
      </w:r>
      <w:proofErr w:type="spellEnd"/>
      <w:r w:rsidRPr="004B552A">
        <w:t>' in  '@Import(</w:t>
      </w:r>
      <w:proofErr w:type="spellStart"/>
      <w:r w:rsidRPr="004B552A">
        <w:t>TestDatabaseConfiguration.class</w:t>
      </w:r>
      <w:proofErr w:type="spellEnd"/>
      <w:r w:rsidRPr="004B552A">
        <w:t xml:space="preserve">)', zadnja </w:t>
      </w:r>
      <w:proofErr w:type="spellStart"/>
      <w:r w:rsidRPr="004B552A">
        <w:t>anotacija</w:t>
      </w:r>
      <w:proofErr w:type="spellEnd"/>
      <w:r w:rsidRPr="004B552A">
        <w:t xml:space="preserve"> je potrebna, ker uporabljamo podatkovne baze. V razred za testiranje smo nato uvozili vse potrebne razrede za izvajanje testov. Pred začetkom testiranja smo pripravili še testno podatkovno bazo. Na sliki 16 je primer priprave testne baze podatkov za testiranje prijave v aplikacijo.</w:t>
      </w:r>
    </w:p>
    <w:p w14:paraId="045CA441" w14:textId="5AC6CE39" w:rsidR="00452731" w:rsidRPr="00781B24" w:rsidRDefault="00452731" w:rsidP="004502D8">
      <w:pPr>
        <w:pStyle w:val="Napis"/>
        <w:rPr>
          <w:i/>
          <w:iCs/>
        </w:rPr>
      </w:pPr>
      <w:bookmarkStart w:id="95" w:name="_Toc161211365"/>
      <w:r w:rsidRPr="00781B24">
        <w:t xml:space="preserve">Slika </w:t>
      </w:r>
      <w:r>
        <w:fldChar w:fldCharType="begin"/>
      </w:r>
      <w:r>
        <w:instrText xml:space="preserve"> SEQ Slika \* ARABIC </w:instrText>
      </w:r>
      <w:r>
        <w:fldChar w:fldCharType="separate"/>
      </w:r>
      <w:r w:rsidR="00A64536">
        <w:rPr>
          <w:noProof/>
        </w:rPr>
        <w:t>16</w:t>
      </w:r>
      <w:r>
        <w:rPr>
          <w:noProof/>
        </w:rPr>
        <w:fldChar w:fldCharType="end"/>
      </w:r>
      <w:r w:rsidRPr="00781B24">
        <w:t>: Priprava testne baze podatkov</w:t>
      </w:r>
      <w:bookmarkEnd w:id="95"/>
    </w:p>
    <w:p w14:paraId="71161113" w14:textId="77777777" w:rsidR="00452731" w:rsidRPr="004B552A" w:rsidRDefault="00452731" w:rsidP="00D87703">
      <w:pPr>
        <w:pStyle w:val="Brezrazmikov"/>
        <w:jc w:val="center"/>
      </w:pPr>
      <w:r w:rsidRPr="004B552A">
        <w:rPr>
          <w:noProof/>
          <w:lang w:eastAsia="sl-SI"/>
        </w:rPr>
        <w:drawing>
          <wp:inline distT="0" distB="0" distL="0" distR="0" wp14:anchorId="6FC84783" wp14:editId="716C606D">
            <wp:extent cx="4800600" cy="2057400"/>
            <wp:effectExtent l="0" t="0" r="0" b="0"/>
            <wp:docPr id="1037457739" name="Slika 1"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457739" name="Slika 1" descr="Slika, ki vsebuje besede besedilo, posnetek zaslona, pisava&#10;&#10;Opis je samodejno ustvarje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00600" cy="2057400"/>
                    </a:xfrm>
                    <a:prstGeom prst="rect">
                      <a:avLst/>
                    </a:prstGeom>
                    <a:noFill/>
                    <a:ln>
                      <a:noFill/>
                    </a:ln>
                  </pic:spPr>
                </pic:pic>
              </a:graphicData>
            </a:graphic>
          </wp:inline>
        </w:drawing>
      </w:r>
    </w:p>
    <w:p w14:paraId="769A0055" w14:textId="77777777" w:rsidR="00452731" w:rsidRPr="00781B24" w:rsidRDefault="00452731" w:rsidP="00D87703">
      <w:pPr>
        <w:pStyle w:val="Vir"/>
      </w:pPr>
      <w:r w:rsidRPr="00781B24">
        <w:t>Vir: lasten</w:t>
      </w:r>
    </w:p>
    <w:p w14:paraId="0D0BB598" w14:textId="77777777" w:rsidR="00452731" w:rsidRPr="004B552A" w:rsidRDefault="00452731" w:rsidP="00D87703">
      <w:pPr>
        <w:pStyle w:val="Besedilo"/>
      </w:pPr>
      <w:proofErr w:type="spellStart"/>
      <w:r w:rsidRPr="004B552A">
        <w:t>Anotacija</w:t>
      </w:r>
      <w:proofErr w:type="spellEnd"/>
      <w:r w:rsidRPr="004B552A">
        <w:t xml:space="preserve"> pred začetkom funkcije povzroči, da se baza podatkov vzpostavi pred vsakim testom. Po pripravljeni bazi za primer prijave v aplikacijo lahko napišemo teste za prijavo.</w:t>
      </w:r>
    </w:p>
    <w:p w14:paraId="26D1062B" w14:textId="30A2C751" w:rsidR="00452731" w:rsidRPr="004B552A" w:rsidRDefault="00452731" w:rsidP="00D87703">
      <w:pPr>
        <w:pStyle w:val="Besedilo"/>
      </w:pPr>
      <w:r w:rsidRPr="004B552A">
        <w:t>Na sliki 17 je test, ki testira zahtevo</w:t>
      </w:r>
      <w:r>
        <w:t>,</w:t>
      </w:r>
      <w:r w:rsidRPr="004B552A">
        <w:t xml:space="preserve"> poslano strežniku za prijavo v spletno aplikacijo. V testu simuliramo POST</w:t>
      </w:r>
      <w:r>
        <w:t>-</w:t>
      </w:r>
      <w:r w:rsidRPr="004B552A">
        <w:t>zahtevek na poti '/</w:t>
      </w:r>
      <w:proofErr w:type="spellStart"/>
      <w:r w:rsidRPr="004B552A">
        <w:t>odlagalisca</w:t>
      </w:r>
      <w:proofErr w:type="spellEnd"/>
      <w:r w:rsidRPr="004B552A">
        <w:t>/</w:t>
      </w:r>
      <w:proofErr w:type="spellStart"/>
      <w:r w:rsidRPr="004B552A">
        <w:t>user</w:t>
      </w:r>
      <w:proofErr w:type="spellEnd"/>
      <w:r w:rsidRPr="004B552A">
        <w:t>/</w:t>
      </w:r>
      <w:proofErr w:type="spellStart"/>
      <w:r w:rsidRPr="004B552A">
        <w:t>login</w:t>
      </w:r>
      <w:proofErr w:type="spellEnd"/>
      <w:r w:rsidRPr="004B552A">
        <w:t>'</w:t>
      </w:r>
      <w:r>
        <w:t>.</w:t>
      </w:r>
      <w:r w:rsidRPr="004B552A">
        <w:t xml:space="preserve"> </w:t>
      </w:r>
      <w:r>
        <w:t>Z</w:t>
      </w:r>
      <w:r w:rsidRPr="004B552A">
        <w:t>ahtevek vsebuje objekt '</w:t>
      </w:r>
      <w:proofErr w:type="spellStart"/>
      <w:r w:rsidRPr="004B552A">
        <w:t>requestUser</w:t>
      </w:r>
      <w:proofErr w:type="spellEnd"/>
      <w:r w:rsidRPr="004B552A">
        <w:t>'</w:t>
      </w:r>
      <w:r>
        <w:t>,</w:t>
      </w:r>
      <w:r w:rsidRPr="004B552A">
        <w:t xml:space="preserve"> v katerem sta elektronski naslov in geslo. Test nato preveri pričakovane rezultate, ko strežnik odgovori. V tem primeru preverja statusno kodo in objekt v odgovoru. Za testiranje prijave je bilo treba napisati še en test, ki testira prijavo z napačnim elektronskim naslovom ali geslom.</w:t>
      </w:r>
    </w:p>
    <w:p w14:paraId="3BE66AA0" w14:textId="72E36720" w:rsidR="00452731" w:rsidRPr="00781B24" w:rsidRDefault="00452731" w:rsidP="00D400D1">
      <w:pPr>
        <w:pStyle w:val="Napis"/>
        <w:rPr>
          <w:i/>
          <w:iCs/>
        </w:rPr>
      </w:pPr>
      <w:bookmarkStart w:id="96" w:name="_Toc161211366"/>
      <w:r w:rsidRPr="00781B24">
        <w:lastRenderedPageBreak/>
        <w:t xml:space="preserve">Slika </w:t>
      </w:r>
      <w:r>
        <w:fldChar w:fldCharType="begin"/>
      </w:r>
      <w:r>
        <w:instrText xml:space="preserve"> SEQ Slika \* ARABIC </w:instrText>
      </w:r>
      <w:r>
        <w:fldChar w:fldCharType="separate"/>
      </w:r>
      <w:r w:rsidR="00A64536">
        <w:rPr>
          <w:noProof/>
        </w:rPr>
        <w:t>17</w:t>
      </w:r>
      <w:r>
        <w:rPr>
          <w:noProof/>
        </w:rPr>
        <w:fldChar w:fldCharType="end"/>
      </w:r>
      <w:r w:rsidRPr="00781B24">
        <w:t>: Test prijave uporabnika v sistem</w:t>
      </w:r>
      <w:bookmarkEnd w:id="96"/>
    </w:p>
    <w:p w14:paraId="11954F26" w14:textId="77777777" w:rsidR="00452731" w:rsidRPr="004B552A" w:rsidRDefault="00452731" w:rsidP="00D87703">
      <w:pPr>
        <w:pStyle w:val="Brezrazmikov"/>
        <w:jc w:val="center"/>
      </w:pPr>
      <w:r w:rsidRPr="004B552A">
        <w:rPr>
          <w:noProof/>
          <w:lang w:eastAsia="sl-SI"/>
        </w:rPr>
        <w:drawing>
          <wp:inline distT="0" distB="0" distL="0" distR="0" wp14:anchorId="65BC2EE8" wp14:editId="7F60571D">
            <wp:extent cx="5760720" cy="3039110"/>
            <wp:effectExtent l="0" t="0" r="0" b="0"/>
            <wp:docPr id="117009928" name="Slika 2"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9928" name="Slika 2" descr="Slika, ki vsebuje besede besedilo, posnetek zaslona, pisava&#10;&#10;Opis je samodejno ustvarje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3039110"/>
                    </a:xfrm>
                    <a:prstGeom prst="rect">
                      <a:avLst/>
                    </a:prstGeom>
                    <a:noFill/>
                    <a:ln>
                      <a:noFill/>
                    </a:ln>
                  </pic:spPr>
                </pic:pic>
              </a:graphicData>
            </a:graphic>
          </wp:inline>
        </w:drawing>
      </w:r>
    </w:p>
    <w:p w14:paraId="280A222C" w14:textId="77777777" w:rsidR="00452731" w:rsidRPr="00781B24" w:rsidRDefault="00452731" w:rsidP="00D87703">
      <w:pPr>
        <w:pStyle w:val="Vir"/>
      </w:pPr>
      <w:r w:rsidRPr="00781B24">
        <w:t>Vir: lasten</w:t>
      </w:r>
    </w:p>
    <w:p w14:paraId="27CDC2C2" w14:textId="77777777" w:rsidR="00452731" w:rsidRPr="004B552A" w:rsidRDefault="00452731" w:rsidP="00D87703">
      <w:pPr>
        <w:pStyle w:val="Besedilo"/>
      </w:pPr>
      <w:r w:rsidRPr="004B552A">
        <w:t>Na tak način so bile testirane tudi vse druge metode v krmilniku strežnika. Testi nam olajšajo testiranje spletne aplikacije po spremembah, saj ni treba ročno testirati vsakega zahtevka vsakič znova, ko se naredijo spremembe. Aplikacijo smo med razvojem testirali tudi ročno, saj smo teste za aplikacijo napisali proti koncu razvoja aplikacije. Če bi bila aplikacija obsežn</w:t>
      </w:r>
      <w:r>
        <w:t>ejša</w:t>
      </w:r>
      <w:r w:rsidRPr="004B552A">
        <w:t xml:space="preserve"> in bi pri razvoju aplikacije delalo več ljudi, bi bilo </w:t>
      </w:r>
      <w:r>
        <w:t xml:space="preserve">treba </w:t>
      </w:r>
      <w:r w:rsidRPr="004B552A">
        <w:t xml:space="preserve">teste pisati sproti, saj je s tem testiranje pri spremembah veliko lažje. </w:t>
      </w:r>
    </w:p>
    <w:p w14:paraId="1BB55EFA" w14:textId="7937A2F0" w:rsidR="00452731" w:rsidRPr="00100AF4" w:rsidRDefault="00452731" w:rsidP="00100AF4">
      <w:pPr>
        <w:pStyle w:val="Naslov2"/>
      </w:pPr>
      <w:bookmarkStart w:id="97" w:name="_Toc161145065"/>
      <w:bookmarkStart w:id="98" w:name="_Toc161247306"/>
      <w:r w:rsidRPr="00100AF4">
        <w:t>T</w:t>
      </w:r>
      <w:r w:rsidR="00741FBF">
        <w:t>ESTIRANJE UPORABNIŠKEGA VMESNIKA</w:t>
      </w:r>
      <w:bookmarkEnd w:id="97"/>
      <w:bookmarkEnd w:id="98"/>
    </w:p>
    <w:p w14:paraId="18094FC6" w14:textId="5ACDA765" w:rsidR="00452731" w:rsidRPr="004B552A" w:rsidRDefault="00452731" w:rsidP="00D87703">
      <w:pPr>
        <w:pStyle w:val="Besedilo"/>
      </w:pPr>
      <w:r w:rsidRPr="004B552A">
        <w:t xml:space="preserve">Za testiranje uporabniškega vmesnika smo se odločili za model sprejema tehnologij. Model TAM, ki ga je leta 1986 razvil Fred D. Davis, temelji na prilagoditvi Teorije premišljenega delovanja (angl. </w:t>
      </w:r>
      <w:proofErr w:type="spellStart"/>
      <w:r w:rsidRPr="004B552A">
        <w:t>Theory</w:t>
      </w:r>
      <w:proofErr w:type="spellEnd"/>
      <w:r w:rsidRPr="004B552A">
        <w:t xml:space="preserve"> </w:t>
      </w:r>
      <w:proofErr w:type="spellStart"/>
      <w:r w:rsidRPr="004B552A">
        <w:t>of</w:t>
      </w:r>
      <w:proofErr w:type="spellEnd"/>
      <w:r w:rsidRPr="004B552A">
        <w:t xml:space="preserve"> </w:t>
      </w:r>
      <w:proofErr w:type="spellStart"/>
      <w:r w:rsidRPr="004B552A">
        <w:t>Reasoned</w:t>
      </w:r>
      <w:proofErr w:type="spellEnd"/>
      <w:r w:rsidRPr="004B552A">
        <w:t xml:space="preserve"> </w:t>
      </w:r>
      <w:proofErr w:type="spellStart"/>
      <w:r w:rsidRPr="004B552A">
        <w:t>Action</w:t>
      </w:r>
      <w:proofErr w:type="spellEnd"/>
      <w:r w:rsidRPr="004B552A">
        <w:t xml:space="preserve">) in predpostavlja, da je odločitev nekoga za sprejetje tehnologije praviloma določena s kognitivnim procesom </w:t>
      </w:r>
      <w:r>
        <w:t>in</w:t>
      </w:r>
      <w:r w:rsidRPr="004B552A">
        <w:t xml:space="preserve"> si prizadeva zadovoljiti nosilca ali </w:t>
      </w:r>
      <w:proofErr w:type="spellStart"/>
      <w:r w:rsidRPr="004B552A">
        <w:t>maksimizirati</w:t>
      </w:r>
      <w:proofErr w:type="spellEnd"/>
      <w:r w:rsidRPr="004B552A">
        <w:t xml:space="preserve"> uporabnost tehnologije. Izhaja iz psihološke teorije, ki pojasnjuje, da vedenje uporabnika računalnika temelji na prepričanju, naravnanosti, nameri in odnosu do uporabniškega vedenja. TAM se uporablja za preučevanje in merjenje dejavnikov, ki vplivajo na odločitve o tem, ali nekdo sprejme ali zavrne informacijsko tehnologijo (</w:t>
      </w:r>
      <w:proofErr w:type="spellStart"/>
      <w:r w:rsidRPr="004B552A">
        <w:t>Harryanto</w:t>
      </w:r>
      <w:proofErr w:type="spellEnd"/>
      <w:r w:rsidRPr="004B552A">
        <w:t xml:space="preserve"> i</w:t>
      </w:r>
      <w:r w:rsidR="00193E63">
        <w:t xml:space="preserve">n </w:t>
      </w:r>
      <w:proofErr w:type="spellStart"/>
      <w:r w:rsidR="00193E63">
        <w:t>Ahmar</w:t>
      </w:r>
      <w:proofErr w:type="spellEnd"/>
      <w:r w:rsidRPr="004B552A">
        <w:t xml:space="preserve">, </w:t>
      </w:r>
      <w:r w:rsidR="00193E63" w:rsidRPr="004B552A">
        <w:t>201</w:t>
      </w:r>
      <w:r w:rsidR="00193E63">
        <w:t>9</w:t>
      </w:r>
      <w:r w:rsidRPr="004B552A">
        <w:t>).</w:t>
      </w:r>
    </w:p>
    <w:p w14:paraId="7633CF4F" w14:textId="0E74D4EA" w:rsidR="00452731" w:rsidRPr="004B552A" w:rsidRDefault="00452731" w:rsidP="00D87703">
      <w:pPr>
        <w:pStyle w:val="Besedilo"/>
      </w:pPr>
      <w:r w:rsidRPr="004B552A">
        <w:t xml:space="preserve">Na sliki 18 vidimo glavne elemente modela TAM, ki so zaznana </w:t>
      </w:r>
      <w:r>
        <w:t>preprostost</w:t>
      </w:r>
      <w:r w:rsidRPr="004B552A">
        <w:t xml:space="preserve"> uporabe, zaznana uporabnost in namera za uporabo. Zaznana </w:t>
      </w:r>
      <w:r>
        <w:t>preprostost</w:t>
      </w:r>
      <w:r w:rsidRPr="004B552A">
        <w:t xml:space="preserve"> uporabe je opredeljena kot obseg, do katerega oseba verjame, da je sistem preprost za uporabo. Če oseba verjame, da je sistem </w:t>
      </w:r>
      <w:r>
        <w:t>preprost</w:t>
      </w:r>
      <w:r w:rsidRPr="004B552A">
        <w:t xml:space="preserve"> za uporabo, ga bo uporablja</w:t>
      </w:r>
      <w:r>
        <w:t>la</w:t>
      </w:r>
      <w:r w:rsidRPr="004B552A">
        <w:t xml:space="preserve">, in obratno. Zaznana uporabnost je opredeljena kot merilo, s katerim se verjame, da bo uporaba </w:t>
      </w:r>
      <w:r w:rsidRPr="004B552A">
        <w:lastRenderedPageBreak/>
        <w:t>tehnologije koristila uporabniku. Namera za uporabo nam pove, kakšna je možnost, da uporabnik uporabi rešitev (</w:t>
      </w:r>
      <w:proofErr w:type="spellStart"/>
      <w:r w:rsidRPr="004B552A">
        <w:t>Harryanto</w:t>
      </w:r>
      <w:proofErr w:type="spellEnd"/>
      <w:r w:rsidRPr="004B552A">
        <w:t xml:space="preserve"> </w:t>
      </w:r>
      <w:r w:rsidR="00193E63" w:rsidRPr="004B552A">
        <w:t>i</w:t>
      </w:r>
      <w:r w:rsidR="00193E63">
        <w:t xml:space="preserve">n </w:t>
      </w:r>
      <w:proofErr w:type="spellStart"/>
      <w:r w:rsidR="00193E63">
        <w:t>Ahmar</w:t>
      </w:r>
      <w:proofErr w:type="spellEnd"/>
      <w:r w:rsidR="00193E63" w:rsidRPr="004B552A">
        <w:t>, 201</w:t>
      </w:r>
      <w:r w:rsidR="00193E63">
        <w:t>9</w:t>
      </w:r>
      <w:r w:rsidRPr="004B552A">
        <w:t>).</w:t>
      </w:r>
    </w:p>
    <w:p w14:paraId="3CA4FBAA" w14:textId="15E57CCE" w:rsidR="00452731" w:rsidRPr="00781B24" w:rsidRDefault="00452731" w:rsidP="00D400D1">
      <w:pPr>
        <w:pStyle w:val="Napis"/>
        <w:rPr>
          <w:i/>
          <w:iCs/>
        </w:rPr>
      </w:pPr>
      <w:bookmarkStart w:id="99" w:name="_Toc161211367"/>
      <w:r w:rsidRPr="00781B24">
        <w:t xml:space="preserve">Slika </w:t>
      </w:r>
      <w:r>
        <w:fldChar w:fldCharType="begin"/>
      </w:r>
      <w:r>
        <w:instrText xml:space="preserve"> SEQ Slika \* ARABIC </w:instrText>
      </w:r>
      <w:r>
        <w:fldChar w:fldCharType="separate"/>
      </w:r>
      <w:r w:rsidR="00A64536">
        <w:rPr>
          <w:noProof/>
        </w:rPr>
        <w:t>18</w:t>
      </w:r>
      <w:r>
        <w:rPr>
          <w:noProof/>
        </w:rPr>
        <w:fldChar w:fldCharType="end"/>
      </w:r>
      <w:r w:rsidRPr="00781B24">
        <w:t>: Elementi modela TAM</w:t>
      </w:r>
      <w:bookmarkEnd w:id="99"/>
    </w:p>
    <w:p w14:paraId="20578D3D" w14:textId="77777777" w:rsidR="00452731" w:rsidRPr="004B552A" w:rsidRDefault="00452731" w:rsidP="00D87703">
      <w:pPr>
        <w:pStyle w:val="Brezrazmikov"/>
        <w:jc w:val="center"/>
      </w:pPr>
      <w:r w:rsidRPr="004B552A">
        <w:rPr>
          <w:noProof/>
          <w:lang w:eastAsia="sl-SI"/>
        </w:rPr>
        <w:drawing>
          <wp:inline distT="0" distB="0" distL="0" distR="0" wp14:anchorId="2DFAF5C3" wp14:editId="0FB307FE">
            <wp:extent cx="5009524" cy="2295238"/>
            <wp:effectExtent l="0" t="0" r="635" b="0"/>
            <wp:docPr id="1597234707" name="Slika 1" descr="Slika, ki vsebuje besede krog,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234707" name="Slika 1" descr="Slika, ki vsebuje besede krog, diagram, vrstica&#10;&#10;Opis je samodejno ustvarjen"/>
                    <pic:cNvPicPr/>
                  </pic:nvPicPr>
                  <pic:blipFill>
                    <a:blip r:embed="rId34"/>
                    <a:stretch>
                      <a:fillRect/>
                    </a:stretch>
                  </pic:blipFill>
                  <pic:spPr>
                    <a:xfrm>
                      <a:off x="0" y="0"/>
                      <a:ext cx="5009524" cy="2295238"/>
                    </a:xfrm>
                    <a:prstGeom prst="rect">
                      <a:avLst/>
                    </a:prstGeom>
                  </pic:spPr>
                </pic:pic>
              </a:graphicData>
            </a:graphic>
          </wp:inline>
        </w:drawing>
      </w:r>
    </w:p>
    <w:p w14:paraId="59D226E3" w14:textId="7BF12AF7" w:rsidR="00452731" w:rsidRPr="00781B24" w:rsidRDefault="00452731" w:rsidP="00D87703">
      <w:pPr>
        <w:pStyle w:val="Vir"/>
      </w:pPr>
      <w:r w:rsidRPr="00781B24">
        <w:t xml:space="preserve">Vir: lasten, povzeto po </w:t>
      </w:r>
      <w:proofErr w:type="spellStart"/>
      <w:r w:rsidRPr="00781B24">
        <w:t>Harryanto</w:t>
      </w:r>
      <w:proofErr w:type="spellEnd"/>
      <w:r w:rsidRPr="00781B24">
        <w:t xml:space="preserve"> </w:t>
      </w:r>
      <w:r w:rsidR="00193E63" w:rsidRPr="00193E63">
        <w:t xml:space="preserve">in </w:t>
      </w:r>
      <w:proofErr w:type="spellStart"/>
      <w:r w:rsidR="00193E63" w:rsidRPr="00193E63">
        <w:t>Ahmar</w:t>
      </w:r>
      <w:proofErr w:type="spellEnd"/>
      <w:r w:rsidR="00193E63" w:rsidRPr="00193E63">
        <w:t xml:space="preserve"> </w:t>
      </w:r>
      <w:r w:rsidR="0047235A">
        <w:t>(</w:t>
      </w:r>
      <w:r w:rsidR="00193E63" w:rsidRPr="00193E63">
        <w:t>2019</w:t>
      </w:r>
      <w:r w:rsidRPr="00781B24">
        <w:t>).</w:t>
      </w:r>
    </w:p>
    <w:p w14:paraId="6E2AC879" w14:textId="77777777" w:rsidR="00452731" w:rsidRPr="004B552A" w:rsidRDefault="00452731" w:rsidP="00D87703">
      <w:pPr>
        <w:pStyle w:val="Besedilo"/>
      </w:pPr>
      <w:r w:rsidRPr="004B552A">
        <w:t>V testiranje smo vključili osem državljanov Slovenije, od tega je eden starejši od šestdeset, dva sta v starostni skupini med štirideset in šestdeset, ostali so mlajši od štirideset</w:t>
      </w:r>
      <w:r>
        <w:t xml:space="preserve"> let</w:t>
      </w:r>
      <w:r w:rsidRPr="004B552A">
        <w:t xml:space="preserve">. Okvirne starosti uporabnikov vključujemo, ker starost testnih uporabnikov lahko vpliva na njihovo zaznano </w:t>
      </w:r>
      <w:r>
        <w:t>preprostost</w:t>
      </w:r>
      <w:r w:rsidRPr="004B552A">
        <w:t xml:space="preserve"> uporabe.</w:t>
      </w:r>
    </w:p>
    <w:p w14:paraId="7A59CD61" w14:textId="77777777" w:rsidR="00452731" w:rsidRPr="004B552A" w:rsidRDefault="00452731" w:rsidP="00D87703">
      <w:pPr>
        <w:pStyle w:val="Besedilo"/>
      </w:pPr>
      <w:r w:rsidRPr="004B552A">
        <w:t xml:space="preserve">Testne uporabnike smo najprej seznanili z namenom in </w:t>
      </w:r>
      <w:r>
        <w:t xml:space="preserve">s </w:t>
      </w:r>
      <w:r w:rsidRPr="004B552A">
        <w:t xml:space="preserve">potekom testiranja. Vsak testni uporabnik si je med testiranjem ogledal nekaj divjih odlagališč, opravil registracijo in prijavo </w:t>
      </w:r>
      <w:r>
        <w:t>ter</w:t>
      </w:r>
      <w:r w:rsidRPr="004B552A">
        <w:t xml:space="preserve"> dodal novo divje odlagališče. Nato smo jih postavil</w:t>
      </w:r>
      <w:r>
        <w:t>i</w:t>
      </w:r>
      <w:r w:rsidRPr="004B552A">
        <w:t xml:space="preserve"> še v vlogo administratorja in jim dali nalogo, naj svoja na novo dodana divja odlagališča potrdijo. Po opravljenem testiranju aplikacije so izpolnili še vprašalnik TAM</w:t>
      </w:r>
      <w:r>
        <w:t>.</w:t>
      </w:r>
      <w:r w:rsidRPr="004B552A">
        <w:t xml:space="preserve"> </w:t>
      </w:r>
      <w:r>
        <w:t>O</w:t>
      </w:r>
      <w:r w:rsidRPr="004B552A">
        <w:t xml:space="preserve">dgovori so bili podani na </w:t>
      </w:r>
      <w:proofErr w:type="spellStart"/>
      <w:r w:rsidRPr="004B552A">
        <w:t>sedemstopenjski</w:t>
      </w:r>
      <w:proofErr w:type="spellEnd"/>
      <w:r w:rsidRPr="004B552A">
        <w:t xml:space="preserve"> </w:t>
      </w:r>
      <w:proofErr w:type="spellStart"/>
      <w:r w:rsidRPr="004B552A">
        <w:t>Likertovi</w:t>
      </w:r>
      <w:proofErr w:type="spellEnd"/>
      <w:r w:rsidRPr="004B552A">
        <w:t xml:space="preserve"> lestvici, </w:t>
      </w:r>
      <w:r>
        <w:t>pri čemer</w:t>
      </w:r>
      <w:r w:rsidRPr="004B552A">
        <w:t xml:space="preserve"> 1 prestavlja najnižjo</w:t>
      </w:r>
      <w:r>
        <w:t xml:space="preserve"> in</w:t>
      </w:r>
      <w:r w:rsidRPr="004B552A">
        <w:t xml:space="preserve"> 7 najvišjo oceno. Nato smo za vsako trditev izračunali povprečno vrednost</w:t>
      </w:r>
      <w:r>
        <w:t>,</w:t>
      </w:r>
      <w:r w:rsidRPr="004B552A">
        <w:t xml:space="preserve"> navedeno v tabeli 3.</w:t>
      </w:r>
    </w:p>
    <w:p w14:paraId="6228F327" w14:textId="0B3A33D0" w:rsidR="00452731" w:rsidRPr="00781B24" w:rsidRDefault="00452731" w:rsidP="00D400D1">
      <w:pPr>
        <w:pStyle w:val="Napis"/>
        <w:rPr>
          <w:i/>
          <w:iCs/>
        </w:rPr>
      </w:pPr>
      <w:bookmarkStart w:id="100" w:name="_Toc161211375"/>
      <w:r w:rsidRPr="00781B24">
        <w:t xml:space="preserve">Tabela </w:t>
      </w:r>
      <w:r>
        <w:fldChar w:fldCharType="begin"/>
      </w:r>
      <w:r>
        <w:instrText xml:space="preserve"> SEQ Tabela \* ARABIC </w:instrText>
      </w:r>
      <w:r>
        <w:fldChar w:fldCharType="separate"/>
      </w:r>
      <w:r w:rsidR="00A64536">
        <w:rPr>
          <w:noProof/>
        </w:rPr>
        <w:t>3</w:t>
      </w:r>
      <w:r>
        <w:rPr>
          <w:noProof/>
        </w:rPr>
        <w:fldChar w:fldCharType="end"/>
      </w:r>
      <w:r w:rsidRPr="00781B24">
        <w:t>: Rezultati vprašalnika TAM</w:t>
      </w:r>
      <w:bookmarkEnd w:id="100"/>
    </w:p>
    <w:tbl>
      <w:tblPr>
        <w:tblStyle w:val="Tabelamrea"/>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0"/>
        <w:gridCol w:w="2090"/>
      </w:tblGrid>
      <w:tr w:rsidR="00452731" w:rsidRPr="004B552A" w14:paraId="677C1055" w14:textId="77777777" w:rsidTr="00D87703">
        <w:trPr>
          <w:jc w:val="center"/>
        </w:trPr>
        <w:tc>
          <w:tcPr>
            <w:tcW w:w="3848" w:type="pct"/>
            <w:tcBorders>
              <w:top w:val="single" w:sz="12" w:space="0" w:color="auto"/>
              <w:bottom w:val="single" w:sz="4" w:space="0" w:color="auto"/>
            </w:tcBorders>
          </w:tcPr>
          <w:p w14:paraId="5805152E" w14:textId="77777777" w:rsidR="00452731" w:rsidRPr="00D87703" w:rsidRDefault="00452731" w:rsidP="009A1307">
            <w:pPr>
              <w:pStyle w:val="Brezrazmikov"/>
              <w:rPr>
                <w:b/>
                <w:bCs/>
                <w:sz w:val="22"/>
                <w:szCs w:val="20"/>
              </w:rPr>
            </w:pPr>
            <w:r w:rsidRPr="00D87703">
              <w:rPr>
                <w:b/>
                <w:bCs/>
                <w:sz w:val="22"/>
                <w:szCs w:val="20"/>
              </w:rPr>
              <w:t>Trditve</w:t>
            </w:r>
          </w:p>
        </w:tc>
        <w:tc>
          <w:tcPr>
            <w:tcW w:w="1152" w:type="pct"/>
            <w:tcBorders>
              <w:top w:val="single" w:sz="12" w:space="0" w:color="auto"/>
              <w:bottom w:val="single" w:sz="4" w:space="0" w:color="auto"/>
            </w:tcBorders>
          </w:tcPr>
          <w:p w14:paraId="560A62C5" w14:textId="77777777" w:rsidR="00452731" w:rsidRPr="00D87703" w:rsidRDefault="00452731" w:rsidP="009A1307">
            <w:pPr>
              <w:pStyle w:val="Brezrazmikov"/>
              <w:rPr>
                <w:b/>
                <w:bCs/>
                <w:sz w:val="22"/>
                <w:szCs w:val="20"/>
              </w:rPr>
            </w:pPr>
            <w:r w:rsidRPr="00D87703">
              <w:rPr>
                <w:b/>
                <w:bCs/>
                <w:sz w:val="22"/>
                <w:szCs w:val="20"/>
              </w:rPr>
              <w:t>Povprečni rezultat</w:t>
            </w:r>
          </w:p>
        </w:tc>
      </w:tr>
      <w:tr w:rsidR="00452731" w:rsidRPr="004B552A" w14:paraId="186238AE" w14:textId="77777777" w:rsidTr="00D87703">
        <w:trPr>
          <w:jc w:val="center"/>
        </w:trPr>
        <w:tc>
          <w:tcPr>
            <w:tcW w:w="3848" w:type="pct"/>
            <w:tcBorders>
              <w:top w:val="single" w:sz="12" w:space="0" w:color="auto"/>
            </w:tcBorders>
          </w:tcPr>
          <w:p w14:paraId="1D8B74E2" w14:textId="77777777" w:rsidR="00452731" w:rsidRPr="00D87703" w:rsidRDefault="00452731" w:rsidP="009A1307">
            <w:pPr>
              <w:pStyle w:val="Brezrazmikov"/>
              <w:rPr>
                <w:b/>
                <w:bCs/>
                <w:sz w:val="22"/>
                <w:szCs w:val="20"/>
              </w:rPr>
            </w:pPr>
            <w:r w:rsidRPr="00D87703">
              <w:rPr>
                <w:b/>
                <w:bCs/>
                <w:sz w:val="22"/>
                <w:szCs w:val="20"/>
              </w:rPr>
              <w:t>Zaznana uporabnost</w:t>
            </w:r>
          </w:p>
        </w:tc>
        <w:tc>
          <w:tcPr>
            <w:tcW w:w="1152" w:type="pct"/>
            <w:tcBorders>
              <w:top w:val="single" w:sz="12" w:space="0" w:color="auto"/>
            </w:tcBorders>
          </w:tcPr>
          <w:p w14:paraId="0A0FBA14" w14:textId="77777777" w:rsidR="00452731" w:rsidRPr="00D87703" w:rsidRDefault="00452731" w:rsidP="009A1307">
            <w:pPr>
              <w:pStyle w:val="Brezrazmikov"/>
              <w:rPr>
                <w:b/>
                <w:bCs/>
                <w:sz w:val="22"/>
                <w:szCs w:val="20"/>
              </w:rPr>
            </w:pPr>
          </w:p>
        </w:tc>
      </w:tr>
      <w:tr w:rsidR="00452731" w:rsidRPr="004B552A" w14:paraId="136892AB" w14:textId="77777777" w:rsidTr="00D87703">
        <w:trPr>
          <w:jc w:val="center"/>
        </w:trPr>
        <w:tc>
          <w:tcPr>
            <w:tcW w:w="3848" w:type="pct"/>
          </w:tcPr>
          <w:p w14:paraId="0B253385" w14:textId="77777777" w:rsidR="00452731" w:rsidRPr="00D87703" w:rsidRDefault="00452731" w:rsidP="009A1307">
            <w:pPr>
              <w:pStyle w:val="Brezrazmikov"/>
              <w:rPr>
                <w:sz w:val="22"/>
                <w:szCs w:val="20"/>
              </w:rPr>
            </w:pPr>
            <w:r w:rsidRPr="00D87703">
              <w:rPr>
                <w:sz w:val="22"/>
                <w:szCs w:val="20"/>
              </w:rPr>
              <w:t>S to rešitvijo lahko pridobim vse informacije o divjih odlagališčih.</w:t>
            </w:r>
          </w:p>
        </w:tc>
        <w:tc>
          <w:tcPr>
            <w:tcW w:w="1152" w:type="pct"/>
          </w:tcPr>
          <w:p w14:paraId="2D3633A9" w14:textId="77777777" w:rsidR="00452731" w:rsidRPr="00D87703" w:rsidRDefault="00452731" w:rsidP="009A1307">
            <w:pPr>
              <w:pStyle w:val="Brezrazmikov"/>
              <w:rPr>
                <w:sz w:val="22"/>
                <w:szCs w:val="20"/>
              </w:rPr>
            </w:pPr>
            <w:r w:rsidRPr="00D87703">
              <w:rPr>
                <w:sz w:val="22"/>
                <w:szCs w:val="20"/>
              </w:rPr>
              <w:t>5,8</w:t>
            </w:r>
          </w:p>
        </w:tc>
      </w:tr>
      <w:tr w:rsidR="00452731" w:rsidRPr="004B552A" w14:paraId="1BEF45EF" w14:textId="77777777" w:rsidTr="00D87703">
        <w:trPr>
          <w:jc w:val="center"/>
        </w:trPr>
        <w:tc>
          <w:tcPr>
            <w:tcW w:w="3848" w:type="pct"/>
          </w:tcPr>
          <w:p w14:paraId="2DCF6D68" w14:textId="77777777" w:rsidR="00452731" w:rsidRPr="00D87703" w:rsidRDefault="00452731" w:rsidP="009A1307">
            <w:pPr>
              <w:pStyle w:val="Brezrazmikov"/>
              <w:rPr>
                <w:sz w:val="22"/>
                <w:szCs w:val="20"/>
              </w:rPr>
            </w:pPr>
            <w:r w:rsidRPr="00D87703">
              <w:rPr>
                <w:sz w:val="22"/>
                <w:szCs w:val="20"/>
              </w:rPr>
              <w:t>S to rešitvijo lažje dostopam do informacij o divjih odlagališčih.</w:t>
            </w:r>
          </w:p>
        </w:tc>
        <w:tc>
          <w:tcPr>
            <w:tcW w:w="1152" w:type="pct"/>
          </w:tcPr>
          <w:p w14:paraId="09A50CF8" w14:textId="77777777" w:rsidR="00452731" w:rsidRPr="00D87703" w:rsidRDefault="00452731" w:rsidP="009A1307">
            <w:pPr>
              <w:pStyle w:val="Brezrazmikov"/>
              <w:rPr>
                <w:sz w:val="22"/>
                <w:szCs w:val="20"/>
              </w:rPr>
            </w:pPr>
            <w:r w:rsidRPr="00D87703">
              <w:rPr>
                <w:sz w:val="22"/>
                <w:szCs w:val="20"/>
              </w:rPr>
              <w:t>6,1</w:t>
            </w:r>
          </w:p>
        </w:tc>
      </w:tr>
      <w:tr w:rsidR="00452731" w:rsidRPr="004B552A" w14:paraId="32591CE9" w14:textId="77777777" w:rsidTr="00D87703">
        <w:trPr>
          <w:jc w:val="center"/>
        </w:trPr>
        <w:tc>
          <w:tcPr>
            <w:tcW w:w="3848" w:type="pct"/>
          </w:tcPr>
          <w:p w14:paraId="455AB25F" w14:textId="77777777" w:rsidR="00452731" w:rsidRPr="00D87703" w:rsidRDefault="00452731" w:rsidP="009A1307">
            <w:pPr>
              <w:pStyle w:val="Brezrazmikov"/>
              <w:rPr>
                <w:sz w:val="22"/>
                <w:szCs w:val="20"/>
              </w:rPr>
            </w:pPr>
            <w:r w:rsidRPr="00D87703">
              <w:rPr>
                <w:sz w:val="22"/>
                <w:szCs w:val="20"/>
              </w:rPr>
              <w:t>Ta rešitev mi omogoča lažjo prijavo divjega odlagališča.</w:t>
            </w:r>
          </w:p>
        </w:tc>
        <w:tc>
          <w:tcPr>
            <w:tcW w:w="1152" w:type="pct"/>
          </w:tcPr>
          <w:p w14:paraId="4379CA77" w14:textId="77777777" w:rsidR="00452731" w:rsidRPr="00D87703" w:rsidRDefault="00452731" w:rsidP="009A1307">
            <w:pPr>
              <w:pStyle w:val="Brezrazmikov"/>
              <w:rPr>
                <w:sz w:val="22"/>
                <w:szCs w:val="20"/>
              </w:rPr>
            </w:pPr>
            <w:r w:rsidRPr="00D87703">
              <w:rPr>
                <w:sz w:val="22"/>
                <w:szCs w:val="20"/>
              </w:rPr>
              <w:t>5,8</w:t>
            </w:r>
          </w:p>
        </w:tc>
      </w:tr>
      <w:tr w:rsidR="00452731" w:rsidRPr="004B552A" w14:paraId="5A3020FD" w14:textId="77777777" w:rsidTr="00D87703">
        <w:trPr>
          <w:jc w:val="center"/>
        </w:trPr>
        <w:tc>
          <w:tcPr>
            <w:tcW w:w="3848" w:type="pct"/>
          </w:tcPr>
          <w:p w14:paraId="1FB6DCC8" w14:textId="77777777" w:rsidR="00452731" w:rsidRPr="00D87703" w:rsidRDefault="00452731" w:rsidP="009A1307">
            <w:pPr>
              <w:pStyle w:val="Brezrazmikov"/>
              <w:rPr>
                <w:sz w:val="22"/>
                <w:szCs w:val="20"/>
              </w:rPr>
            </w:pPr>
            <w:r w:rsidRPr="00D87703">
              <w:rPr>
                <w:sz w:val="22"/>
                <w:szCs w:val="20"/>
              </w:rPr>
              <w:t>Ta rešitev mi omogoča hitrejšo prijavo divjega odlagališča.</w:t>
            </w:r>
          </w:p>
        </w:tc>
        <w:tc>
          <w:tcPr>
            <w:tcW w:w="1152" w:type="pct"/>
          </w:tcPr>
          <w:p w14:paraId="454098BB" w14:textId="77777777" w:rsidR="00452731" w:rsidRPr="00D87703" w:rsidRDefault="00452731" w:rsidP="009A1307">
            <w:pPr>
              <w:pStyle w:val="Brezrazmikov"/>
              <w:rPr>
                <w:sz w:val="22"/>
                <w:szCs w:val="20"/>
              </w:rPr>
            </w:pPr>
            <w:r w:rsidRPr="00D87703">
              <w:rPr>
                <w:sz w:val="22"/>
                <w:szCs w:val="20"/>
              </w:rPr>
              <w:t>6,4</w:t>
            </w:r>
          </w:p>
        </w:tc>
      </w:tr>
      <w:tr w:rsidR="00452731" w:rsidRPr="004B552A" w14:paraId="218CEB69" w14:textId="77777777" w:rsidTr="00D87703">
        <w:trPr>
          <w:jc w:val="center"/>
        </w:trPr>
        <w:tc>
          <w:tcPr>
            <w:tcW w:w="3848" w:type="pct"/>
          </w:tcPr>
          <w:p w14:paraId="036E68B3" w14:textId="77777777" w:rsidR="00452731" w:rsidRPr="00D87703" w:rsidRDefault="00452731" w:rsidP="009A1307">
            <w:pPr>
              <w:pStyle w:val="Brezrazmikov"/>
              <w:rPr>
                <w:sz w:val="22"/>
                <w:szCs w:val="20"/>
              </w:rPr>
            </w:pPr>
            <w:r w:rsidRPr="00D87703">
              <w:rPr>
                <w:sz w:val="22"/>
                <w:szCs w:val="20"/>
              </w:rPr>
              <w:t>Ta rešitev bi izboljšala mojo izkušnjo pri prijavi divjega odlagališča.</w:t>
            </w:r>
          </w:p>
        </w:tc>
        <w:tc>
          <w:tcPr>
            <w:tcW w:w="1152" w:type="pct"/>
          </w:tcPr>
          <w:p w14:paraId="3DB345E3" w14:textId="77777777" w:rsidR="00452731" w:rsidRPr="00D87703" w:rsidRDefault="00452731" w:rsidP="009A1307">
            <w:pPr>
              <w:pStyle w:val="Brezrazmikov"/>
              <w:rPr>
                <w:sz w:val="22"/>
                <w:szCs w:val="20"/>
              </w:rPr>
            </w:pPr>
            <w:r w:rsidRPr="00D87703">
              <w:rPr>
                <w:sz w:val="22"/>
                <w:szCs w:val="20"/>
              </w:rPr>
              <w:t>5.5</w:t>
            </w:r>
          </w:p>
        </w:tc>
      </w:tr>
      <w:tr w:rsidR="00452731" w:rsidRPr="004B552A" w14:paraId="52AC8D94" w14:textId="77777777" w:rsidTr="00D87703">
        <w:trPr>
          <w:jc w:val="center"/>
        </w:trPr>
        <w:tc>
          <w:tcPr>
            <w:tcW w:w="3848" w:type="pct"/>
          </w:tcPr>
          <w:p w14:paraId="362FDBBC" w14:textId="77777777" w:rsidR="00452731" w:rsidRPr="00D87703" w:rsidRDefault="00452731" w:rsidP="009A1307">
            <w:pPr>
              <w:pStyle w:val="Brezrazmikov"/>
              <w:rPr>
                <w:sz w:val="22"/>
                <w:szCs w:val="20"/>
              </w:rPr>
            </w:pPr>
            <w:r w:rsidRPr="00D87703">
              <w:rPr>
                <w:sz w:val="22"/>
                <w:szCs w:val="20"/>
              </w:rPr>
              <w:t>Ta rešitev je uporabna za reševanje problematike divjih odlagališč.</w:t>
            </w:r>
          </w:p>
        </w:tc>
        <w:tc>
          <w:tcPr>
            <w:tcW w:w="1152" w:type="pct"/>
          </w:tcPr>
          <w:p w14:paraId="650D84CD" w14:textId="77777777" w:rsidR="00452731" w:rsidRPr="00D87703" w:rsidRDefault="00452731" w:rsidP="009A1307">
            <w:pPr>
              <w:pStyle w:val="Brezrazmikov"/>
              <w:rPr>
                <w:sz w:val="22"/>
                <w:szCs w:val="20"/>
              </w:rPr>
            </w:pPr>
            <w:r w:rsidRPr="00D87703">
              <w:rPr>
                <w:sz w:val="22"/>
                <w:szCs w:val="20"/>
              </w:rPr>
              <w:t>5</w:t>
            </w:r>
          </w:p>
        </w:tc>
      </w:tr>
      <w:tr w:rsidR="00452731" w:rsidRPr="004B552A" w14:paraId="7054BED4" w14:textId="77777777" w:rsidTr="00D87703">
        <w:trPr>
          <w:jc w:val="center"/>
        </w:trPr>
        <w:tc>
          <w:tcPr>
            <w:tcW w:w="3848" w:type="pct"/>
          </w:tcPr>
          <w:p w14:paraId="40C05031" w14:textId="77777777" w:rsidR="00452731" w:rsidRPr="00D87703" w:rsidRDefault="00452731" w:rsidP="009A1307">
            <w:pPr>
              <w:pStyle w:val="Brezrazmikov"/>
              <w:rPr>
                <w:b/>
                <w:bCs/>
                <w:sz w:val="22"/>
                <w:szCs w:val="20"/>
              </w:rPr>
            </w:pPr>
            <w:r w:rsidRPr="00D87703">
              <w:rPr>
                <w:b/>
                <w:bCs/>
                <w:sz w:val="22"/>
                <w:szCs w:val="20"/>
              </w:rPr>
              <w:t>Zaznana preprostost uporabe</w:t>
            </w:r>
          </w:p>
        </w:tc>
        <w:tc>
          <w:tcPr>
            <w:tcW w:w="1152" w:type="pct"/>
          </w:tcPr>
          <w:p w14:paraId="2CD13115" w14:textId="77777777" w:rsidR="00452731" w:rsidRPr="00D87703" w:rsidRDefault="00452731" w:rsidP="009A1307">
            <w:pPr>
              <w:pStyle w:val="Brezrazmikov"/>
              <w:rPr>
                <w:b/>
                <w:bCs/>
                <w:sz w:val="22"/>
                <w:szCs w:val="20"/>
              </w:rPr>
            </w:pPr>
          </w:p>
        </w:tc>
      </w:tr>
      <w:tr w:rsidR="00452731" w:rsidRPr="004B552A" w14:paraId="1639F51E" w14:textId="77777777" w:rsidTr="00D87703">
        <w:trPr>
          <w:jc w:val="center"/>
        </w:trPr>
        <w:tc>
          <w:tcPr>
            <w:tcW w:w="3848" w:type="pct"/>
          </w:tcPr>
          <w:p w14:paraId="7E29C0CD" w14:textId="77777777" w:rsidR="00452731" w:rsidRPr="00D87703" w:rsidRDefault="00452731" w:rsidP="009A1307">
            <w:pPr>
              <w:pStyle w:val="Brezrazmikov"/>
              <w:rPr>
                <w:sz w:val="22"/>
                <w:szCs w:val="20"/>
              </w:rPr>
            </w:pPr>
            <w:r w:rsidRPr="00D87703">
              <w:rPr>
                <w:sz w:val="22"/>
                <w:szCs w:val="20"/>
              </w:rPr>
              <w:t>Učenje uporabe te rešitve bi bilo zame preprosto.</w:t>
            </w:r>
          </w:p>
        </w:tc>
        <w:tc>
          <w:tcPr>
            <w:tcW w:w="1152" w:type="pct"/>
          </w:tcPr>
          <w:p w14:paraId="22D666FE" w14:textId="77777777" w:rsidR="00452731" w:rsidRPr="00D87703" w:rsidRDefault="00452731" w:rsidP="009A1307">
            <w:pPr>
              <w:pStyle w:val="Brezrazmikov"/>
              <w:rPr>
                <w:sz w:val="22"/>
                <w:szCs w:val="20"/>
              </w:rPr>
            </w:pPr>
            <w:r w:rsidRPr="00D87703">
              <w:rPr>
                <w:sz w:val="22"/>
                <w:szCs w:val="20"/>
              </w:rPr>
              <w:t>6,4</w:t>
            </w:r>
          </w:p>
        </w:tc>
      </w:tr>
      <w:tr w:rsidR="00452731" w:rsidRPr="004B552A" w14:paraId="6720340E" w14:textId="77777777" w:rsidTr="00D87703">
        <w:trPr>
          <w:jc w:val="center"/>
        </w:trPr>
        <w:tc>
          <w:tcPr>
            <w:tcW w:w="3848" w:type="pct"/>
          </w:tcPr>
          <w:p w14:paraId="487D4761" w14:textId="77777777" w:rsidR="00452731" w:rsidRPr="00D87703" w:rsidRDefault="00452731" w:rsidP="009A1307">
            <w:pPr>
              <w:pStyle w:val="Brezrazmikov"/>
              <w:rPr>
                <w:sz w:val="22"/>
                <w:szCs w:val="20"/>
              </w:rPr>
            </w:pPr>
            <w:r w:rsidRPr="00D87703">
              <w:rPr>
                <w:sz w:val="22"/>
                <w:szCs w:val="20"/>
              </w:rPr>
              <w:lastRenderedPageBreak/>
              <w:t>Menim, da je preprosto doseči, da rešitev stori to, kar hočem.</w:t>
            </w:r>
          </w:p>
        </w:tc>
        <w:tc>
          <w:tcPr>
            <w:tcW w:w="1152" w:type="pct"/>
          </w:tcPr>
          <w:p w14:paraId="09283905" w14:textId="77777777" w:rsidR="00452731" w:rsidRPr="00D87703" w:rsidRDefault="00452731" w:rsidP="009A1307">
            <w:pPr>
              <w:pStyle w:val="Brezrazmikov"/>
              <w:rPr>
                <w:sz w:val="22"/>
                <w:szCs w:val="20"/>
              </w:rPr>
            </w:pPr>
            <w:r w:rsidRPr="00D87703">
              <w:rPr>
                <w:sz w:val="22"/>
                <w:szCs w:val="20"/>
              </w:rPr>
              <w:t>6,1</w:t>
            </w:r>
          </w:p>
        </w:tc>
      </w:tr>
      <w:tr w:rsidR="00452731" w:rsidRPr="004B552A" w14:paraId="38E6CCE6" w14:textId="77777777" w:rsidTr="00D87703">
        <w:trPr>
          <w:jc w:val="center"/>
        </w:trPr>
        <w:tc>
          <w:tcPr>
            <w:tcW w:w="3848" w:type="pct"/>
          </w:tcPr>
          <w:p w14:paraId="5979E29D" w14:textId="77777777" w:rsidR="00452731" w:rsidRPr="00D87703" w:rsidRDefault="00452731" w:rsidP="009A1307">
            <w:pPr>
              <w:pStyle w:val="Brezrazmikov"/>
              <w:rPr>
                <w:sz w:val="22"/>
                <w:szCs w:val="20"/>
              </w:rPr>
            </w:pPr>
            <w:r w:rsidRPr="00D87703">
              <w:rPr>
                <w:sz w:val="22"/>
                <w:szCs w:val="20"/>
              </w:rPr>
              <w:t>Menim, da je rešitev jasna in razumljiva.</w:t>
            </w:r>
          </w:p>
        </w:tc>
        <w:tc>
          <w:tcPr>
            <w:tcW w:w="1152" w:type="pct"/>
          </w:tcPr>
          <w:p w14:paraId="33F77F99" w14:textId="77777777" w:rsidR="00452731" w:rsidRPr="00D87703" w:rsidRDefault="00452731" w:rsidP="009A1307">
            <w:pPr>
              <w:pStyle w:val="Brezrazmikov"/>
              <w:rPr>
                <w:sz w:val="22"/>
                <w:szCs w:val="20"/>
              </w:rPr>
            </w:pPr>
            <w:r w:rsidRPr="00D87703">
              <w:rPr>
                <w:sz w:val="22"/>
                <w:szCs w:val="20"/>
              </w:rPr>
              <w:t>5,8</w:t>
            </w:r>
          </w:p>
        </w:tc>
      </w:tr>
      <w:tr w:rsidR="00452731" w:rsidRPr="004B552A" w14:paraId="0D64BFD3" w14:textId="77777777" w:rsidTr="00D87703">
        <w:trPr>
          <w:jc w:val="center"/>
        </w:trPr>
        <w:tc>
          <w:tcPr>
            <w:tcW w:w="3848" w:type="pct"/>
          </w:tcPr>
          <w:p w14:paraId="094F75DD" w14:textId="77777777" w:rsidR="00452731" w:rsidRPr="00D87703" w:rsidRDefault="00452731" w:rsidP="009A1307">
            <w:pPr>
              <w:pStyle w:val="Brezrazmikov"/>
              <w:rPr>
                <w:sz w:val="22"/>
                <w:szCs w:val="20"/>
              </w:rPr>
            </w:pPr>
            <w:r w:rsidRPr="00D87703">
              <w:rPr>
                <w:sz w:val="22"/>
                <w:szCs w:val="20"/>
              </w:rPr>
              <w:t>Rešitev je prijazna in preprosta za uporabo.</w:t>
            </w:r>
          </w:p>
        </w:tc>
        <w:tc>
          <w:tcPr>
            <w:tcW w:w="1152" w:type="pct"/>
          </w:tcPr>
          <w:p w14:paraId="48695EC0" w14:textId="77777777" w:rsidR="00452731" w:rsidRPr="00D87703" w:rsidRDefault="00452731" w:rsidP="009A1307">
            <w:pPr>
              <w:pStyle w:val="Brezrazmikov"/>
              <w:rPr>
                <w:sz w:val="22"/>
                <w:szCs w:val="20"/>
              </w:rPr>
            </w:pPr>
            <w:r w:rsidRPr="00D87703">
              <w:rPr>
                <w:sz w:val="22"/>
                <w:szCs w:val="20"/>
              </w:rPr>
              <w:t>5,6</w:t>
            </w:r>
          </w:p>
        </w:tc>
      </w:tr>
      <w:tr w:rsidR="00452731" w:rsidRPr="0083294A" w14:paraId="4503EFF0" w14:textId="77777777" w:rsidTr="00D87703">
        <w:trPr>
          <w:jc w:val="center"/>
        </w:trPr>
        <w:tc>
          <w:tcPr>
            <w:tcW w:w="3848" w:type="pct"/>
          </w:tcPr>
          <w:p w14:paraId="6D1FAD7C" w14:textId="77777777" w:rsidR="00452731" w:rsidRPr="00D87703" w:rsidRDefault="00452731" w:rsidP="009A1307">
            <w:pPr>
              <w:pStyle w:val="Brezrazmikov"/>
              <w:rPr>
                <w:b/>
                <w:bCs/>
                <w:sz w:val="22"/>
                <w:szCs w:val="20"/>
              </w:rPr>
            </w:pPr>
            <w:r w:rsidRPr="00D87703">
              <w:rPr>
                <w:b/>
                <w:bCs/>
                <w:sz w:val="22"/>
                <w:szCs w:val="20"/>
              </w:rPr>
              <w:t>Namera za uporabo</w:t>
            </w:r>
          </w:p>
        </w:tc>
        <w:tc>
          <w:tcPr>
            <w:tcW w:w="1152" w:type="pct"/>
          </w:tcPr>
          <w:p w14:paraId="734F51D9" w14:textId="77777777" w:rsidR="00452731" w:rsidRPr="00D87703" w:rsidRDefault="00452731" w:rsidP="009A1307">
            <w:pPr>
              <w:pStyle w:val="Brezrazmikov"/>
              <w:rPr>
                <w:b/>
                <w:bCs/>
                <w:sz w:val="22"/>
                <w:szCs w:val="20"/>
              </w:rPr>
            </w:pPr>
          </w:p>
        </w:tc>
      </w:tr>
      <w:tr w:rsidR="00452731" w:rsidRPr="004B552A" w14:paraId="3FB0A1FD" w14:textId="77777777" w:rsidTr="00D87703">
        <w:trPr>
          <w:jc w:val="center"/>
        </w:trPr>
        <w:tc>
          <w:tcPr>
            <w:tcW w:w="3848" w:type="pct"/>
          </w:tcPr>
          <w:p w14:paraId="431898A3" w14:textId="77777777" w:rsidR="00452731" w:rsidRPr="00D87703" w:rsidRDefault="00452731" w:rsidP="009A1307">
            <w:pPr>
              <w:pStyle w:val="Brezrazmikov"/>
              <w:rPr>
                <w:sz w:val="22"/>
                <w:szCs w:val="20"/>
              </w:rPr>
            </w:pPr>
            <w:r w:rsidRPr="00D87703">
              <w:rPr>
                <w:sz w:val="22"/>
                <w:szCs w:val="20"/>
              </w:rPr>
              <w:t>Če bi želel informacije o divjih odlagališčih, bi uporabil to rešitev.</w:t>
            </w:r>
          </w:p>
        </w:tc>
        <w:tc>
          <w:tcPr>
            <w:tcW w:w="1152" w:type="pct"/>
          </w:tcPr>
          <w:p w14:paraId="21A485E0" w14:textId="77777777" w:rsidR="00452731" w:rsidRPr="00D87703" w:rsidRDefault="00452731" w:rsidP="009A1307">
            <w:pPr>
              <w:pStyle w:val="Brezrazmikov"/>
              <w:rPr>
                <w:sz w:val="22"/>
                <w:szCs w:val="20"/>
              </w:rPr>
            </w:pPr>
            <w:r w:rsidRPr="00D87703">
              <w:rPr>
                <w:sz w:val="22"/>
                <w:szCs w:val="20"/>
              </w:rPr>
              <w:t>6</w:t>
            </w:r>
          </w:p>
        </w:tc>
      </w:tr>
      <w:tr w:rsidR="00452731" w:rsidRPr="004B552A" w14:paraId="5AAB39C8" w14:textId="77777777" w:rsidTr="00D87703">
        <w:trPr>
          <w:jc w:val="center"/>
        </w:trPr>
        <w:tc>
          <w:tcPr>
            <w:tcW w:w="3848" w:type="pct"/>
            <w:tcBorders>
              <w:bottom w:val="single" w:sz="12" w:space="0" w:color="auto"/>
            </w:tcBorders>
          </w:tcPr>
          <w:p w14:paraId="764348EA" w14:textId="77777777" w:rsidR="00452731" w:rsidRPr="00D87703" w:rsidRDefault="00452731" w:rsidP="009A1307">
            <w:pPr>
              <w:pStyle w:val="Brezrazmikov"/>
              <w:rPr>
                <w:sz w:val="22"/>
                <w:szCs w:val="20"/>
              </w:rPr>
            </w:pPr>
            <w:r w:rsidRPr="00D87703">
              <w:rPr>
                <w:sz w:val="22"/>
                <w:szCs w:val="20"/>
              </w:rPr>
              <w:t>Če bi želel opraviti prijavo divjega odlagališča, bi v prihodnosti izbral to rešitev.</w:t>
            </w:r>
          </w:p>
        </w:tc>
        <w:tc>
          <w:tcPr>
            <w:tcW w:w="1152" w:type="pct"/>
            <w:tcBorders>
              <w:bottom w:val="single" w:sz="12" w:space="0" w:color="auto"/>
            </w:tcBorders>
          </w:tcPr>
          <w:p w14:paraId="0E512954" w14:textId="77777777" w:rsidR="00452731" w:rsidRPr="00D87703" w:rsidRDefault="00452731" w:rsidP="009A1307">
            <w:pPr>
              <w:pStyle w:val="Brezrazmikov"/>
              <w:rPr>
                <w:sz w:val="22"/>
                <w:szCs w:val="20"/>
              </w:rPr>
            </w:pPr>
            <w:r w:rsidRPr="00D87703">
              <w:rPr>
                <w:sz w:val="22"/>
                <w:szCs w:val="20"/>
              </w:rPr>
              <w:t>5,4</w:t>
            </w:r>
          </w:p>
        </w:tc>
      </w:tr>
    </w:tbl>
    <w:p w14:paraId="75D48552" w14:textId="77777777" w:rsidR="00452731" w:rsidRPr="00781B24" w:rsidRDefault="00452731" w:rsidP="00D87703">
      <w:pPr>
        <w:pStyle w:val="Vir"/>
      </w:pPr>
      <w:r w:rsidRPr="00781B24">
        <w:t>Vir: lasten</w:t>
      </w:r>
    </w:p>
    <w:p w14:paraId="750B888E" w14:textId="77777777" w:rsidR="00452731" w:rsidRPr="004B552A" w:rsidRDefault="00452731" w:rsidP="00D87703">
      <w:pPr>
        <w:pStyle w:val="Besedilo"/>
      </w:pPr>
      <w:r w:rsidRPr="004B552A">
        <w:t xml:space="preserve">Iz rezultatov lahko vidimo, da bi večina testnih uporabnikov izbrala to rešitev za prijavo divjega odlagališča, če bi to nameravali narediti. Vsi elementi modela TAM so za to rešitev nad vrednostjo 3,5, </w:t>
      </w:r>
      <w:r>
        <w:t>kar</w:t>
      </w:r>
      <w:r w:rsidRPr="004B552A">
        <w:t xml:space="preserve"> potrjuje postavljeno hipotezo, ki pravi, da je možen razvoj informacijske rešitve, ki bi uporabnikom omogočala označevanje in sledenje stanja divjih odlagališč v Sloveniji. </w:t>
      </w:r>
    </w:p>
    <w:p w14:paraId="5682B3D5" w14:textId="77777777" w:rsidR="00452731" w:rsidRPr="004B552A" w:rsidRDefault="00452731" w:rsidP="00D87703">
      <w:pPr>
        <w:pStyle w:val="Besedilo"/>
      </w:pPr>
      <w:r w:rsidRPr="004B552A">
        <w:t xml:space="preserve">Med testiranjem spletna aplikacija testnim uporabnikom ni </w:t>
      </w:r>
      <w:r>
        <w:t>povzročala</w:t>
      </w:r>
      <w:r w:rsidRPr="004B552A">
        <w:t xml:space="preserve"> težav in nihče ni potreboval pomoči pri uporabi. </w:t>
      </w:r>
      <w:r>
        <w:t>S</w:t>
      </w:r>
      <w:r w:rsidRPr="004B552A">
        <w:t xml:space="preserve"> funkcionalnostmi aplikacije so bili večinoma zadovoljni, </w:t>
      </w:r>
      <w:r>
        <w:t>vendar so</w:t>
      </w:r>
      <w:r w:rsidRPr="004B552A">
        <w:t xml:space="preserve"> komentirali, da bi želeli več možnosti za filtriranje divjih odlagališč, na primer po občinah ali regijah. Komentirali so tudi, da bi si želeli, kot uporabnik brez statusa administratorja</w:t>
      </w:r>
      <w:r>
        <w:t>,</w:t>
      </w:r>
      <w:r w:rsidRPr="004B552A">
        <w:t xml:space="preserve"> imeti možnost urejanja divjega odlagališča, ki so ga </w:t>
      </w:r>
      <w:r>
        <w:t>sami</w:t>
      </w:r>
      <w:r w:rsidRPr="004B552A">
        <w:t xml:space="preserve"> dodali. </w:t>
      </w:r>
      <w:r>
        <w:t>V</w:t>
      </w:r>
      <w:r w:rsidRPr="004B552A">
        <w:t xml:space="preserve">elikokrat </w:t>
      </w:r>
      <w:r>
        <w:t xml:space="preserve">se namreč lahko </w:t>
      </w:r>
      <w:r w:rsidRPr="004B552A">
        <w:t xml:space="preserve">zgodi, da </w:t>
      </w:r>
      <w:r>
        <w:t xml:space="preserve">se </w:t>
      </w:r>
      <w:r w:rsidRPr="004B552A">
        <w:t>pri vnašanju informacij zmotimo ali pridobimo več informacij o divjem odlagališču, ki jih potem ne more</w:t>
      </w:r>
      <w:r>
        <w:t>m</w:t>
      </w:r>
      <w:r w:rsidRPr="004B552A">
        <w:t xml:space="preserve">o dodati. To bi tudi olajšalo delo administratorjev, saj bi bilo potrebno manj popravkov pred potrditvijo divjega odlagališča. Pri testiranju funkcionalnosti administratorja so si uporabniki želeli, da bi obstajal gumb za spremembo statusa odlagališča, kar bi olajšalo delo administratorjev pri potrjevanju divjih odlagališč, saj trenutno morajo odpreti urejevalnik odlagališča, tam najti potrditveno polje, ga spremeniti, </w:t>
      </w:r>
      <w:r>
        <w:t xml:space="preserve">se </w:t>
      </w:r>
      <w:r w:rsidRPr="004B552A">
        <w:t xml:space="preserve">nato  premakniti do konca obrazca in tam </w:t>
      </w:r>
      <w:r>
        <w:t>klikniti</w:t>
      </w:r>
      <w:r w:rsidRPr="004B552A">
        <w:t xml:space="preserve"> </w:t>
      </w:r>
      <w:r>
        <w:t>S</w:t>
      </w:r>
      <w:r w:rsidRPr="004B552A">
        <w:t>hrani. Postopek se jim je zdel nepotrebno dolg, če ne želiš spremeniti podatkov o odlagališču, ampak le status odlagališča.</w:t>
      </w:r>
    </w:p>
    <w:p w14:paraId="5A70E407" w14:textId="6E0A30F3" w:rsidR="00452731" w:rsidRPr="004B552A" w:rsidRDefault="00452731" w:rsidP="00D87703">
      <w:pPr>
        <w:pStyle w:val="Besedilo"/>
      </w:pPr>
      <w:r w:rsidRPr="004B552A">
        <w:t>Razvita rešitev je torej primerna kot eden od pristopov k naslavljanju problematike divjih odlagališč. Veliko ljudi ne prijavlja divjih odlagališč, ker ne ve</w:t>
      </w:r>
      <w:r>
        <w:t>do,</w:t>
      </w:r>
      <w:r w:rsidRPr="004B552A">
        <w:t xml:space="preserve"> kako</w:t>
      </w:r>
      <w:r>
        <w:t>,</w:t>
      </w:r>
      <w:r w:rsidRPr="004B552A">
        <w:t xml:space="preserve"> ali se jim preprosto zdi, da je postopek prijave preveč zapleten. Na spletni strani je postopek poenostavljen, da lahko uporabnik prijavi lokacijo odlagališča s pomanjkljivimi podatki. Potem administratorji to prijavo preverijo in potrdijo divje odlagališče, tako da gre nekdo na lokacijo in preveri stanje. S tem preveri</w:t>
      </w:r>
      <w:r>
        <w:t>,</w:t>
      </w:r>
      <w:r w:rsidRPr="004B552A">
        <w:t xml:space="preserve"> ali odlagališče res obstaja</w:t>
      </w:r>
      <w:r>
        <w:t>,</w:t>
      </w:r>
      <w:r w:rsidRPr="004B552A">
        <w:t xml:space="preserve"> in dopolni podatke o odlagališču, če je to potrebno. Ko administrator potrdi odlagališče </w:t>
      </w:r>
      <w:r>
        <w:t>in</w:t>
      </w:r>
      <w:r w:rsidRPr="004B552A">
        <w:t xml:space="preserve"> sistem pošlje prijavo s podatki pristojnem</w:t>
      </w:r>
      <w:r>
        <w:t>u</w:t>
      </w:r>
      <w:r w:rsidRPr="004B552A">
        <w:t xml:space="preserve"> inšpektoratu. Rešitev ni popolna, saj je treba preverjati lokacije prijavljenih divjih odlagališč na terenu. Rešitev le pripomore k temu, da se prijavi več divjih odlagališč kot zdaj. Ljudje seveda lahko prijavljajo tudi lažna odlagališča in v tem primeru bi rešitev zelo hitro nehala delovati, saj se administratorjem ne</w:t>
      </w:r>
      <w:r>
        <w:t xml:space="preserve"> </w:t>
      </w:r>
      <w:r w:rsidRPr="004B552A">
        <w:t>bi splačalo hoditi po terenu, če bi bila večina prijav lažnih. Rešitev se torej zanaša na korektno uporabo.</w:t>
      </w:r>
      <w:r w:rsidR="00521405">
        <w:br w:type="page"/>
      </w:r>
    </w:p>
    <w:p w14:paraId="1ACBEA72" w14:textId="77777777" w:rsidR="00452731" w:rsidRPr="006931D9" w:rsidRDefault="00452731" w:rsidP="006931D9">
      <w:pPr>
        <w:pStyle w:val="Naslov1"/>
      </w:pPr>
      <w:bookmarkStart w:id="101" w:name="_Toc161145066"/>
      <w:bookmarkStart w:id="102" w:name="_Toc161247307"/>
      <w:r w:rsidRPr="006931D9">
        <w:lastRenderedPageBreak/>
        <w:t>ZAKLJUČEK</w:t>
      </w:r>
      <w:bookmarkEnd w:id="101"/>
      <w:bookmarkEnd w:id="102"/>
    </w:p>
    <w:p w14:paraId="1BEDCF63" w14:textId="77777777" w:rsidR="00452731" w:rsidRPr="004B552A" w:rsidRDefault="00452731" w:rsidP="00D87703">
      <w:pPr>
        <w:pStyle w:val="Besedilo"/>
      </w:pPr>
      <w:r w:rsidRPr="004B552A">
        <w:t>V tem diplomskem delu smo razvili informacijsko rešitev, ki uporabnikom omogoča prijavo divjih odlagališč in ogled stanja divjih odlagališč v Sloveniji. Stanje in število divjih odlagališč v Sloveniji se v zadnjih desetih letih ni</w:t>
      </w:r>
      <w:r>
        <w:t>sta</w:t>
      </w:r>
      <w:r w:rsidRPr="004B552A">
        <w:t xml:space="preserve"> veliko spremenil</w:t>
      </w:r>
      <w:r>
        <w:t>i</w:t>
      </w:r>
      <w:r w:rsidRPr="004B552A">
        <w:t>. To pomeni, da v Sloveniji nastane na leto približno toliko divjih odlagališč, kot jih počistimo. Divja odlagališča najpogosteje nastanejo, ker je odpadke lažje ali cenejše odvreči v naravo, kot jih peljati na zbirna mesta. Večinoma je za večjo količino odpadkov</w:t>
      </w:r>
      <w:r>
        <w:t>,</w:t>
      </w:r>
      <w:r w:rsidRPr="004B552A">
        <w:t xml:space="preserve"> pripeljanih na zbirno mesto</w:t>
      </w:r>
      <w:r>
        <w:t>,</w:t>
      </w:r>
      <w:r w:rsidRPr="004B552A">
        <w:t xml:space="preserve"> </w:t>
      </w:r>
      <w:r>
        <w:t>treba</w:t>
      </w:r>
      <w:r w:rsidRPr="004B552A">
        <w:t xml:space="preserve"> plačati, </w:t>
      </w:r>
      <w:r>
        <w:t>kar</w:t>
      </w:r>
      <w:r w:rsidRPr="004B552A">
        <w:t xml:space="preserve"> povzroči večjo stopnjo odlaganja odpadkov na divja odlagališča ravno pri tistih osebah in podjetjih, ki imajo največ odpadkov. Država bi za zmanjšanje števila divjih odlagališč morala poostriti kazni za nedovoljeno odlaganje odpadkov, narediti zbirna mesta dostopn</w:t>
      </w:r>
      <w:r>
        <w:t>ejša</w:t>
      </w:r>
      <w:r w:rsidRPr="004B552A">
        <w:t xml:space="preserve"> in zmanjšati stroške odlaganja odpadkov za večje količine. Poleg večjega števila zbirnih mest za smeti so potrebni tudi daljši obratovalni časi, saj </w:t>
      </w:r>
      <w:r>
        <w:t>lahko</w:t>
      </w:r>
      <w:r w:rsidRPr="004B552A">
        <w:t xml:space="preserve"> v primeru, da zbirno mesto ne obratuje</w:t>
      </w:r>
      <w:r>
        <w:t>,</w:t>
      </w:r>
      <w:r w:rsidRPr="004B552A">
        <w:t xml:space="preserve"> pride do nezakonitega odlaganja.</w:t>
      </w:r>
    </w:p>
    <w:p w14:paraId="0D39D6BE" w14:textId="549634BE" w:rsidR="00452731" w:rsidRPr="004B552A" w:rsidRDefault="00452731" w:rsidP="00D87703">
      <w:pPr>
        <w:pStyle w:val="Besedilo"/>
      </w:pPr>
      <w:r>
        <w:t xml:space="preserve">Divja odlagališča lahko prijavimo na </w:t>
      </w:r>
      <w:r w:rsidR="00613BB6">
        <w:t>I</w:t>
      </w:r>
      <w:r>
        <w:t xml:space="preserve">nšpektorat za okolje in energijo. V primeru, da prijavljeno divje odlagališče pade pod pristojnost </w:t>
      </w:r>
      <w:r w:rsidR="00C6776A">
        <w:t>I</w:t>
      </w:r>
      <w:r>
        <w:t xml:space="preserve">nšpektorata za naravne vire in prostor, bo našo prijavo tja preusmeril </w:t>
      </w:r>
      <w:r w:rsidR="00C6776A">
        <w:t>I</w:t>
      </w:r>
      <w:r>
        <w:t>nšpektorat za okolje in energijo. Prijava divjega odlagališča je možna tudi po neuradni poti, ki je preprostejša. To prijavo lahko opravimo na spletni strani nepridobitne organizacije Ekologi brez meja.</w:t>
      </w:r>
    </w:p>
    <w:p w14:paraId="7EEFFF53" w14:textId="77777777" w:rsidR="00452731" w:rsidRPr="004B552A" w:rsidRDefault="00452731" w:rsidP="00D87703">
      <w:pPr>
        <w:pStyle w:val="Besedilo"/>
      </w:pPr>
      <w:r w:rsidRPr="004B552A">
        <w:t>Po prijavi divjega odlagališča kriv</w:t>
      </w:r>
      <w:r>
        <w:t>ca</w:t>
      </w:r>
      <w:r w:rsidRPr="004B552A">
        <w:t xml:space="preserve"> zelo pogosto ne </w:t>
      </w:r>
      <w:r>
        <w:t>odkrijejo</w:t>
      </w:r>
      <w:r w:rsidRPr="004B552A">
        <w:t>, saj ga je zelo težko najti, če ne odlaga smeti na divje odlagališče v rednem intervalu. V primeru, da krivec ne najde</w:t>
      </w:r>
      <w:r>
        <w:t>jo,</w:t>
      </w:r>
      <w:r w:rsidRPr="004B552A">
        <w:t xml:space="preserve"> nihče ne plača za sanacijo divjega odlagališča. Stroške sanacije pogosto krije lokalna skupnost. V Sloveniji ravnanje z odpadki ureja Zakon o varstvu okolja (ZVO-2) in je usklajen s pravnimi akti Evropske unije. Na podlagi zakona so bili sprejeti števil</w:t>
      </w:r>
      <w:r>
        <w:t>n</w:t>
      </w:r>
      <w:r w:rsidRPr="004B552A">
        <w:t xml:space="preserve">i podzakonski predpisi, ki določajo ukrepe za varstvo okolja, spremljanje stanja okolja, javne storitve za varstvo okolja in </w:t>
      </w:r>
      <w:proofErr w:type="spellStart"/>
      <w:r w:rsidRPr="004B552A">
        <w:t>okoljske</w:t>
      </w:r>
      <w:proofErr w:type="spellEnd"/>
      <w:r w:rsidRPr="004B552A">
        <w:t xml:space="preserve"> dajatve. Ureja tudi civilnopravne zadeve</w:t>
      </w:r>
      <w:r>
        <w:t>,</w:t>
      </w:r>
      <w:r w:rsidRPr="004B552A">
        <w:t xml:space="preserve"> povezane z okoljem, kot so odgovornost za onesnaževanje, odškodnine, sodelovanje javnosti in druge. Direktiva Evropske unije za ravnanje z odpadki usmerja države članice v smer krožnega gospodarstva, kar pomeni čim manj smeti in čim več recikliranja ter ponovne uporabe. Slovenija je kot odgovor </w:t>
      </w:r>
      <w:r>
        <w:t xml:space="preserve">na </w:t>
      </w:r>
      <w:r w:rsidRPr="004B552A">
        <w:t>t</w:t>
      </w:r>
      <w:r>
        <w:t>o</w:t>
      </w:r>
      <w:r w:rsidRPr="004B552A">
        <w:t xml:space="preserve"> direktiv</w:t>
      </w:r>
      <w:r>
        <w:t>o</w:t>
      </w:r>
      <w:r w:rsidRPr="004B552A">
        <w:t xml:space="preserve"> sprejela resolucijo o Strategiji prostorskega razvoja Slovenije 2050, ki nas bo povedla v smer krožnega gospodarstva.</w:t>
      </w:r>
    </w:p>
    <w:p w14:paraId="58231E38" w14:textId="77777777" w:rsidR="00452731" w:rsidRPr="004B552A" w:rsidRDefault="00452731" w:rsidP="00D87703">
      <w:pPr>
        <w:pStyle w:val="Besedilo"/>
      </w:pPr>
      <w:r w:rsidRPr="004B552A">
        <w:t xml:space="preserve">Pri zasnovi svoje rešitve </w:t>
      </w:r>
      <w:r>
        <w:t>smo opredelili</w:t>
      </w:r>
      <w:r w:rsidRPr="004B552A">
        <w:t xml:space="preserve"> funkcionalne zahteve, jih opi</w:t>
      </w:r>
      <w:r>
        <w:t xml:space="preserve">sali </w:t>
      </w:r>
      <w:r w:rsidRPr="004B552A">
        <w:t>in razvrsti</w:t>
      </w:r>
      <w:r>
        <w:t xml:space="preserve">li </w:t>
      </w:r>
      <w:r w:rsidRPr="004B552A">
        <w:t>po metodi za določanje prioritet</w:t>
      </w:r>
      <w:r>
        <w:t>,</w:t>
      </w:r>
      <w:r w:rsidRPr="004B552A">
        <w:t xml:space="preserve"> imenovani »</w:t>
      </w:r>
      <w:proofErr w:type="spellStart"/>
      <w:r w:rsidRPr="004B552A">
        <w:t>MoSCoW</w:t>
      </w:r>
      <w:proofErr w:type="spellEnd"/>
      <w:r w:rsidRPr="004B552A">
        <w:t>«. Posebno pozornost smo namenil</w:t>
      </w:r>
      <w:r>
        <w:t>i</w:t>
      </w:r>
      <w:r w:rsidRPr="004B552A">
        <w:t xml:space="preserve"> tudi oblikovanju uporabniškega vmesnika, </w:t>
      </w:r>
      <w:r>
        <w:t>pri čemer</w:t>
      </w:r>
      <w:r w:rsidRPr="004B552A">
        <w:t xml:space="preserve"> smo izdelali tri zaslonske maske. Za razvoj spletne aplikacije smo uporabili </w:t>
      </w:r>
      <w:proofErr w:type="spellStart"/>
      <w:r w:rsidRPr="004B552A">
        <w:t>Angular</w:t>
      </w:r>
      <w:proofErr w:type="spellEnd"/>
      <w:r w:rsidRPr="004B552A">
        <w:t xml:space="preserve"> in </w:t>
      </w:r>
      <w:proofErr w:type="spellStart"/>
      <w:r w:rsidRPr="004B552A">
        <w:t>Spring</w:t>
      </w:r>
      <w:proofErr w:type="spellEnd"/>
      <w:r w:rsidRPr="004B552A">
        <w:t xml:space="preserve"> </w:t>
      </w:r>
      <w:proofErr w:type="spellStart"/>
      <w:r w:rsidRPr="004B552A">
        <w:t>Boot</w:t>
      </w:r>
      <w:proofErr w:type="spellEnd"/>
      <w:r w:rsidRPr="004B552A">
        <w:t xml:space="preserve">, kot čelni in zaledni del aplikacije. Podatke hranimo v podatkovni bazi </w:t>
      </w:r>
      <w:proofErr w:type="spellStart"/>
      <w:r w:rsidRPr="004B552A">
        <w:t>PostGreSQL</w:t>
      </w:r>
      <w:proofErr w:type="spellEnd"/>
      <w:r w:rsidRPr="004B552A">
        <w:t xml:space="preserve">, ki je ustrezna za hranjenje </w:t>
      </w:r>
      <w:proofErr w:type="spellStart"/>
      <w:r w:rsidRPr="004B552A">
        <w:t>geoprostorskih</w:t>
      </w:r>
      <w:proofErr w:type="spellEnd"/>
      <w:r w:rsidRPr="004B552A">
        <w:t xml:space="preserve"> podatkov. Te tehnologije smo izbral</w:t>
      </w:r>
      <w:r>
        <w:t>i</w:t>
      </w:r>
      <w:r w:rsidRPr="004B552A">
        <w:t xml:space="preserve"> zaradi velike količine </w:t>
      </w:r>
      <w:r w:rsidRPr="004B552A">
        <w:lastRenderedPageBreak/>
        <w:t>uporabnikov, kar je pomenilo, da smo lažje našli pomoč in rešitve, ko smo naletel</w:t>
      </w:r>
      <w:r>
        <w:t>i</w:t>
      </w:r>
      <w:r w:rsidRPr="004B552A">
        <w:t xml:space="preserve"> na težave pri razvoju. </w:t>
      </w:r>
      <w:r>
        <w:t>R</w:t>
      </w:r>
      <w:r w:rsidRPr="004B552A">
        <w:t xml:space="preserve">azvoj aplikacije je potekal brez večjih težav, največ težav smo imeli pri uvozu podatkov v podatkovno bazo in pri prikazu </w:t>
      </w:r>
      <w:r>
        <w:t>slednjih</w:t>
      </w:r>
      <w:r w:rsidRPr="004B552A">
        <w:t>. Aplikacija uporabnikom primarno omogoča pregled divjih odlagališč v Sloveniji na zemljevidu in prijavo novega divjega odlagališča.</w:t>
      </w:r>
    </w:p>
    <w:p w14:paraId="564B28FA" w14:textId="77777777" w:rsidR="00452731" w:rsidRPr="004B552A" w:rsidRDefault="00452731" w:rsidP="00D87703">
      <w:pPr>
        <w:pStyle w:val="Besedilo"/>
      </w:pPr>
      <w:r w:rsidRPr="004B552A">
        <w:t>Testiranje spletne aplikacije smo opravili v dveh fazah. Najprej smo s pomočjo napisanih testov testirali strežnik aplikacije. Nato smo s pomočjo priznanega TAM</w:t>
      </w:r>
      <w:r>
        <w:t>-</w:t>
      </w:r>
      <w:r w:rsidRPr="004B552A">
        <w:t xml:space="preserve">modela evalvirali rešitev. Za preverjanje hipoteze smo osmim testnim uporabnikom dali možnost testiranja uporabniškega vmesnika. Ti so po opravljenem testu izpolnili vprašalnik in iz njihovih odgovorov smo izvedeli, da je aplikacija </w:t>
      </w:r>
      <w:r>
        <w:t>preprosta</w:t>
      </w:r>
      <w:r w:rsidRPr="004B552A">
        <w:t xml:space="preserve"> za uporabo in </w:t>
      </w:r>
      <w:r>
        <w:t>je uporabna</w:t>
      </w:r>
      <w:r w:rsidRPr="004B552A">
        <w:t>, če želimo prijaviti novo divje odlagališče. Prav tako so izrazili namero, da bi rešitev uporabljali v prihodnosti. Ti odgovori so tudi potrdili našo postavljeno hipotezo.</w:t>
      </w:r>
    </w:p>
    <w:p w14:paraId="1C6FE879" w14:textId="77777777" w:rsidR="00452731" w:rsidRPr="004B552A" w:rsidRDefault="00452731" w:rsidP="00D87703">
      <w:pPr>
        <w:pStyle w:val="Besedilo"/>
      </w:pPr>
      <w:r w:rsidRPr="004B552A">
        <w:t xml:space="preserve">Informacijska rešitev predstavlja pomemben napredek pri zagotavljanju informiranosti javnosti glede divjih odlagališč in je dober temelj za nadaljnji razvoj celovitega izdelka. </w:t>
      </w:r>
      <w:r>
        <w:t>A vsekakor</w:t>
      </w:r>
      <w:r w:rsidRPr="004B552A">
        <w:t xml:space="preserve"> obstajajo priložnosti za njeno nadgradnjo, in sicer: lahko bi imela boljšo grafično podobo, podporo za prikaz spletne strani na mobilnih napravah in možnost prijave z drugimi aplikacijami (Google račun, Facebook). Spletna stran torej izpolnjuje pogoje, ki smo si jih zadali za prikaz in prijavo divjih odlagališč, vendar ni popolna. Rešitev bi najverjetneje zmanjšala število prijav divjih odlagališč na inšpekcijo </w:t>
      </w:r>
      <w:r>
        <w:t>s</w:t>
      </w:r>
      <w:r w:rsidRPr="004B552A">
        <w:t xml:space="preserve"> premalo podatki o odlagališču in s tem olajšala delo inšpektorjev.  </w:t>
      </w:r>
    </w:p>
    <w:p w14:paraId="0C3621C8" w14:textId="77777777" w:rsidR="00452731" w:rsidRPr="004B552A" w:rsidRDefault="00452731" w:rsidP="00D87703">
      <w:pPr>
        <w:pStyle w:val="Besedilo"/>
      </w:pPr>
      <w:r w:rsidRPr="004B552A">
        <w:br w:type="page"/>
      </w:r>
    </w:p>
    <w:p w14:paraId="5DFF9879" w14:textId="21CDD2A4" w:rsidR="005537D4" w:rsidRDefault="006931D9" w:rsidP="00D87703">
      <w:pPr>
        <w:pStyle w:val="Neostevilcennaslov1"/>
      </w:pPr>
      <w:bookmarkStart w:id="103" w:name="_Toc161145067"/>
      <w:bookmarkStart w:id="104" w:name="_Toc161247308"/>
      <w:r w:rsidRPr="004B552A">
        <w:lastRenderedPageBreak/>
        <w:t>LITERATURA</w:t>
      </w:r>
      <w:r w:rsidR="00452731" w:rsidRPr="004B552A">
        <w:t xml:space="preserve"> IN VIRI</w:t>
      </w:r>
      <w:bookmarkEnd w:id="103"/>
      <w:bookmarkEnd w:id="104"/>
      <w:r w:rsidR="00452731" w:rsidRPr="004B552A">
        <w:t xml:space="preserve"> </w:t>
      </w:r>
    </w:p>
    <w:p w14:paraId="03891115" w14:textId="20F76359" w:rsidR="00943957" w:rsidRDefault="005537D4" w:rsidP="008629DA">
      <w:pPr>
        <w:spacing w:after="120"/>
        <w:ind w:left="709" w:hanging="709"/>
        <w:jc w:val="left"/>
        <w:rPr>
          <w:rFonts w:cs="Arial"/>
        </w:rPr>
      </w:pPr>
      <w:bookmarkStart w:id="105" w:name="_Hlk161834586"/>
      <w:bookmarkStart w:id="106" w:name="_Hlk161210107"/>
      <w:r w:rsidRPr="008629DA">
        <w:rPr>
          <w:rFonts w:cs="Arial"/>
        </w:rPr>
        <w:t xml:space="preserve">Adobe </w:t>
      </w:r>
      <w:proofErr w:type="spellStart"/>
      <w:r w:rsidRPr="008629DA">
        <w:rPr>
          <w:rFonts w:cs="Arial"/>
        </w:rPr>
        <w:t>Inc</w:t>
      </w:r>
      <w:proofErr w:type="spellEnd"/>
      <w:r w:rsidRPr="008629DA">
        <w:rPr>
          <w:rFonts w:cs="Arial"/>
        </w:rPr>
        <w:t xml:space="preserve">. (2024). </w:t>
      </w:r>
      <w:r w:rsidRPr="008629DA">
        <w:rPr>
          <w:rFonts w:cs="Arial"/>
          <w:i/>
          <w:iCs/>
        </w:rPr>
        <w:t xml:space="preserve">Adobe General </w:t>
      </w:r>
      <w:proofErr w:type="spellStart"/>
      <w:r w:rsidRPr="008629DA">
        <w:rPr>
          <w:rFonts w:cs="Arial"/>
          <w:i/>
          <w:iCs/>
        </w:rPr>
        <w:t>Terms</w:t>
      </w:r>
      <w:proofErr w:type="spellEnd"/>
      <w:r w:rsidRPr="008629DA">
        <w:rPr>
          <w:rFonts w:cs="Arial"/>
          <w:i/>
          <w:iCs/>
        </w:rPr>
        <w:t xml:space="preserve"> </w:t>
      </w:r>
      <w:proofErr w:type="spellStart"/>
      <w:r w:rsidRPr="008629DA">
        <w:rPr>
          <w:rFonts w:cs="Arial"/>
          <w:i/>
          <w:iCs/>
        </w:rPr>
        <w:t>of</w:t>
      </w:r>
      <w:proofErr w:type="spellEnd"/>
      <w:r w:rsidRPr="008629DA">
        <w:rPr>
          <w:rFonts w:cs="Arial"/>
          <w:i/>
          <w:iCs/>
        </w:rPr>
        <w:t xml:space="preserve"> Use</w:t>
      </w:r>
      <w:r w:rsidRPr="008629DA">
        <w:rPr>
          <w:rFonts w:cs="Arial"/>
        </w:rPr>
        <w:t>.</w:t>
      </w:r>
      <w:r w:rsidR="00943957">
        <w:rPr>
          <w:rFonts w:cs="Arial"/>
        </w:rPr>
        <w:t xml:space="preserve"> </w:t>
      </w:r>
      <w:r w:rsidRPr="008629DA">
        <w:rPr>
          <w:rFonts w:cs="Arial"/>
        </w:rPr>
        <w:t>https://www.adobe.com/legal/terms.html</w:t>
      </w:r>
    </w:p>
    <w:bookmarkEnd w:id="105"/>
    <w:p w14:paraId="1F4A0C69" w14:textId="393CF00B" w:rsidR="004E6A47" w:rsidRDefault="004E6A47" w:rsidP="00D87703">
      <w:pPr>
        <w:pStyle w:val="Navadensplet"/>
        <w:spacing w:before="0" w:beforeAutospacing="0" w:after="120" w:afterAutospacing="0" w:line="288" w:lineRule="auto"/>
        <w:ind w:left="709" w:hanging="709"/>
        <w:rPr>
          <w:rFonts w:ascii="Arial" w:hAnsi="Arial" w:cs="Arial"/>
        </w:rPr>
      </w:pPr>
      <w:r w:rsidRPr="004B552A">
        <w:rPr>
          <w:rFonts w:ascii="Arial" w:hAnsi="Arial" w:cs="Arial"/>
        </w:rPr>
        <w:t xml:space="preserve">Akram, R., </w:t>
      </w:r>
      <w:proofErr w:type="spellStart"/>
      <w:r w:rsidRPr="004B552A">
        <w:rPr>
          <w:rFonts w:ascii="Arial" w:hAnsi="Arial" w:cs="Arial"/>
        </w:rPr>
        <w:t>Natasha</w:t>
      </w:r>
      <w:proofErr w:type="spellEnd"/>
      <w:r w:rsidRPr="004B552A">
        <w:rPr>
          <w:rFonts w:ascii="Arial" w:hAnsi="Arial" w:cs="Arial"/>
        </w:rPr>
        <w:t xml:space="preserve">, </w:t>
      </w:r>
      <w:proofErr w:type="spellStart"/>
      <w:r w:rsidRPr="004B552A">
        <w:rPr>
          <w:rFonts w:ascii="Arial" w:hAnsi="Arial" w:cs="Arial"/>
        </w:rPr>
        <w:t>Fahad</w:t>
      </w:r>
      <w:proofErr w:type="spellEnd"/>
      <w:r w:rsidRPr="004B552A">
        <w:rPr>
          <w:rFonts w:ascii="Arial" w:hAnsi="Arial" w:cs="Arial"/>
        </w:rPr>
        <w:t xml:space="preserve">, S., </w:t>
      </w:r>
      <w:proofErr w:type="spellStart"/>
      <w:r w:rsidRPr="004B552A">
        <w:rPr>
          <w:rFonts w:ascii="Arial" w:hAnsi="Arial" w:cs="Arial"/>
        </w:rPr>
        <w:t>Hashmi</w:t>
      </w:r>
      <w:proofErr w:type="spellEnd"/>
      <w:r w:rsidRPr="004B552A">
        <w:rPr>
          <w:rFonts w:ascii="Arial" w:hAnsi="Arial" w:cs="Arial"/>
        </w:rPr>
        <w:t xml:space="preserve">, M. Z., </w:t>
      </w:r>
      <w:proofErr w:type="spellStart"/>
      <w:r w:rsidRPr="004B552A">
        <w:rPr>
          <w:rFonts w:ascii="Arial" w:hAnsi="Arial" w:cs="Arial"/>
        </w:rPr>
        <w:t>Wahid</w:t>
      </w:r>
      <w:proofErr w:type="spellEnd"/>
      <w:r w:rsidRPr="004B552A">
        <w:rPr>
          <w:rFonts w:ascii="Arial" w:hAnsi="Arial" w:cs="Arial"/>
        </w:rPr>
        <w:t xml:space="preserve">, A., </w:t>
      </w:r>
      <w:proofErr w:type="spellStart"/>
      <w:r w:rsidRPr="004B552A">
        <w:rPr>
          <w:rFonts w:ascii="Arial" w:hAnsi="Arial" w:cs="Arial"/>
        </w:rPr>
        <w:t>Adnan</w:t>
      </w:r>
      <w:proofErr w:type="spellEnd"/>
      <w:r w:rsidRPr="004B552A">
        <w:rPr>
          <w:rFonts w:ascii="Arial" w:hAnsi="Arial" w:cs="Arial"/>
        </w:rPr>
        <w:t xml:space="preserve">, M., </w:t>
      </w:r>
      <w:proofErr w:type="spellStart"/>
      <w:r w:rsidRPr="004B552A">
        <w:rPr>
          <w:rFonts w:ascii="Arial" w:hAnsi="Arial" w:cs="Arial"/>
        </w:rPr>
        <w:t>Mubeen</w:t>
      </w:r>
      <w:proofErr w:type="spellEnd"/>
      <w:r w:rsidRPr="004B552A">
        <w:rPr>
          <w:rFonts w:ascii="Arial" w:hAnsi="Arial" w:cs="Arial"/>
        </w:rPr>
        <w:t xml:space="preserve">, M., Khan, N., </w:t>
      </w:r>
      <w:proofErr w:type="spellStart"/>
      <w:r w:rsidRPr="004B552A">
        <w:rPr>
          <w:rFonts w:ascii="Arial" w:hAnsi="Arial" w:cs="Arial"/>
        </w:rPr>
        <w:t>Rehmani</w:t>
      </w:r>
      <w:proofErr w:type="spellEnd"/>
      <w:r w:rsidRPr="004B552A">
        <w:rPr>
          <w:rFonts w:ascii="Arial" w:hAnsi="Arial" w:cs="Arial"/>
        </w:rPr>
        <w:t xml:space="preserve">, M. I. A., </w:t>
      </w:r>
      <w:proofErr w:type="spellStart"/>
      <w:r w:rsidRPr="004B552A">
        <w:rPr>
          <w:rFonts w:ascii="Arial" w:hAnsi="Arial" w:cs="Arial"/>
        </w:rPr>
        <w:t>Awais</w:t>
      </w:r>
      <w:proofErr w:type="spellEnd"/>
      <w:r w:rsidRPr="004B552A">
        <w:rPr>
          <w:rFonts w:ascii="Arial" w:hAnsi="Arial" w:cs="Arial"/>
        </w:rPr>
        <w:t xml:space="preserve">, M., </w:t>
      </w:r>
      <w:proofErr w:type="spellStart"/>
      <w:r w:rsidRPr="004B552A">
        <w:rPr>
          <w:rFonts w:ascii="Arial" w:hAnsi="Arial" w:cs="Arial"/>
        </w:rPr>
        <w:t>Abbas</w:t>
      </w:r>
      <w:proofErr w:type="spellEnd"/>
      <w:r w:rsidRPr="004B552A">
        <w:rPr>
          <w:rFonts w:ascii="Arial" w:hAnsi="Arial" w:cs="Arial"/>
        </w:rPr>
        <w:t xml:space="preserve">, M., </w:t>
      </w:r>
      <w:proofErr w:type="spellStart"/>
      <w:r w:rsidRPr="004B552A">
        <w:rPr>
          <w:rFonts w:ascii="Arial" w:hAnsi="Arial" w:cs="Arial"/>
        </w:rPr>
        <w:t>Shahzad</w:t>
      </w:r>
      <w:proofErr w:type="spellEnd"/>
      <w:r w:rsidRPr="004B552A">
        <w:rPr>
          <w:rFonts w:ascii="Arial" w:hAnsi="Arial" w:cs="Arial"/>
        </w:rPr>
        <w:t xml:space="preserve">, K., </w:t>
      </w:r>
      <w:proofErr w:type="spellStart"/>
      <w:r w:rsidRPr="004B552A">
        <w:rPr>
          <w:rFonts w:ascii="Arial" w:hAnsi="Arial" w:cs="Arial"/>
        </w:rPr>
        <w:t>Ahmad</w:t>
      </w:r>
      <w:proofErr w:type="spellEnd"/>
      <w:r w:rsidRPr="004B552A">
        <w:rPr>
          <w:rFonts w:ascii="Arial" w:hAnsi="Arial" w:cs="Arial"/>
        </w:rPr>
        <w:t xml:space="preserve">, S., </w:t>
      </w:r>
      <w:proofErr w:type="spellStart"/>
      <w:r w:rsidRPr="004B552A">
        <w:rPr>
          <w:rFonts w:ascii="Arial" w:hAnsi="Arial" w:cs="Arial"/>
        </w:rPr>
        <w:t>Hammad</w:t>
      </w:r>
      <w:proofErr w:type="spellEnd"/>
      <w:r w:rsidRPr="004B552A">
        <w:rPr>
          <w:rFonts w:ascii="Arial" w:hAnsi="Arial" w:cs="Arial"/>
        </w:rPr>
        <w:t>, H. M.</w:t>
      </w:r>
      <w:r w:rsidR="006931D9">
        <w:rPr>
          <w:rFonts w:ascii="Arial" w:hAnsi="Arial" w:cs="Arial"/>
        </w:rPr>
        <w:t xml:space="preserve"> in</w:t>
      </w:r>
      <w:r w:rsidRPr="004B552A">
        <w:rPr>
          <w:rFonts w:ascii="Arial" w:hAnsi="Arial" w:cs="Arial"/>
        </w:rPr>
        <w:t xml:space="preserve"> </w:t>
      </w:r>
      <w:proofErr w:type="spellStart"/>
      <w:r w:rsidRPr="004B552A">
        <w:rPr>
          <w:rFonts w:ascii="Arial" w:hAnsi="Arial" w:cs="Arial"/>
        </w:rPr>
        <w:t>Nasim</w:t>
      </w:r>
      <w:proofErr w:type="spellEnd"/>
      <w:r w:rsidRPr="004B552A">
        <w:rPr>
          <w:rFonts w:ascii="Arial" w:hAnsi="Arial" w:cs="Arial"/>
        </w:rPr>
        <w:t xml:space="preserve">, W. (2019). </w:t>
      </w:r>
      <w:proofErr w:type="spellStart"/>
      <w:r w:rsidRPr="004B552A">
        <w:rPr>
          <w:rFonts w:ascii="Arial" w:hAnsi="Arial" w:cs="Arial"/>
        </w:rPr>
        <w:t>Trends</w:t>
      </w:r>
      <w:proofErr w:type="spellEnd"/>
      <w:r w:rsidRPr="004B552A">
        <w:rPr>
          <w:rFonts w:ascii="Arial" w:hAnsi="Arial" w:cs="Arial"/>
        </w:rPr>
        <w:t xml:space="preserve"> </w:t>
      </w:r>
      <w:proofErr w:type="spellStart"/>
      <w:r w:rsidRPr="004B552A">
        <w:rPr>
          <w:rFonts w:ascii="Arial" w:hAnsi="Arial" w:cs="Arial"/>
        </w:rPr>
        <w:t>of</w:t>
      </w:r>
      <w:proofErr w:type="spellEnd"/>
      <w:r w:rsidRPr="004B552A">
        <w:rPr>
          <w:rFonts w:ascii="Arial" w:hAnsi="Arial" w:cs="Arial"/>
        </w:rPr>
        <w:t xml:space="preserve"> </w:t>
      </w:r>
      <w:proofErr w:type="spellStart"/>
      <w:r w:rsidRPr="004B552A">
        <w:rPr>
          <w:rFonts w:ascii="Arial" w:hAnsi="Arial" w:cs="Arial"/>
        </w:rPr>
        <w:t>electronic</w:t>
      </w:r>
      <w:proofErr w:type="spellEnd"/>
      <w:r w:rsidRPr="004B552A">
        <w:rPr>
          <w:rFonts w:ascii="Arial" w:hAnsi="Arial" w:cs="Arial"/>
        </w:rPr>
        <w:t xml:space="preserve"> </w:t>
      </w:r>
      <w:proofErr w:type="spellStart"/>
      <w:r w:rsidRPr="004B552A">
        <w:rPr>
          <w:rFonts w:ascii="Arial" w:hAnsi="Arial" w:cs="Arial"/>
        </w:rPr>
        <w:t>waste</w:t>
      </w:r>
      <w:proofErr w:type="spellEnd"/>
      <w:r w:rsidRPr="004B552A">
        <w:rPr>
          <w:rFonts w:ascii="Arial" w:hAnsi="Arial" w:cs="Arial"/>
        </w:rPr>
        <w:t xml:space="preserve"> </w:t>
      </w:r>
      <w:proofErr w:type="spellStart"/>
      <w:r w:rsidRPr="004B552A">
        <w:rPr>
          <w:rFonts w:ascii="Arial" w:hAnsi="Arial" w:cs="Arial"/>
        </w:rPr>
        <w:t>pollution</w:t>
      </w:r>
      <w:proofErr w:type="spellEnd"/>
      <w:r w:rsidRPr="004B552A">
        <w:rPr>
          <w:rFonts w:ascii="Arial" w:hAnsi="Arial" w:cs="Arial"/>
        </w:rPr>
        <w:t xml:space="preserve"> </w:t>
      </w:r>
      <w:proofErr w:type="spellStart"/>
      <w:r w:rsidRPr="004B552A">
        <w:rPr>
          <w:rFonts w:ascii="Arial" w:hAnsi="Arial" w:cs="Arial"/>
        </w:rPr>
        <w:t>and</w:t>
      </w:r>
      <w:proofErr w:type="spellEnd"/>
      <w:r w:rsidRPr="004B552A">
        <w:rPr>
          <w:rFonts w:ascii="Arial" w:hAnsi="Arial" w:cs="Arial"/>
        </w:rPr>
        <w:t xml:space="preserve"> </w:t>
      </w:r>
      <w:proofErr w:type="spellStart"/>
      <w:r w:rsidRPr="004B552A">
        <w:rPr>
          <w:rFonts w:ascii="Arial" w:hAnsi="Arial" w:cs="Arial"/>
        </w:rPr>
        <w:t>its</w:t>
      </w:r>
      <w:proofErr w:type="spellEnd"/>
      <w:r w:rsidRPr="004B552A">
        <w:rPr>
          <w:rFonts w:ascii="Arial" w:hAnsi="Arial" w:cs="Arial"/>
        </w:rPr>
        <w:t xml:space="preserve"> </w:t>
      </w:r>
      <w:proofErr w:type="spellStart"/>
      <w:r w:rsidRPr="004B552A">
        <w:rPr>
          <w:rFonts w:ascii="Arial" w:hAnsi="Arial" w:cs="Arial"/>
        </w:rPr>
        <w:t>impact</w:t>
      </w:r>
      <w:proofErr w:type="spellEnd"/>
      <w:r w:rsidRPr="004B552A">
        <w:rPr>
          <w:rFonts w:ascii="Arial" w:hAnsi="Arial" w:cs="Arial"/>
        </w:rPr>
        <w:t xml:space="preserve"> on </w:t>
      </w:r>
      <w:proofErr w:type="spellStart"/>
      <w:r w:rsidRPr="004B552A">
        <w:rPr>
          <w:rFonts w:ascii="Arial" w:hAnsi="Arial" w:cs="Arial"/>
        </w:rPr>
        <w:t>the</w:t>
      </w:r>
      <w:proofErr w:type="spellEnd"/>
      <w:r w:rsidRPr="004B552A">
        <w:rPr>
          <w:rFonts w:ascii="Arial" w:hAnsi="Arial" w:cs="Arial"/>
        </w:rPr>
        <w:t xml:space="preserve"> global </w:t>
      </w:r>
      <w:proofErr w:type="spellStart"/>
      <w:r w:rsidRPr="004B552A">
        <w:rPr>
          <w:rFonts w:ascii="Arial" w:hAnsi="Arial" w:cs="Arial"/>
        </w:rPr>
        <w:t>environment</w:t>
      </w:r>
      <w:proofErr w:type="spellEnd"/>
      <w:r w:rsidRPr="004B552A">
        <w:rPr>
          <w:rFonts w:ascii="Arial" w:hAnsi="Arial" w:cs="Arial"/>
        </w:rPr>
        <w:t xml:space="preserve"> </w:t>
      </w:r>
      <w:proofErr w:type="spellStart"/>
      <w:r w:rsidRPr="004B552A">
        <w:rPr>
          <w:rFonts w:ascii="Arial" w:hAnsi="Arial" w:cs="Arial"/>
        </w:rPr>
        <w:t>and</w:t>
      </w:r>
      <w:proofErr w:type="spellEnd"/>
      <w:r w:rsidRPr="004B552A">
        <w:rPr>
          <w:rFonts w:ascii="Arial" w:hAnsi="Arial" w:cs="Arial"/>
        </w:rPr>
        <w:t xml:space="preserve"> </w:t>
      </w:r>
      <w:proofErr w:type="spellStart"/>
      <w:r w:rsidRPr="004B552A">
        <w:rPr>
          <w:rFonts w:ascii="Arial" w:hAnsi="Arial" w:cs="Arial"/>
        </w:rPr>
        <w:t>ecosystem</w:t>
      </w:r>
      <w:proofErr w:type="spellEnd"/>
      <w:r w:rsidRPr="004B552A">
        <w:rPr>
          <w:rFonts w:ascii="Arial" w:hAnsi="Arial" w:cs="Arial"/>
        </w:rPr>
        <w:t xml:space="preserve">. </w:t>
      </w:r>
      <w:proofErr w:type="spellStart"/>
      <w:r w:rsidRPr="00D87703">
        <w:rPr>
          <w:rFonts w:ascii="Arial" w:hAnsi="Arial" w:cs="Arial"/>
          <w:i/>
          <w:iCs/>
        </w:rPr>
        <w:t>Environmental</w:t>
      </w:r>
      <w:proofErr w:type="spellEnd"/>
      <w:r w:rsidRPr="00D87703">
        <w:rPr>
          <w:rFonts w:ascii="Arial" w:hAnsi="Arial" w:cs="Arial"/>
          <w:i/>
          <w:iCs/>
        </w:rPr>
        <w:t xml:space="preserve"> Science </w:t>
      </w:r>
      <w:proofErr w:type="spellStart"/>
      <w:r w:rsidRPr="00D87703">
        <w:rPr>
          <w:rFonts w:ascii="Arial" w:hAnsi="Arial" w:cs="Arial"/>
          <w:i/>
          <w:iCs/>
        </w:rPr>
        <w:t>and</w:t>
      </w:r>
      <w:proofErr w:type="spellEnd"/>
      <w:r w:rsidRPr="00D87703">
        <w:rPr>
          <w:rFonts w:ascii="Arial" w:hAnsi="Arial" w:cs="Arial"/>
          <w:i/>
          <w:iCs/>
        </w:rPr>
        <w:t xml:space="preserve"> </w:t>
      </w:r>
      <w:proofErr w:type="spellStart"/>
      <w:r w:rsidRPr="00D87703">
        <w:rPr>
          <w:rFonts w:ascii="Arial" w:hAnsi="Arial" w:cs="Arial"/>
          <w:i/>
          <w:iCs/>
        </w:rPr>
        <w:t>Pollution</w:t>
      </w:r>
      <w:proofErr w:type="spellEnd"/>
      <w:r w:rsidRPr="00D87703">
        <w:rPr>
          <w:rFonts w:ascii="Arial" w:hAnsi="Arial" w:cs="Arial"/>
          <w:i/>
          <w:iCs/>
        </w:rPr>
        <w:t xml:space="preserve"> </w:t>
      </w:r>
      <w:proofErr w:type="spellStart"/>
      <w:r w:rsidRPr="00D87703">
        <w:rPr>
          <w:rFonts w:ascii="Arial" w:hAnsi="Arial" w:cs="Arial"/>
          <w:i/>
          <w:iCs/>
        </w:rPr>
        <w:t>Research</w:t>
      </w:r>
      <w:proofErr w:type="spellEnd"/>
      <w:r w:rsidRPr="00D87703">
        <w:rPr>
          <w:rFonts w:ascii="Arial" w:hAnsi="Arial" w:cs="Arial"/>
          <w:i/>
          <w:iCs/>
        </w:rPr>
        <w:t>, 26</w:t>
      </w:r>
      <w:r w:rsidRPr="004B552A">
        <w:rPr>
          <w:rFonts w:ascii="Arial" w:hAnsi="Arial" w:cs="Arial"/>
        </w:rPr>
        <w:t>(17), 16923–16938. https://doi.org/10.1007/s11356-019-04998-2</w:t>
      </w:r>
    </w:p>
    <w:p w14:paraId="16CB22CB" w14:textId="67E1BA97" w:rsidR="00F66E64" w:rsidRPr="004B552A" w:rsidRDefault="00F66E64" w:rsidP="00D87703">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Angular</w:t>
      </w:r>
      <w:proofErr w:type="spellEnd"/>
      <w:r w:rsidRPr="004B552A">
        <w:rPr>
          <w:rFonts w:ascii="Arial" w:hAnsi="Arial" w:cs="Arial"/>
        </w:rPr>
        <w:t>. (2016). Google [</w:t>
      </w:r>
      <w:r w:rsidR="00075241">
        <w:rPr>
          <w:rFonts w:ascii="Arial" w:hAnsi="Arial" w:cs="Arial"/>
        </w:rPr>
        <w:t>S</w:t>
      </w:r>
      <w:r w:rsidRPr="004B552A">
        <w:rPr>
          <w:rFonts w:ascii="Arial" w:hAnsi="Arial" w:cs="Arial"/>
        </w:rPr>
        <w:t>pletno ogrodje]. https://angular.io/</w:t>
      </w:r>
    </w:p>
    <w:p w14:paraId="325A1087" w14:textId="59C03109" w:rsidR="0022228C" w:rsidRPr="004E6A47" w:rsidRDefault="004E6A47" w:rsidP="00D87703">
      <w:pPr>
        <w:spacing w:after="120"/>
        <w:ind w:left="709" w:hanging="709"/>
        <w:jc w:val="left"/>
        <w:rPr>
          <w:rFonts w:cs="Arial"/>
        </w:rPr>
      </w:pPr>
      <w:proofErr w:type="spellStart"/>
      <w:r w:rsidRPr="004E6A47">
        <w:rPr>
          <w:rFonts w:cs="Arial"/>
        </w:rPr>
        <w:t>Bagon</w:t>
      </w:r>
      <w:proofErr w:type="spellEnd"/>
      <w:r w:rsidRPr="004E6A47">
        <w:rPr>
          <w:rFonts w:cs="Arial"/>
        </w:rPr>
        <w:t xml:space="preserve">, Š. (2023). </w:t>
      </w:r>
      <w:r w:rsidRPr="00D87703">
        <w:rPr>
          <w:rFonts w:cs="Arial"/>
        </w:rPr>
        <w:t>Na inšpektoratu dobijo več prijav, kot jih lahko sproti obdelajo</w:t>
      </w:r>
      <w:r w:rsidRPr="00E8706D">
        <w:rPr>
          <w:rFonts w:cs="Arial"/>
        </w:rPr>
        <w:t>.</w:t>
      </w:r>
      <w:r w:rsidRPr="004E6A47">
        <w:rPr>
          <w:rFonts w:cs="Arial"/>
        </w:rPr>
        <w:t xml:space="preserve"> </w:t>
      </w:r>
      <w:r w:rsidR="00E8706D" w:rsidRPr="00D87703">
        <w:rPr>
          <w:rFonts w:cs="Arial"/>
          <w:i/>
          <w:iCs/>
        </w:rPr>
        <w:t>Obala plus.</w:t>
      </w:r>
      <w:r w:rsidR="00E8706D">
        <w:rPr>
          <w:rFonts w:cs="Arial"/>
        </w:rPr>
        <w:t xml:space="preserve"> </w:t>
      </w:r>
      <w:r w:rsidRPr="004E6A47">
        <w:rPr>
          <w:rFonts w:cs="Arial"/>
        </w:rPr>
        <w:t>https://obalaplus.si/na-inspektoratu-dobijo-vec-prijav-kot-jih-lahko-sproti-obdelajo/</w:t>
      </w:r>
    </w:p>
    <w:p w14:paraId="4CAC2BCA" w14:textId="7A360F49" w:rsidR="00FB2825" w:rsidRPr="004B552A" w:rsidRDefault="00FB2825" w:rsidP="00D87703">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Bizagi</w:t>
      </w:r>
      <w:proofErr w:type="spellEnd"/>
      <w:r w:rsidRPr="004B552A">
        <w:rPr>
          <w:rFonts w:ascii="Arial" w:hAnsi="Arial" w:cs="Arial"/>
        </w:rPr>
        <w:t xml:space="preserve"> </w:t>
      </w:r>
      <w:proofErr w:type="spellStart"/>
      <w:r w:rsidRPr="004B552A">
        <w:rPr>
          <w:rFonts w:ascii="Arial" w:hAnsi="Arial" w:cs="Arial"/>
        </w:rPr>
        <w:t>Modeler</w:t>
      </w:r>
      <w:proofErr w:type="spellEnd"/>
      <w:r w:rsidR="00075241">
        <w:rPr>
          <w:rFonts w:ascii="Arial" w:hAnsi="Arial" w:cs="Arial"/>
        </w:rPr>
        <w:t xml:space="preserve"> </w:t>
      </w:r>
      <w:r w:rsidR="00075241" w:rsidRPr="004B552A">
        <w:rPr>
          <w:rFonts w:ascii="Arial" w:hAnsi="Arial" w:cs="Arial"/>
        </w:rPr>
        <w:t>[</w:t>
      </w:r>
      <w:r w:rsidR="00075241">
        <w:rPr>
          <w:rFonts w:ascii="Arial" w:hAnsi="Arial" w:cs="Arial"/>
        </w:rPr>
        <w:t>R</w:t>
      </w:r>
      <w:r w:rsidR="00075241" w:rsidRPr="004B552A">
        <w:rPr>
          <w:rFonts w:ascii="Arial" w:hAnsi="Arial" w:cs="Arial"/>
        </w:rPr>
        <w:t>ačunalniški program].</w:t>
      </w:r>
      <w:r w:rsidRPr="004B552A">
        <w:rPr>
          <w:rFonts w:ascii="Arial" w:hAnsi="Arial" w:cs="Arial"/>
        </w:rPr>
        <w:t xml:space="preserve"> (2022). </w:t>
      </w:r>
      <w:proofErr w:type="spellStart"/>
      <w:r w:rsidRPr="004B552A">
        <w:rPr>
          <w:rFonts w:ascii="Arial" w:hAnsi="Arial" w:cs="Arial"/>
        </w:rPr>
        <w:t>Bizagi</w:t>
      </w:r>
      <w:proofErr w:type="spellEnd"/>
      <w:r w:rsidR="00075241">
        <w:rPr>
          <w:rFonts w:ascii="Arial" w:hAnsi="Arial" w:cs="Arial"/>
        </w:rPr>
        <w:t>.</w:t>
      </w:r>
      <w:r w:rsidRPr="004B552A">
        <w:rPr>
          <w:rFonts w:ascii="Arial" w:hAnsi="Arial" w:cs="Arial"/>
        </w:rPr>
        <w:t xml:space="preserve"> </w:t>
      </w:r>
      <w:r w:rsidR="00075241" w:rsidRPr="00D87703">
        <w:rPr>
          <w:rFonts w:ascii="Arial" w:hAnsi="Arial" w:cs="Arial"/>
        </w:rPr>
        <w:t>https://www.bizagi.com/</w:t>
      </w:r>
      <w:r w:rsidR="00075241">
        <w:rPr>
          <w:rFonts w:ascii="Arial" w:hAnsi="Arial" w:cs="Arial"/>
        </w:rPr>
        <w:t xml:space="preserve"> </w:t>
      </w:r>
      <w:r w:rsidRPr="004B552A">
        <w:rPr>
          <w:rFonts w:ascii="Arial" w:hAnsi="Arial" w:cs="Arial"/>
        </w:rPr>
        <w:t>en/platform/</w:t>
      </w:r>
      <w:proofErr w:type="spellStart"/>
      <w:r w:rsidRPr="004B552A">
        <w:rPr>
          <w:rFonts w:ascii="Arial" w:hAnsi="Arial" w:cs="Arial"/>
        </w:rPr>
        <w:t>modeler</w:t>
      </w:r>
      <w:proofErr w:type="spellEnd"/>
    </w:p>
    <w:p w14:paraId="0EA30BD1" w14:textId="06F55A6F" w:rsidR="00FB2825" w:rsidRPr="004B552A" w:rsidRDefault="00FB2825" w:rsidP="00D87703">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Buzan</w:t>
      </w:r>
      <w:proofErr w:type="spellEnd"/>
      <w:r w:rsidRPr="004B552A">
        <w:rPr>
          <w:rFonts w:ascii="Arial" w:hAnsi="Arial" w:cs="Arial"/>
        </w:rPr>
        <w:t xml:space="preserve">, E., Duh, D., </w:t>
      </w:r>
      <w:proofErr w:type="spellStart"/>
      <w:r w:rsidRPr="004B552A">
        <w:rPr>
          <w:rFonts w:ascii="Arial" w:hAnsi="Arial" w:cs="Arial"/>
        </w:rPr>
        <w:t>Fiser</w:t>
      </w:r>
      <w:proofErr w:type="spellEnd"/>
      <w:r w:rsidRPr="004B552A">
        <w:rPr>
          <w:rFonts w:ascii="Arial" w:hAnsi="Arial" w:cs="Arial"/>
        </w:rPr>
        <w:t xml:space="preserve">, Ž., </w:t>
      </w:r>
      <w:proofErr w:type="spellStart"/>
      <w:r w:rsidRPr="004B552A">
        <w:rPr>
          <w:rFonts w:ascii="Arial" w:hAnsi="Arial" w:cs="Arial"/>
        </w:rPr>
        <w:t>Glasnović</w:t>
      </w:r>
      <w:proofErr w:type="spellEnd"/>
      <w:r w:rsidRPr="004B552A">
        <w:rPr>
          <w:rFonts w:ascii="Arial" w:hAnsi="Arial" w:cs="Arial"/>
        </w:rPr>
        <w:t xml:space="preserve">, P., </w:t>
      </w:r>
      <w:proofErr w:type="spellStart"/>
      <w:r w:rsidRPr="004B552A">
        <w:rPr>
          <w:rFonts w:ascii="Arial" w:hAnsi="Arial" w:cs="Arial"/>
        </w:rPr>
        <w:t>Ivovič</w:t>
      </w:r>
      <w:proofErr w:type="spellEnd"/>
      <w:r w:rsidRPr="004B552A">
        <w:rPr>
          <w:rFonts w:ascii="Arial" w:hAnsi="Arial" w:cs="Arial"/>
        </w:rPr>
        <w:t xml:space="preserve">, V., Adam, K., </w:t>
      </w:r>
      <w:proofErr w:type="spellStart"/>
      <w:r w:rsidRPr="004B552A">
        <w:rPr>
          <w:rFonts w:ascii="Arial" w:hAnsi="Arial" w:cs="Arial"/>
        </w:rPr>
        <w:t>Maričić</w:t>
      </w:r>
      <w:proofErr w:type="spellEnd"/>
      <w:r w:rsidRPr="004B552A">
        <w:rPr>
          <w:rFonts w:ascii="Arial" w:hAnsi="Arial" w:cs="Arial"/>
        </w:rPr>
        <w:t>, P</w:t>
      </w:r>
      <w:r w:rsidR="003E4259">
        <w:rPr>
          <w:rFonts w:ascii="Arial" w:hAnsi="Arial" w:cs="Arial"/>
        </w:rPr>
        <w:t>. in</w:t>
      </w:r>
      <w:r w:rsidRPr="004B552A">
        <w:rPr>
          <w:rFonts w:ascii="Arial" w:hAnsi="Arial" w:cs="Arial"/>
        </w:rPr>
        <w:t xml:space="preserve"> Zupan, S. (2013). </w:t>
      </w:r>
      <w:r w:rsidRPr="004B552A">
        <w:rPr>
          <w:rFonts w:ascii="Arial" w:hAnsi="Arial" w:cs="Arial"/>
          <w:i/>
          <w:iCs/>
        </w:rPr>
        <w:t xml:space="preserve">Škodljivi vplivi divjih odlagališč na </w:t>
      </w:r>
      <w:proofErr w:type="spellStart"/>
      <w:r w:rsidRPr="004B552A">
        <w:rPr>
          <w:rFonts w:ascii="Arial" w:hAnsi="Arial" w:cs="Arial"/>
          <w:i/>
          <w:iCs/>
        </w:rPr>
        <w:t>biodiverziteto</w:t>
      </w:r>
      <w:proofErr w:type="spellEnd"/>
      <w:r w:rsidRPr="004B552A">
        <w:rPr>
          <w:rFonts w:ascii="Arial" w:hAnsi="Arial" w:cs="Arial"/>
          <w:i/>
          <w:iCs/>
        </w:rPr>
        <w:t xml:space="preserve"> in zdravje ljudi</w:t>
      </w:r>
      <w:r w:rsidRPr="004B552A">
        <w:rPr>
          <w:rFonts w:ascii="Arial" w:hAnsi="Arial" w:cs="Arial"/>
        </w:rPr>
        <w:t xml:space="preserve">. Univerzitetna založba </w:t>
      </w:r>
      <w:proofErr w:type="spellStart"/>
      <w:r w:rsidRPr="004B552A">
        <w:rPr>
          <w:rFonts w:ascii="Arial" w:hAnsi="Arial" w:cs="Arial"/>
        </w:rPr>
        <w:t>Annales</w:t>
      </w:r>
      <w:proofErr w:type="spellEnd"/>
      <w:r w:rsidRPr="004B552A">
        <w:rPr>
          <w:rFonts w:ascii="Arial" w:hAnsi="Arial" w:cs="Arial"/>
        </w:rPr>
        <w:t>.</w:t>
      </w:r>
    </w:p>
    <w:p w14:paraId="04D9D16F" w14:textId="77777777" w:rsidR="005867F6" w:rsidRPr="004B552A" w:rsidRDefault="005867F6" w:rsidP="005867F6">
      <w:pPr>
        <w:spacing w:after="120"/>
        <w:ind w:left="709" w:hanging="709"/>
        <w:jc w:val="left"/>
      </w:pPr>
      <w:proofErr w:type="spellStart"/>
      <w:r w:rsidRPr="004B552A">
        <w:t>ChatGPT</w:t>
      </w:r>
      <w:proofErr w:type="spellEnd"/>
      <w:r w:rsidRPr="004B552A">
        <w:t xml:space="preserve"> [</w:t>
      </w:r>
      <w:r>
        <w:t>J</w:t>
      </w:r>
      <w:r w:rsidRPr="004B552A">
        <w:t>ezikovno urejanje besedila, pomoč pri programiranju]</w:t>
      </w:r>
      <w:r>
        <w:t>.</w:t>
      </w:r>
      <w:r w:rsidRPr="004B552A">
        <w:t xml:space="preserve"> (2023). </w:t>
      </w:r>
      <w:proofErr w:type="spellStart"/>
      <w:r w:rsidRPr="004B552A">
        <w:t>OpenAI</w:t>
      </w:r>
      <w:proofErr w:type="spellEnd"/>
      <w:r w:rsidRPr="004B552A">
        <w:t>. https://chat.openai.com/</w:t>
      </w:r>
    </w:p>
    <w:p w14:paraId="7B147A52" w14:textId="0D9B11FE" w:rsidR="00FD25DB" w:rsidRPr="004B552A" w:rsidRDefault="00FD25DB" w:rsidP="00D87703">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Chia</w:t>
      </w:r>
      <w:proofErr w:type="spellEnd"/>
      <w:r w:rsidRPr="004B552A">
        <w:rPr>
          <w:rFonts w:ascii="Arial" w:hAnsi="Arial" w:cs="Arial"/>
        </w:rPr>
        <w:t xml:space="preserve">, R. W., Lee, J. Y., </w:t>
      </w:r>
      <w:proofErr w:type="spellStart"/>
      <w:r w:rsidRPr="004B552A">
        <w:rPr>
          <w:rFonts w:ascii="Arial" w:hAnsi="Arial" w:cs="Arial"/>
        </w:rPr>
        <w:t>Kim</w:t>
      </w:r>
      <w:proofErr w:type="spellEnd"/>
      <w:r w:rsidRPr="004B552A">
        <w:rPr>
          <w:rFonts w:ascii="Arial" w:hAnsi="Arial" w:cs="Arial"/>
        </w:rPr>
        <w:t>, H.</w:t>
      </w:r>
      <w:r w:rsidR="003E4259">
        <w:rPr>
          <w:rFonts w:ascii="Arial" w:hAnsi="Arial" w:cs="Arial"/>
        </w:rPr>
        <w:t xml:space="preserve"> in</w:t>
      </w:r>
      <w:r w:rsidRPr="004B552A">
        <w:rPr>
          <w:rFonts w:ascii="Arial" w:hAnsi="Arial" w:cs="Arial"/>
        </w:rPr>
        <w:t xml:space="preserve"> Jang, J. (2021). </w:t>
      </w:r>
      <w:proofErr w:type="spellStart"/>
      <w:r w:rsidRPr="004B552A">
        <w:rPr>
          <w:rFonts w:ascii="Arial" w:hAnsi="Arial" w:cs="Arial"/>
        </w:rPr>
        <w:t>Microplastic</w:t>
      </w:r>
      <w:proofErr w:type="spellEnd"/>
      <w:r w:rsidRPr="004B552A">
        <w:rPr>
          <w:rFonts w:ascii="Arial" w:hAnsi="Arial" w:cs="Arial"/>
        </w:rPr>
        <w:t xml:space="preserve"> </w:t>
      </w:r>
      <w:proofErr w:type="spellStart"/>
      <w:r w:rsidRPr="004B552A">
        <w:rPr>
          <w:rFonts w:ascii="Arial" w:hAnsi="Arial" w:cs="Arial"/>
        </w:rPr>
        <w:t>pollution</w:t>
      </w:r>
      <w:proofErr w:type="spellEnd"/>
      <w:r w:rsidRPr="004B552A">
        <w:rPr>
          <w:rFonts w:ascii="Arial" w:hAnsi="Arial" w:cs="Arial"/>
        </w:rPr>
        <w:t xml:space="preserve"> in </w:t>
      </w:r>
      <w:proofErr w:type="spellStart"/>
      <w:r w:rsidRPr="004B552A">
        <w:rPr>
          <w:rFonts w:ascii="Arial" w:hAnsi="Arial" w:cs="Arial"/>
        </w:rPr>
        <w:t>soil</w:t>
      </w:r>
      <w:proofErr w:type="spellEnd"/>
      <w:r w:rsidRPr="004B552A">
        <w:rPr>
          <w:rFonts w:ascii="Arial" w:hAnsi="Arial" w:cs="Arial"/>
        </w:rPr>
        <w:t xml:space="preserve"> </w:t>
      </w:r>
      <w:proofErr w:type="spellStart"/>
      <w:r w:rsidRPr="004B552A">
        <w:rPr>
          <w:rFonts w:ascii="Arial" w:hAnsi="Arial" w:cs="Arial"/>
        </w:rPr>
        <w:t>and</w:t>
      </w:r>
      <w:proofErr w:type="spellEnd"/>
      <w:r w:rsidRPr="004B552A">
        <w:rPr>
          <w:rFonts w:ascii="Arial" w:hAnsi="Arial" w:cs="Arial"/>
        </w:rPr>
        <w:t xml:space="preserve"> </w:t>
      </w:r>
      <w:proofErr w:type="spellStart"/>
      <w:r w:rsidRPr="004B552A">
        <w:rPr>
          <w:rFonts w:ascii="Arial" w:hAnsi="Arial" w:cs="Arial"/>
        </w:rPr>
        <w:t>groundwater</w:t>
      </w:r>
      <w:proofErr w:type="spellEnd"/>
      <w:r w:rsidRPr="004B552A">
        <w:rPr>
          <w:rFonts w:ascii="Arial" w:hAnsi="Arial" w:cs="Arial"/>
        </w:rPr>
        <w:t xml:space="preserve">: a </w:t>
      </w:r>
      <w:proofErr w:type="spellStart"/>
      <w:r w:rsidRPr="004B552A">
        <w:rPr>
          <w:rFonts w:ascii="Arial" w:hAnsi="Arial" w:cs="Arial"/>
        </w:rPr>
        <w:t>review</w:t>
      </w:r>
      <w:proofErr w:type="spellEnd"/>
      <w:r w:rsidRPr="004B552A">
        <w:rPr>
          <w:rFonts w:ascii="Arial" w:hAnsi="Arial" w:cs="Arial"/>
        </w:rPr>
        <w:t xml:space="preserve">. </w:t>
      </w:r>
      <w:proofErr w:type="spellStart"/>
      <w:r w:rsidRPr="004B552A">
        <w:rPr>
          <w:rFonts w:ascii="Arial" w:hAnsi="Arial" w:cs="Arial"/>
          <w:i/>
          <w:iCs/>
        </w:rPr>
        <w:t>Environmental</w:t>
      </w:r>
      <w:proofErr w:type="spellEnd"/>
      <w:r w:rsidRPr="004B552A">
        <w:rPr>
          <w:rFonts w:ascii="Arial" w:hAnsi="Arial" w:cs="Arial"/>
          <w:i/>
          <w:iCs/>
        </w:rPr>
        <w:t xml:space="preserve"> </w:t>
      </w:r>
      <w:proofErr w:type="spellStart"/>
      <w:r w:rsidRPr="004B552A">
        <w:rPr>
          <w:rFonts w:ascii="Arial" w:hAnsi="Arial" w:cs="Arial"/>
          <w:i/>
          <w:iCs/>
        </w:rPr>
        <w:t>Chemistry</w:t>
      </w:r>
      <w:proofErr w:type="spellEnd"/>
      <w:r w:rsidRPr="004B552A">
        <w:rPr>
          <w:rFonts w:ascii="Arial" w:hAnsi="Arial" w:cs="Arial"/>
          <w:i/>
          <w:iCs/>
        </w:rPr>
        <w:t xml:space="preserve"> </w:t>
      </w:r>
      <w:proofErr w:type="spellStart"/>
      <w:r w:rsidRPr="004B552A">
        <w:rPr>
          <w:rFonts w:ascii="Arial" w:hAnsi="Arial" w:cs="Arial"/>
          <w:i/>
          <w:iCs/>
        </w:rPr>
        <w:t>Letters</w:t>
      </w:r>
      <w:proofErr w:type="spellEnd"/>
      <w:r w:rsidRPr="004B552A">
        <w:rPr>
          <w:rFonts w:ascii="Arial" w:hAnsi="Arial" w:cs="Arial"/>
        </w:rPr>
        <w:t xml:space="preserve">, </w:t>
      </w:r>
      <w:r w:rsidRPr="004B552A">
        <w:rPr>
          <w:rFonts w:ascii="Arial" w:hAnsi="Arial" w:cs="Arial"/>
          <w:i/>
          <w:iCs/>
        </w:rPr>
        <w:t>19</w:t>
      </w:r>
      <w:r w:rsidRPr="004B552A">
        <w:rPr>
          <w:rFonts w:ascii="Arial" w:hAnsi="Arial" w:cs="Arial"/>
        </w:rPr>
        <w:t xml:space="preserve">(6), 4211–4224. </w:t>
      </w:r>
      <w:r w:rsidRPr="004B552A">
        <w:rPr>
          <w:rStyle w:val="url"/>
          <w:rFonts w:ascii="Arial" w:hAnsi="Arial" w:cs="Arial"/>
        </w:rPr>
        <w:t>https://doi.org/10.1007/s10311-021-01297-6</w:t>
      </w:r>
    </w:p>
    <w:p w14:paraId="470D839F" w14:textId="110E038F" w:rsidR="00FD25DB" w:rsidRPr="004B552A" w:rsidRDefault="00FD25DB" w:rsidP="00D87703">
      <w:pPr>
        <w:pStyle w:val="Navadensplet"/>
        <w:spacing w:before="0" w:beforeAutospacing="0" w:after="120" w:afterAutospacing="0" w:line="288" w:lineRule="auto"/>
        <w:ind w:left="709" w:hanging="709"/>
        <w:rPr>
          <w:rStyle w:val="url"/>
          <w:rFonts w:ascii="Arial" w:hAnsi="Arial" w:cs="Arial"/>
        </w:rPr>
      </w:pPr>
      <w:r w:rsidRPr="004B552A">
        <w:rPr>
          <w:rFonts w:ascii="Arial" w:hAnsi="Arial" w:cs="Arial"/>
        </w:rPr>
        <w:t>Cotič, Z., Jurjavčič, P.</w:t>
      </w:r>
      <w:r w:rsidR="003E4259">
        <w:rPr>
          <w:rFonts w:ascii="Arial" w:hAnsi="Arial" w:cs="Arial"/>
        </w:rPr>
        <w:t xml:space="preserve"> in</w:t>
      </w:r>
      <w:r w:rsidRPr="004B552A">
        <w:rPr>
          <w:rFonts w:ascii="Arial" w:hAnsi="Arial" w:cs="Arial"/>
        </w:rPr>
        <w:t xml:space="preserve"> </w:t>
      </w:r>
      <w:proofErr w:type="spellStart"/>
      <w:r w:rsidRPr="004B552A">
        <w:rPr>
          <w:rFonts w:ascii="Arial" w:hAnsi="Arial" w:cs="Arial"/>
        </w:rPr>
        <w:t>Šprinzer</w:t>
      </w:r>
      <w:proofErr w:type="spellEnd"/>
      <w:r w:rsidRPr="004B552A">
        <w:rPr>
          <w:rFonts w:ascii="Arial" w:hAnsi="Arial" w:cs="Arial"/>
        </w:rPr>
        <w:t xml:space="preserve">, M. (2014). </w:t>
      </w:r>
      <w:r w:rsidRPr="004B552A">
        <w:rPr>
          <w:rFonts w:ascii="Arial" w:hAnsi="Arial" w:cs="Arial"/>
          <w:i/>
          <w:iCs/>
        </w:rPr>
        <w:t>Priročnik za čiščenje in recikliranje gradbenih odpadkov iz divjih odlagališč</w:t>
      </w:r>
      <w:r w:rsidRPr="004B552A">
        <w:rPr>
          <w:rFonts w:ascii="Arial" w:hAnsi="Arial" w:cs="Arial"/>
        </w:rPr>
        <w:t xml:space="preserve">. </w:t>
      </w:r>
      <w:r w:rsidRPr="004B552A">
        <w:rPr>
          <w:rStyle w:val="url"/>
          <w:rFonts w:ascii="Arial" w:hAnsi="Arial" w:cs="Arial"/>
        </w:rPr>
        <w:t>https://www.gornji-grad.si/files/other/news/48/211101Prirocnik%20za%20ci%C5%A1cenje%20in%20recikliranje%20gradbenih%20odpadkov%20iz%20divjih%20odlagali%C5%A1c.pdf</w:t>
      </w:r>
    </w:p>
    <w:p w14:paraId="3D095850" w14:textId="354AAAD4" w:rsidR="00FD25DB" w:rsidRPr="004B552A" w:rsidRDefault="00FD25DB" w:rsidP="00D87703">
      <w:pPr>
        <w:pStyle w:val="Bibliografija"/>
        <w:spacing w:after="120" w:line="288" w:lineRule="auto"/>
        <w:ind w:left="709" w:hanging="709"/>
        <w:jc w:val="left"/>
        <w:rPr>
          <w:rFonts w:cs="Arial"/>
        </w:rPr>
      </w:pPr>
      <w:r w:rsidRPr="004B552A">
        <w:rPr>
          <w:rFonts w:cs="Arial"/>
        </w:rPr>
        <w:t xml:space="preserve">Di Maria, F., </w:t>
      </w:r>
      <w:proofErr w:type="spellStart"/>
      <w:r w:rsidRPr="004B552A">
        <w:rPr>
          <w:rFonts w:cs="Arial"/>
        </w:rPr>
        <w:t>Sisani</w:t>
      </w:r>
      <w:proofErr w:type="spellEnd"/>
      <w:r w:rsidRPr="004B552A">
        <w:rPr>
          <w:rFonts w:cs="Arial"/>
        </w:rPr>
        <w:t xml:space="preserve">, F., </w:t>
      </w:r>
      <w:proofErr w:type="spellStart"/>
      <w:r w:rsidRPr="004B552A">
        <w:rPr>
          <w:rFonts w:cs="Arial"/>
        </w:rPr>
        <w:t>Contini</w:t>
      </w:r>
      <w:proofErr w:type="spellEnd"/>
      <w:r w:rsidRPr="004B552A">
        <w:rPr>
          <w:rFonts w:cs="Arial"/>
        </w:rPr>
        <w:t xml:space="preserve">, S. </w:t>
      </w:r>
      <w:r w:rsidR="003E4259">
        <w:rPr>
          <w:rFonts w:cs="Arial"/>
        </w:rPr>
        <w:t>,</w:t>
      </w:r>
      <w:r w:rsidRPr="004B552A">
        <w:rPr>
          <w:rFonts w:cs="Arial"/>
        </w:rPr>
        <w:t xml:space="preserve"> </w:t>
      </w:r>
      <w:proofErr w:type="spellStart"/>
      <w:r w:rsidRPr="004B552A">
        <w:rPr>
          <w:rFonts w:cs="Arial"/>
        </w:rPr>
        <w:t>Ghosh</w:t>
      </w:r>
      <w:proofErr w:type="spellEnd"/>
      <w:r w:rsidRPr="004B552A">
        <w:rPr>
          <w:rFonts w:cs="Arial"/>
        </w:rPr>
        <w:t xml:space="preserve">, S. </w:t>
      </w:r>
      <w:r w:rsidR="003E4259">
        <w:rPr>
          <w:rFonts w:cs="Arial"/>
        </w:rPr>
        <w:t>K</w:t>
      </w:r>
      <w:r w:rsidRPr="004B552A">
        <w:rPr>
          <w:rFonts w:cs="Arial"/>
        </w:rPr>
        <w:t xml:space="preserve">. </w:t>
      </w:r>
      <w:r w:rsidR="003E4259">
        <w:rPr>
          <w:rFonts w:cs="Arial"/>
        </w:rPr>
        <w:t xml:space="preserve">in </w:t>
      </w:r>
      <w:proofErr w:type="spellStart"/>
      <w:r w:rsidRPr="004B552A">
        <w:rPr>
          <w:rFonts w:cs="Arial"/>
        </w:rPr>
        <w:t>Mersky</w:t>
      </w:r>
      <w:proofErr w:type="spellEnd"/>
      <w:r w:rsidRPr="004B552A">
        <w:rPr>
          <w:rFonts w:cs="Arial"/>
        </w:rPr>
        <w:t xml:space="preserve">, R. </w:t>
      </w:r>
      <w:r w:rsidR="003E4259">
        <w:rPr>
          <w:rFonts w:cs="Arial"/>
        </w:rPr>
        <w:t xml:space="preserve">L. </w:t>
      </w:r>
      <w:r w:rsidRPr="004B552A">
        <w:rPr>
          <w:rFonts w:cs="Arial"/>
        </w:rPr>
        <w:t>(</w:t>
      </w:r>
      <w:r w:rsidR="003E4259">
        <w:rPr>
          <w:rFonts w:cs="Arial"/>
        </w:rPr>
        <w:t>2020</w:t>
      </w:r>
      <w:r w:rsidRPr="004B552A">
        <w:rPr>
          <w:rFonts w:cs="Arial"/>
        </w:rPr>
        <w:t xml:space="preserve">). Is </w:t>
      </w:r>
      <w:proofErr w:type="spellStart"/>
      <w:r w:rsidRPr="004B552A">
        <w:rPr>
          <w:rFonts w:cs="Arial"/>
        </w:rPr>
        <w:t>the</w:t>
      </w:r>
      <w:proofErr w:type="spellEnd"/>
      <w:r w:rsidRPr="004B552A">
        <w:rPr>
          <w:rFonts w:cs="Arial"/>
        </w:rPr>
        <w:t xml:space="preserve"> </w:t>
      </w:r>
      <w:proofErr w:type="spellStart"/>
      <w:r w:rsidRPr="004B552A">
        <w:rPr>
          <w:rFonts w:cs="Arial"/>
        </w:rPr>
        <w:t>policy</w:t>
      </w:r>
      <w:proofErr w:type="spellEnd"/>
      <w:r w:rsidRPr="004B552A">
        <w:rPr>
          <w:rFonts w:cs="Arial"/>
        </w:rPr>
        <w:t xml:space="preserve"> </w:t>
      </w:r>
      <w:proofErr w:type="spellStart"/>
      <w:r w:rsidRPr="004B552A">
        <w:rPr>
          <w:rFonts w:cs="Arial"/>
        </w:rPr>
        <w:t>of</w:t>
      </w:r>
      <w:proofErr w:type="spellEnd"/>
      <w:r w:rsidRPr="004B552A">
        <w:rPr>
          <w:rFonts w:cs="Arial"/>
        </w:rPr>
        <w:t xml:space="preserve"> </w:t>
      </w:r>
      <w:proofErr w:type="spellStart"/>
      <w:r w:rsidRPr="004B552A">
        <w:rPr>
          <w:rFonts w:cs="Arial"/>
        </w:rPr>
        <w:t>the</w:t>
      </w:r>
      <w:proofErr w:type="spellEnd"/>
      <w:r w:rsidRPr="004B552A">
        <w:rPr>
          <w:rFonts w:cs="Arial"/>
        </w:rPr>
        <w:t xml:space="preserve"> </w:t>
      </w:r>
      <w:proofErr w:type="spellStart"/>
      <w:r w:rsidRPr="004B552A">
        <w:rPr>
          <w:rFonts w:cs="Arial"/>
        </w:rPr>
        <w:t>European</w:t>
      </w:r>
      <w:proofErr w:type="spellEnd"/>
      <w:r w:rsidRPr="004B552A">
        <w:rPr>
          <w:rFonts w:cs="Arial"/>
        </w:rPr>
        <w:t xml:space="preserve"> Union in </w:t>
      </w:r>
      <w:proofErr w:type="spellStart"/>
      <w:r w:rsidRPr="004B552A">
        <w:rPr>
          <w:rFonts w:cs="Arial"/>
        </w:rPr>
        <w:t>waste</w:t>
      </w:r>
      <w:proofErr w:type="spellEnd"/>
      <w:r w:rsidRPr="004B552A">
        <w:rPr>
          <w:rFonts w:cs="Arial"/>
        </w:rPr>
        <w:t xml:space="preserve"> management </w:t>
      </w:r>
      <w:proofErr w:type="spellStart"/>
      <w:r w:rsidRPr="004B552A">
        <w:rPr>
          <w:rFonts w:cs="Arial"/>
        </w:rPr>
        <w:t>sustainable</w:t>
      </w:r>
      <w:proofErr w:type="spellEnd"/>
      <w:r w:rsidRPr="004B552A">
        <w:rPr>
          <w:rFonts w:cs="Arial"/>
        </w:rPr>
        <w:t xml:space="preserve">? An </w:t>
      </w:r>
      <w:proofErr w:type="spellStart"/>
      <w:r w:rsidRPr="004B552A">
        <w:rPr>
          <w:rFonts w:cs="Arial"/>
        </w:rPr>
        <w:t>assessment</w:t>
      </w:r>
      <w:proofErr w:type="spellEnd"/>
      <w:r w:rsidRPr="004B552A">
        <w:rPr>
          <w:rFonts w:cs="Arial"/>
        </w:rPr>
        <w:t xml:space="preserve"> </w:t>
      </w:r>
      <w:proofErr w:type="spellStart"/>
      <w:r w:rsidRPr="004B552A">
        <w:rPr>
          <w:rFonts w:cs="Arial"/>
        </w:rPr>
        <w:t>of</w:t>
      </w:r>
      <w:proofErr w:type="spellEnd"/>
      <w:r w:rsidRPr="004B552A">
        <w:rPr>
          <w:rFonts w:cs="Arial"/>
        </w:rPr>
        <w:t xml:space="preserve"> </w:t>
      </w:r>
      <w:proofErr w:type="spellStart"/>
      <w:r w:rsidRPr="004B552A">
        <w:rPr>
          <w:rFonts w:cs="Arial"/>
        </w:rPr>
        <w:t>the</w:t>
      </w:r>
      <w:proofErr w:type="spellEnd"/>
      <w:r w:rsidRPr="004B552A">
        <w:rPr>
          <w:rFonts w:cs="Arial"/>
        </w:rPr>
        <w:t xml:space="preserve"> </w:t>
      </w:r>
      <w:proofErr w:type="spellStart"/>
      <w:r w:rsidRPr="004B552A">
        <w:rPr>
          <w:rFonts w:cs="Arial"/>
        </w:rPr>
        <w:t>Italian</w:t>
      </w:r>
      <w:proofErr w:type="spellEnd"/>
      <w:r w:rsidRPr="004B552A">
        <w:rPr>
          <w:rFonts w:cs="Arial"/>
        </w:rPr>
        <w:t xml:space="preserve"> </w:t>
      </w:r>
      <w:proofErr w:type="spellStart"/>
      <w:r w:rsidRPr="004B552A">
        <w:rPr>
          <w:rFonts w:cs="Arial"/>
        </w:rPr>
        <w:t>context</w:t>
      </w:r>
      <w:proofErr w:type="spellEnd"/>
      <w:r w:rsidRPr="004B552A">
        <w:rPr>
          <w:rFonts w:cs="Arial"/>
        </w:rPr>
        <w:t xml:space="preserve">. </w:t>
      </w:r>
      <w:proofErr w:type="spellStart"/>
      <w:r w:rsidRPr="004B552A">
        <w:rPr>
          <w:rFonts w:cs="Arial"/>
          <w:i/>
          <w:iCs/>
        </w:rPr>
        <w:t>Waste</w:t>
      </w:r>
      <w:proofErr w:type="spellEnd"/>
      <w:r w:rsidRPr="004B552A">
        <w:rPr>
          <w:rFonts w:cs="Arial"/>
          <w:i/>
          <w:iCs/>
        </w:rPr>
        <w:t xml:space="preserve"> Management</w:t>
      </w:r>
      <w:r w:rsidRPr="00D87703">
        <w:rPr>
          <w:rFonts w:cs="Arial"/>
          <w:i/>
          <w:iCs/>
        </w:rPr>
        <w:t>, 103</w:t>
      </w:r>
      <w:r w:rsidRPr="004B552A">
        <w:rPr>
          <w:rFonts w:cs="Arial"/>
        </w:rPr>
        <w:t>, 437–448.</w:t>
      </w:r>
    </w:p>
    <w:p w14:paraId="54EC007B" w14:textId="613F85FC" w:rsidR="00FD25DB" w:rsidRPr="004B552A" w:rsidRDefault="00FD25DB" w:rsidP="00D87703">
      <w:pPr>
        <w:spacing w:after="120"/>
        <w:ind w:left="709" w:hanging="709"/>
        <w:jc w:val="left"/>
        <w:rPr>
          <w:rFonts w:cs="Arial"/>
        </w:rPr>
      </w:pPr>
      <w:r w:rsidRPr="00D87703">
        <w:rPr>
          <w:rFonts w:cs="Arial"/>
        </w:rPr>
        <w:t>Ekologi brez meja.</w:t>
      </w:r>
      <w:r w:rsidRPr="004B552A">
        <w:rPr>
          <w:rFonts w:cs="Arial"/>
        </w:rPr>
        <w:t xml:space="preserve"> (2023</w:t>
      </w:r>
      <w:r w:rsidR="007B41DE">
        <w:rPr>
          <w:rFonts w:cs="Arial"/>
        </w:rPr>
        <w:t>a</w:t>
      </w:r>
      <w:r w:rsidRPr="004B552A">
        <w:rPr>
          <w:rFonts w:cs="Arial"/>
        </w:rPr>
        <w:t>).</w:t>
      </w:r>
      <w:r w:rsidRPr="004B552A">
        <w:t xml:space="preserve"> </w:t>
      </w:r>
      <w:r w:rsidR="007B41DE" w:rsidRPr="00D87703">
        <w:rPr>
          <w:i/>
          <w:iCs/>
        </w:rPr>
        <w:t>Država.</w:t>
      </w:r>
      <w:r w:rsidR="007B41DE">
        <w:t xml:space="preserve"> </w:t>
      </w:r>
      <w:r w:rsidRPr="004B552A">
        <w:rPr>
          <w:rFonts w:cs="Arial"/>
        </w:rPr>
        <w:t>https://ebm.si/dr%C5%BEava</w:t>
      </w:r>
    </w:p>
    <w:p w14:paraId="7CDB60CC" w14:textId="48B1E3F7" w:rsidR="00FD25DB" w:rsidRDefault="00FD25DB" w:rsidP="00D87703">
      <w:pPr>
        <w:spacing w:after="120"/>
        <w:ind w:left="709" w:hanging="709"/>
        <w:jc w:val="left"/>
        <w:rPr>
          <w:rFonts w:cs="Arial"/>
        </w:rPr>
      </w:pPr>
      <w:bookmarkStart w:id="107" w:name="_Hlk161834303"/>
      <w:r w:rsidRPr="00D87703">
        <w:rPr>
          <w:rFonts w:cs="Arial"/>
        </w:rPr>
        <w:t>Ekologi brez meja.</w:t>
      </w:r>
      <w:r w:rsidRPr="004B552A">
        <w:rPr>
          <w:rFonts w:cs="Arial"/>
        </w:rPr>
        <w:t xml:space="preserve"> (2023</w:t>
      </w:r>
      <w:r w:rsidR="007B41DE">
        <w:rPr>
          <w:rFonts w:cs="Arial"/>
        </w:rPr>
        <w:t>b</w:t>
      </w:r>
      <w:r w:rsidRPr="004B552A">
        <w:rPr>
          <w:rFonts w:cs="Arial"/>
        </w:rPr>
        <w:t xml:space="preserve">). </w:t>
      </w:r>
      <w:r w:rsidR="007B41DE" w:rsidRPr="00D87703">
        <w:rPr>
          <w:rFonts w:cs="Arial"/>
          <w:i/>
          <w:iCs/>
        </w:rPr>
        <w:t>Register divjih odlagališč.</w:t>
      </w:r>
      <w:r w:rsidR="007B41DE">
        <w:rPr>
          <w:rFonts w:cs="Arial"/>
        </w:rPr>
        <w:t xml:space="preserve"> </w:t>
      </w:r>
      <w:r w:rsidRPr="004B552A">
        <w:rPr>
          <w:rFonts w:cs="Arial"/>
        </w:rPr>
        <w:t>https://ebm.si/register-divjih-odlagalisc</w:t>
      </w:r>
    </w:p>
    <w:bookmarkEnd w:id="107"/>
    <w:p w14:paraId="53019E7E" w14:textId="162CA51B" w:rsidR="00FD25DB" w:rsidRPr="004B552A" w:rsidRDefault="00FD25DB" w:rsidP="00D87703">
      <w:pPr>
        <w:spacing w:after="120"/>
        <w:ind w:left="709" w:hanging="709"/>
        <w:jc w:val="left"/>
        <w:rPr>
          <w:rFonts w:cs="Arial"/>
        </w:rPr>
      </w:pPr>
      <w:proofErr w:type="spellStart"/>
      <w:r w:rsidRPr="004B552A">
        <w:rPr>
          <w:rFonts w:cs="Arial"/>
        </w:rPr>
        <w:lastRenderedPageBreak/>
        <w:t>Harryanto</w:t>
      </w:r>
      <w:proofErr w:type="spellEnd"/>
      <w:r w:rsidRPr="004B552A">
        <w:rPr>
          <w:rFonts w:cs="Arial"/>
        </w:rPr>
        <w:t>, M</w:t>
      </w:r>
      <w:r w:rsidR="005E7F32">
        <w:rPr>
          <w:rFonts w:cs="Arial"/>
        </w:rPr>
        <w:t xml:space="preserve">. </w:t>
      </w:r>
      <w:r w:rsidRPr="004B552A">
        <w:rPr>
          <w:rFonts w:cs="Arial"/>
        </w:rPr>
        <w:t>M.</w:t>
      </w:r>
      <w:r w:rsidR="005E7F32">
        <w:rPr>
          <w:rFonts w:cs="Arial"/>
        </w:rPr>
        <w:t xml:space="preserve"> in</w:t>
      </w:r>
      <w:r w:rsidRPr="004B552A">
        <w:rPr>
          <w:rFonts w:cs="Arial"/>
        </w:rPr>
        <w:t xml:space="preserve"> </w:t>
      </w:r>
      <w:proofErr w:type="spellStart"/>
      <w:r w:rsidRPr="004B552A">
        <w:rPr>
          <w:rFonts w:cs="Arial"/>
        </w:rPr>
        <w:t>Ahmar</w:t>
      </w:r>
      <w:proofErr w:type="spellEnd"/>
      <w:r w:rsidRPr="004B552A">
        <w:rPr>
          <w:rFonts w:cs="Arial"/>
        </w:rPr>
        <w:t xml:space="preserve">, </w:t>
      </w:r>
      <w:r w:rsidR="005E7F32" w:rsidRPr="004B552A">
        <w:rPr>
          <w:rFonts w:cs="Arial"/>
        </w:rPr>
        <w:t xml:space="preserve">S. </w:t>
      </w:r>
      <w:r w:rsidRPr="004B552A">
        <w:rPr>
          <w:rFonts w:cs="Arial"/>
        </w:rPr>
        <w:t>A. (</w:t>
      </w:r>
      <w:r w:rsidR="005E7F32" w:rsidRPr="004B552A">
        <w:rPr>
          <w:rFonts w:cs="Arial"/>
        </w:rPr>
        <w:t>201</w:t>
      </w:r>
      <w:r w:rsidR="005E7F32">
        <w:rPr>
          <w:rFonts w:cs="Arial"/>
        </w:rPr>
        <w:t>9</w:t>
      </w:r>
      <w:r w:rsidRPr="004B552A">
        <w:rPr>
          <w:rFonts w:cs="Arial"/>
        </w:rPr>
        <w:t xml:space="preserve">). </w:t>
      </w:r>
      <w:proofErr w:type="spellStart"/>
      <w:r w:rsidRPr="004B552A">
        <w:rPr>
          <w:rFonts w:cs="Arial"/>
        </w:rPr>
        <w:t>Application</w:t>
      </w:r>
      <w:proofErr w:type="spellEnd"/>
      <w:r w:rsidRPr="004B552A">
        <w:rPr>
          <w:rFonts w:cs="Arial"/>
        </w:rPr>
        <w:t xml:space="preserve"> </w:t>
      </w:r>
      <w:proofErr w:type="spellStart"/>
      <w:r w:rsidRPr="004B552A">
        <w:rPr>
          <w:rFonts w:cs="Arial"/>
        </w:rPr>
        <w:t>of</w:t>
      </w:r>
      <w:proofErr w:type="spellEnd"/>
      <w:r w:rsidRPr="004B552A">
        <w:rPr>
          <w:rFonts w:cs="Arial"/>
        </w:rPr>
        <w:t xml:space="preserve"> TAM model to </w:t>
      </w:r>
      <w:proofErr w:type="spellStart"/>
      <w:r w:rsidRPr="004B552A">
        <w:rPr>
          <w:rFonts w:cs="Arial"/>
        </w:rPr>
        <w:t>the</w:t>
      </w:r>
      <w:proofErr w:type="spellEnd"/>
      <w:r w:rsidRPr="004B552A">
        <w:rPr>
          <w:rFonts w:cs="Arial"/>
        </w:rPr>
        <w:t xml:space="preserve"> </w:t>
      </w:r>
      <w:proofErr w:type="spellStart"/>
      <w:r w:rsidRPr="004B552A">
        <w:rPr>
          <w:rFonts w:cs="Arial"/>
        </w:rPr>
        <w:t>use</w:t>
      </w:r>
      <w:proofErr w:type="spellEnd"/>
      <w:r w:rsidR="006931D9">
        <w:rPr>
          <w:rFonts w:cs="Arial"/>
        </w:rPr>
        <w:t xml:space="preserve"> </w:t>
      </w:r>
      <w:proofErr w:type="spellStart"/>
      <w:r w:rsidRPr="004B552A">
        <w:rPr>
          <w:rFonts w:cs="Arial"/>
        </w:rPr>
        <w:t>of</w:t>
      </w:r>
      <w:proofErr w:type="spellEnd"/>
      <w:r w:rsidRPr="004B552A">
        <w:rPr>
          <w:rFonts w:cs="Arial"/>
        </w:rPr>
        <w:t xml:space="preserve"> </w:t>
      </w:r>
      <w:proofErr w:type="spellStart"/>
      <w:r w:rsidRPr="004B552A">
        <w:rPr>
          <w:rFonts w:cs="Arial"/>
        </w:rPr>
        <w:t>information</w:t>
      </w:r>
      <w:proofErr w:type="spellEnd"/>
      <w:r w:rsidRPr="004B552A">
        <w:rPr>
          <w:rFonts w:cs="Arial"/>
        </w:rPr>
        <w:t xml:space="preserve"> </w:t>
      </w:r>
      <w:proofErr w:type="spellStart"/>
      <w:r w:rsidRPr="004B552A">
        <w:rPr>
          <w:rFonts w:cs="Arial"/>
        </w:rPr>
        <w:t>technology</w:t>
      </w:r>
      <w:proofErr w:type="spellEnd"/>
      <w:r w:rsidRPr="004B552A">
        <w:rPr>
          <w:rFonts w:cs="Arial"/>
        </w:rPr>
        <w:t xml:space="preserve">. </w:t>
      </w:r>
      <w:proofErr w:type="spellStart"/>
      <w:r w:rsidRPr="00D87703">
        <w:rPr>
          <w:rFonts w:cs="Arial"/>
          <w:i/>
          <w:iCs/>
        </w:rPr>
        <w:t>International</w:t>
      </w:r>
      <w:proofErr w:type="spellEnd"/>
      <w:r w:rsidRPr="00D87703">
        <w:rPr>
          <w:rFonts w:cs="Arial"/>
          <w:i/>
          <w:iCs/>
        </w:rPr>
        <w:t xml:space="preserve"> </w:t>
      </w:r>
      <w:proofErr w:type="spellStart"/>
      <w:r w:rsidRPr="00D87703">
        <w:rPr>
          <w:rFonts w:cs="Arial"/>
          <w:i/>
          <w:iCs/>
        </w:rPr>
        <w:t>Journal</w:t>
      </w:r>
      <w:proofErr w:type="spellEnd"/>
      <w:r w:rsidRPr="00D87703">
        <w:rPr>
          <w:rFonts w:cs="Arial"/>
          <w:i/>
          <w:iCs/>
        </w:rPr>
        <w:t xml:space="preserve"> </w:t>
      </w:r>
      <w:proofErr w:type="spellStart"/>
      <w:r w:rsidRPr="00D87703">
        <w:rPr>
          <w:rFonts w:cs="Arial"/>
          <w:i/>
          <w:iCs/>
        </w:rPr>
        <w:t>of</w:t>
      </w:r>
      <w:proofErr w:type="spellEnd"/>
      <w:r w:rsidRPr="00D87703">
        <w:rPr>
          <w:rFonts w:cs="Arial"/>
          <w:i/>
          <w:iCs/>
        </w:rPr>
        <w:t xml:space="preserve"> Engineering &amp; </w:t>
      </w:r>
      <w:proofErr w:type="spellStart"/>
      <w:r w:rsidRPr="00D87703">
        <w:rPr>
          <w:rFonts w:cs="Arial"/>
          <w:i/>
          <w:iCs/>
        </w:rPr>
        <w:t>Technology</w:t>
      </w:r>
      <w:proofErr w:type="spellEnd"/>
      <w:r w:rsidR="005E7F32">
        <w:rPr>
          <w:rFonts w:cs="Arial"/>
          <w:i/>
          <w:iCs/>
        </w:rPr>
        <w:t xml:space="preserve">, 7, </w:t>
      </w:r>
      <w:r w:rsidR="005E7F32">
        <w:rPr>
          <w:rFonts w:cs="Arial"/>
        </w:rPr>
        <w:t>37–40</w:t>
      </w:r>
      <w:r w:rsidRPr="00D87703">
        <w:rPr>
          <w:rFonts w:cs="Arial"/>
          <w:i/>
          <w:iCs/>
        </w:rPr>
        <w:t>.</w:t>
      </w:r>
      <w:r w:rsidR="005E7F32">
        <w:rPr>
          <w:rFonts w:cs="Arial"/>
        </w:rPr>
        <w:t xml:space="preserve"> </w:t>
      </w:r>
      <w:r w:rsidRPr="004B552A">
        <w:rPr>
          <w:rFonts w:cs="Arial"/>
        </w:rPr>
        <w:t>https://doi.org/10.48550/arXiv.1901.11358</w:t>
      </w:r>
    </w:p>
    <w:p w14:paraId="7058DD92" w14:textId="49C6B3A8" w:rsidR="00FD25DB" w:rsidRPr="004B552A" w:rsidRDefault="00FD25DB" w:rsidP="00D87703">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Ichinose</w:t>
      </w:r>
      <w:proofErr w:type="spellEnd"/>
      <w:r w:rsidRPr="004B552A">
        <w:rPr>
          <w:rFonts w:ascii="Arial" w:hAnsi="Arial" w:cs="Arial"/>
        </w:rPr>
        <w:t>, D.</w:t>
      </w:r>
      <w:r w:rsidR="00247ABD">
        <w:rPr>
          <w:rFonts w:ascii="Arial" w:hAnsi="Arial" w:cs="Arial"/>
        </w:rPr>
        <w:t xml:space="preserve"> in</w:t>
      </w:r>
      <w:r w:rsidRPr="004B552A">
        <w:rPr>
          <w:rFonts w:ascii="Arial" w:hAnsi="Arial" w:cs="Arial"/>
        </w:rPr>
        <w:t xml:space="preserve"> </w:t>
      </w:r>
      <w:proofErr w:type="spellStart"/>
      <w:r w:rsidRPr="004B552A">
        <w:rPr>
          <w:rFonts w:ascii="Arial" w:hAnsi="Arial" w:cs="Arial"/>
        </w:rPr>
        <w:t>Yamamoto</w:t>
      </w:r>
      <w:proofErr w:type="spellEnd"/>
      <w:r w:rsidRPr="004B552A">
        <w:rPr>
          <w:rFonts w:ascii="Arial" w:hAnsi="Arial" w:cs="Arial"/>
        </w:rPr>
        <w:t xml:space="preserve">, M. (2011). On </w:t>
      </w:r>
      <w:proofErr w:type="spellStart"/>
      <w:r w:rsidRPr="004B552A">
        <w:rPr>
          <w:rFonts w:ascii="Arial" w:hAnsi="Arial" w:cs="Arial"/>
        </w:rPr>
        <w:t>the</w:t>
      </w:r>
      <w:proofErr w:type="spellEnd"/>
      <w:r w:rsidRPr="004B552A">
        <w:rPr>
          <w:rFonts w:ascii="Arial" w:hAnsi="Arial" w:cs="Arial"/>
        </w:rPr>
        <w:t xml:space="preserve"> </w:t>
      </w:r>
      <w:proofErr w:type="spellStart"/>
      <w:r w:rsidRPr="004B552A">
        <w:rPr>
          <w:rFonts w:ascii="Arial" w:hAnsi="Arial" w:cs="Arial"/>
        </w:rPr>
        <w:t>relationship</w:t>
      </w:r>
      <w:proofErr w:type="spellEnd"/>
      <w:r w:rsidRPr="004B552A">
        <w:rPr>
          <w:rFonts w:ascii="Arial" w:hAnsi="Arial" w:cs="Arial"/>
        </w:rPr>
        <w:t xml:space="preserve"> </w:t>
      </w:r>
      <w:proofErr w:type="spellStart"/>
      <w:r w:rsidRPr="004B552A">
        <w:rPr>
          <w:rFonts w:ascii="Arial" w:hAnsi="Arial" w:cs="Arial"/>
        </w:rPr>
        <w:t>between</w:t>
      </w:r>
      <w:proofErr w:type="spellEnd"/>
      <w:r w:rsidRPr="004B552A">
        <w:rPr>
          <w:rFonts w:ascii="Arial" w:hAnsi="Arial" w:cs="Arial"/>
        </w:rPr>
        <w:t xml:space="preserve"> </w:t>
      </w:r>
      <w:proofErr w:type="spellStart"/>
      <w:r w:rsidRPr="004B552A">
        <w:rPr>
          <w:rFonts w:ascii="Arial" w:hAnsi="Arial" w:cs="Arial"/>
        </w:rPr>
        <w:t>the</w:t>
      </w:r>
      <w:proofErr w:type="spellEnd"/>
      <w:r w:rsidRPr="004B552A">
        <w:rPr>
          <w:rFonts w:ascii="Arial" w:hAnsi="Arial" w:cs="Arial"/>
        </w:rPr>
        <w:t xml:space="preserve"> </w:t>
      </w:r>
      <w:proofErr w:type="spellStart"/>
      <w:r w:rsidRPr="004B552A">
        <w:rPr>
          <w:rFonts w:ascii="Arial" w:hAnsi="Arial" w:cs="Arial"/>
        </w:rPr>
        <w:t>provision</w:t>
      </w:r>
      <w:proofErr w:type="spellEnd"/>
      <w:r w:rsidRPr="004B552A">
        <w:rPr>
          <w:rFonts w:ascii="Arial" w:hAnsi="Arial" w:cs="Arial"/>
        </w:rPr>
        <w:t xml:space="preserve"> </w:t>
      </w:r>
      <w:proofErr w:type="spellStart"/>
      <w:r w:rsidRPr="004B552A">
        <w:rPr>
          <w:rFonts w:ascii="Arial" w:hAnsi="Arial" w:cs="Arial"/>
        </w:rPr>
        <w:t>of</w:t>
      </w:r>
      <w:proofErr w:type="spellEnd"/>
      <w:r w:rsidRPr="004B552A">
        <w:rPr>
          <w:rFonts w:ascii="Arial" w:hAnsi="Arial" w:cs="Arial"/>
        </w:rPr>
        <w:t xml:space="preserve"> </w:t>
      </w:r>
      <w:proofErr w:type="spellStart"/>
      <w:r w:rsidRPr="004B552A">
        <w:rPr>
          <w:rFonts w:ascii="Arial" w:hAnsi="Arial" w:cs="Arial"/>
        </w:rPr>
        <w:t>waste</w:t>
      </w:r>
      <w:proofErr w:type="spellEnd"/>
      <w:r w:rsidRPr="004B552A">
        <w:rPr>
          <w:rFonts w:ascii="Arial" w:hAnsi="Arial" w:cs="Arial"/>
        </w:rPr>
        <w:t xml:space="preserve"> management </w:t>
      </w:r>
      <w:proofErr w:type="spellStart"/>
      <w:r w:rsidRPr="004B552A">
        <w:rPr>
          <w:rFonts w:ascii="Arial" w:hAnsi="Arial" w:cs="Arial"/>
        </w:rPr>
        <w:t>service</w:t>
      </w:r>
      <w:proofErr w:type="spellEnd"/>
      <w:r w:rsidRPr="004B552A">
        <w:rPr>
          <w:rFonts w:ascii="Arial" w:hAnsi="Arial" w:cs="Arial"/>
        </w:rPr>
        <w:t xml:space="preserve"> </w:t>
      </w:r>
      <w:proofErr w:type="spellStart"/>
      <w:r w:rsidRPr="004B552A">
        <w:rPr>
          <w:rFonts w:ascii="Arial" w:hAnsi="Arial" w:cs="Arial"/>
        </w:rPr>
        <w:t>and</w:t>
      </w:r>
      <w:proofErr w:type="spellEnd"/>
      <w:r w:rsidRPr="004B552A">
        <w:rPr>
          <w:rFonts w:ascii="Arial" w:hAnsi="Arial" w:cs="Arial"/>
        </w:rPr>
        <w:t xml:space="preserve"> </w:t>
      </w:r>
      <w:proofErr w:type="spellStart"/>
      <w:r w:rsidRPr="004B552A">
        <w:rPr>
          <w:rFonts w:ascii="Arial" w:hAnsi="Arial" w:cs="Arial"/>
        </w:rPr>
        <w:t>illegal</w:t>
      </w:r>
      <w:proofErr w:type="spellEnd"/>
      <w:r w:rsidRPr="004B552A">
        <w:rPr>
          <w:rFonts w:ascii="Arial" w:hAnsi="Arial" w:cs="Arial"/>
        </w:rPr>
        <w:t xml:space="preserve"> </w:t>
      </w:r>
      <w:proofErr w:type="spellStart"/>
      <w:r w:rsidRPr="004B552A">
        <w:rPr>
          <w:rFonts w:ascii="Arial" w:hAnsi="Arial" w:cs="Arial"/>
        </w:rPr>
        <w:t>dumping</w:t>
      </w:r>
      <w:proofErr w:type="spellEnd"/>
      <w:r w:rsidRPr="004B552A">
        <w:rPr>
          <w:rFonts w:ascii="Arial" w:hAnsi="Arial" w:cs="Arial"/>
        </w:rPr>
        <w:t xml:space="preserve">. </w:t>
      </w:r>
      <w:proofErr w:type="spellStart"/>
      <w:r w:rsidRPr="004B552A">
        <w:rPr>
          <w:rFonts w:ascii="Arial" w:hAnsi="Arial" w:cs="Arial"/>
          <w:i/>
          <w:iCs/>
        </w:rPr>
        <w:t>Resource</w:t>
      </w:r>
      <w:proofErr w:type="spellEnd"/>
      <w:r w:rsidRPr="004B552A">
        <w:rPr>
          <w:rFonts w:ascii="Arial" w:hAnsi="Arial" w:cs="Arial"/>
          <w:i/>
          <w:iCs/>
        </w:rPr>
        <w:t xml:space="preserve"> </w:t>
      </w:r>
      <w:proofErr w:type="spellStart"/>
      <w:r w:rsidRPr="004B552A">
        <w:rPr>
          <w:rFonts w:ascii="Arial" w:hAnsi="Arial" w:cs="Arial"/>
          <w:i/>
          <w:iCs/>
        </w:rPr>
        <w:t>and</w:t>
      </w:r>
      <w:proofErr w:type="spellEnd"/>
      <w:r w:rsidRPr="004B552A">
        <w:rPr>
          <w:rFonts w:ascii="Arial" w:hAnsi="Arial" w:cs="Arial"/>
          <w:i/>
          <w:iCs/>
        </w:rPr>
        <w:t xml:space="preserve"> </w:t>
      </w:r>
      <w:proofErr w:type="spellStart"/>
      <w:r w:rsidRPr="004B552A">
        <w:rPr>
          <w:rFonts w:ascii="Arial" w:hAnsi="Arial" w:cs="Arial"/>
          <w:i/>
          <w:iCs/>
        </w:rPr>
        <w:t>Energy</w:t>
      </w:r>
      <w:proofErr w:type="spellEnd"/>
      <w:r w:rsidRPr="004B552A">
        <w:rPr>
          <w:rFonts w:ascii="Arial" w:hAnsi="Arial" w:cs="Arial"/>
          <w:i/>
          <w:iCs/>
        </w:rPr>
        <w:t xml:space="preserve"> </w:t>
      </w:r>
      <w:proofErr w:type="spellStart"/>
      <w:r w:rsidRPr="004B552A">
        <w:rPr>
          <w:rFonts w:ascii="Arial" w:hAnsi="Arial" w:cs="Arial"/>
          <w:i/>
          <w:iCs/>
        </w:rPr>
        <w:t>Economics</w:t>
      </w:r>
      <w:proofErr w:type="spellEnd"/>
      <w:r w:rsidRPr="004B552A">
        <w:rPr>
          <w:rFonts w:ascii="Arial" w:hAnsi="Arial" w:cs="Arial"/>
        </w:rPr>
        <w:t xml:space="preserve">, </w:t>
      </w:r>
      <w:r w:rsidRPr="004B552A">
        <w:rPr>
          <w:rFonts w:ascii="Arial" w:hAnsi="Arial" w:cs="Arial"/>
          <w:i/>
          <w:iCs/>
        </w:rPr>
        <w:t>33</w:t>
      </w:r>
      <w:r w:rsidRPr="004B552A">
        <w:rPr>
          <w:rFonts w:ascii="Arial" w:hAnsi="Arial" w:cs="Arial"/>
        </w:rPr>
        <w:t>(1), 79–93. https://doi.org/10.1016/j.reseneeco.2010.01.002</w:t>
      </w:r>
    </w:p>
    <w:p w14:paraId="63307C0D" w14:textId="77777777" w:rsidR="00FD25DB" w:rsidRPr="004B552A" w:rsidRDefault="00FD25DB" w:rsidP="00D87703">
      <w:pPr>
        <w:pStyle w:val="Bibliografija"/>
        <w:spacing w:after="120" w:line="288" w:lineRule="auto"/>
        <w:ind w:left="709" w:hanging="709"/>
        <w:jc w:val="left"/>
        <w:rPr>
          <w:rFonts w:cs="Arial"/>
        </w:rPr>
      </w:pPr>
      <w:r w:rsidRPr="00D87703">
        <w:rPr>
          <w:rFonts w:cs="Arial"/>
        </w:rPr>
        <w:t>Inšpektorat Republike Slovenije za naravne vire in prostor.</w:t>
      </w:r>
      <w:r w:rsidRPr="004B552A">
        <w:rPr>
          <w:rFonts w:cs="Arial"/>
        </w:rPr>
        <w:t xml:space="preserve"> (2023). </w:t>
      </w:r>
      <w:r w:rsidRPr="004B552A">
        <w:rPr>
          <w:rFonts w:cs="Arial"/>
          <w:i/>
          <w:iCs/>
        </w:rPr>
        <w:t>O Inšpektoratu za naravne vire in prostor</w:t>
      </w:r>
      <w:r w:rsidRPr="004B552A">
        <w:rPr>
          <w:rFonts w:cs="Arial"/>
        </w:rPr>
        <w:t>. https://www.gov.si/drzavni-organi/organi-v-sestavi/inspektorat-za-naravne-vire-in-prostor/o-inspektoratu/</w:t>
      </w:r>
    </w:p>
    <w:p w14:paraId="5613F03D" w14:textId="77777777" w:rsidR="00FD25DB" w:rsidRPr="004B552A" w:rsidRDefault="00FD25DB" w:rsidP="00D87703">
      <w:pPr>
        <w:pStyle w:val="Bibliografija"/>
        <w:spacing w:after="120" w:line="288" w:lineRule="auto"/>
        <w:ind w:left="709" w:hanging="709"/>
        <w:jc w:val="left"/>
        <w:rPr>
          <w:rFonts w:cs="Arial"/>
        </w:rPr>
      </w:pPr>
      <w:r w:rsidRPr="00D87703">
        <w:rPr>
          <w:rFonts w:cs="Arial"/>
        </w:rPr>
        <w:t>Inšpektorat Republike Slovenije za okolje in energijo.</w:t>
      </w:r>
      <w:r w:rsidRPr="004B552A">
        <w:rPr>
          <w:rFonts w:cs="Arial"/>
          <w:i/>
          <w:iCs/>
        </w:rPr>
        <w:t xml:space="preserve"> </w:t>
      </w:r>
      <w:r w:rsidRPr="004B552A">
        <w:rPr>
          <w:rFonts w:cs="Arial"/>
        </w:rPr>
        <w:t xml:space="preserve">(2023). </w:t>
      </w:r>
      <w:r w:rsidRPr="004B552A">
        <w:rPr>
          <w:rFonts w:cs="Arial"/>
          <w:i/>
          <w:iCs/>
        </w:rPr>
        <w:t>O Inšpektoratu za okolje in energijo</w:t>
      </w:r>
      <w:r w:rsidRPr="004B552A">
        <w:rPr>
          <w:rFonts w:cs="Arial"/>
        </w:rPr>
        <w:t>. https://www.gov.si/drzavni-organi/organi-v-sestavi/inspektorat-za-okolje-in-energijo/o-inspektoratu/</w:t>
      </w:r>
    </w:p>
    <w:p w14:paraId="19B6D33B" w14:textId="285A8761" w:rsidR="00FD25DB" w:rsidRPr="004B552A" w:rsidRDefault="00FD25DB" w:rsidP="00D87703">
      <w:pPr>
        <w:pStyle w:val="Navadensplet"/>
        <w:spacing w:before="0" w:beforeAutospacing="0" w:after="120" w:afterAutospacing="0" w:line="288" w:lineRule="auto"/>
        <w:ind w:left="709" w:hanging="709"/>
        <w:rPr>
          <w:rStyle w:val="url"/>
          <w:rFonts w:ascii="Arial" w:eastAsiaTheme="minorHAnsi" w:hAnsi="Arial" w:cs="Arial"/>
          <w:szCs w:val="22"/>
          <w:lang w:eastAsia="en-US"/>
        </w:rPr>
      </w:pPr>
      <w:proofErr w:type="spellStart"/>
      <w:r w:rsidRPr="004B552A">
        <w:rPr>
          <w:rFonts w:ascii="Arial" w:hAnsi="Arial" w:cs="Arial"/>
        </w:rPr>
        <w:t>IntelliJ</w:t>
      </w:r>
      <w:proofErr w:type="spellEnd"/>
      <w:r w:rsidRPr="004B552A">
        <w:rPr>
          <w:rFonts w:ascii="Arial" w:hAnsi="Arial" w:cs="Arial"/>
        </w:rPr>
        <w:t xml:space="preserve"> IDEA</w:t>
      </w:r>
      <w:r w:rsidR="00075241">
        <w:rPr>
          <w:rFonts w:ascii="Arial" w:hAnsi="Arial" w:cs="Arial"/>
        </w:rPr>
        <w:t xml:space="preserve"> </w:t>
      </w:r>
      <w:r w:rsidR="00075241" w:rsidRPr="004B552A">
        <w:rPr>
          <w:rFonts w:ascii="Arial" w:hAnsi="Arial" w:cs="Arial"/>
        </w:rPr>
        <w:t>[</w:t>
      </w:r>
      <w:r w:rsidR="00075241">
        <w:rPr>
          <w:rFonts w:ascii="Arial" w:hAnsi="Arial" w:cs="Arial"/>
        </w:rPr>
        <w:t>I</w:t>
      </w:r>
      <w:r w:rsidR="00075241" w:rsidRPr="004B552A">
        <w:rPr>
          <w:rFonts w:ascii="Arial" w:hAnsi="Arial" w:cs="Arial"/>
        </w:rPr>
        <w:t>ntegrirano razvojno okolje]</w:t>
      </w:r>
      <w:r w:rsidR="00075241">
        <w:rPr>
          <w:rFonts w:ascii="Arial" w:hAnsi="Arial" w:cs="Arial"/>
        </w:rPr>
        <w:t>.</w:t>
      </w:r>
      <w:r w:rsidRPr="004B552A">
        <w:rPr>
          <w:rFonts w:ascii="Arial" w:hAnsi="Arial" w:cs="Arial"/>
        </w:rPr>
        <w:t xml:space="preserve"> (2001). </w:t>
      </w:r>
      <w:proofErr w:type="spellStart"/>
      <w:r w:rsidRPr="004B552A">
        <w:rPr>
          <w:rFonts w:ascii="Arial" w:hAnsi="Arial" w:cs="Arial"/>
        </w:rPr>
        <w:t>JetBrains</w:t>
      </w:r>
      <w:proofErr w:type="spellEnd"/>
      <w:r w:rsidR="00075241">
        <w:rPr>
          <w:rFonts w:ascii="Arial" w:hAnsi="Arial" w:cs="Arial"/>
        </w:rPr>
        <w:t>.</w:t>
      </w:r>
      <w:r w:rsidRPr="004B552A">
        <w:rPr>
          <w:rFonts w:ascii="Arial" w:hAnsi="Arial" w:cs="Arial"/>
        </w:rPr>
        <w:t xml:space="preserve"> </w:t>
      </w:r>
      <w:r w:rsidRPr="004B552A">
        <w:rPr>
          <w:rStyle w:val="url"/>
          <w:rFonts w:ascii="Arial" w:hAnsi="Arial" w:cs="Arial"/>
        </w:rPr>
        <w:t>https://www.jetbrains.com/idea/</w:t>
      </w:r>
    </w:p>
    <w:p w14:paraId="4D7257E2" w14:textId="7D76606B" w:rsidR="00FD25DB" w:rsidRPr="004B552A" w:rsidRDefault="00FD25DB" w:rsidP="00D87703">
      <w:pPr>
        <w:pStyle w:val="Navadensplet"/>
        <w:spacing w:before="0" w:beforeAutospacing="0" w:after="120" w:afterAutospacing="0" w:line="288" w:lineRule="auto"/>
        <w:ind w:left="709" w:hanging="709"/>
        <w:rPr>
          <w:rStyle w:val="url"/>
          <w:rFonts w:ascii="Arial" w:hAnsi="Arial" w:cs="Arial"/>
        </w:rPr>
      </w:pPr>
      <w:r w:rsidRPr="004B552A">
        <w:rPr>
          <w:rFonts w:ascii="Arial" w:hAnsi="Arial" w:cs="Arial"/>
        </w:rPr>
        <w:t xml:space="preserve">Kavčič, Ž. (2022). </w:t>
      </w:r>
      <w:r w:rsidRPr="004B552A">
        <w:rPr>
          <w:rFonts w:ascii="Arial" w:hAnsi="Arial" w:cs="Arial"/>
          <w:i/>
          <w:iCs/>
        </w:rPr>
        <w:t>Problematika divjih odlagališč z gradbenimi odpadki v Sloveniji</w:t>
      </w:r>
      <w:r w:rsidR="00247ABD">
        <w:rPr>
          <w:rFonts w:ascii="Arial" w:hAnsi="Arial" w:cs="Arial"/>
          <w:i/>
          <w:iCs/>
        </w:rPr>
        <w:t xml:space="preserve"> </w:t>
      </w:r>
      <w:r w:rsidR="00247ABD" w:rsidRPr="00D87703">
        <w:rPr>
          <w:rFonts w:ascii="Arial" w:hAnsi="Arial" w:cs="Arial"/>
        </w:rPr>
        <w:t>[</w:t>
      </w:r>
      <w:r w:rsidRPr="00D87703">
        <w:rPr>
          <w:rFonts w:ascii="Arial" w:hAnsi="Arial" w:cs="Arial"/>
        </w:rPr>
        <w:t>diplomsko delo</w:t>
      </w:r>
      <w:r w:rsidR="00247ABD" w:rsidRPr="00D87703">
        <w:rPr>
          <w:rFonts w:ascii="Arial" w:hAnsi="Arial" w:cs="Arial"/>
        </w:rPr>
        <w:t>]</w:t>
      </w:r>
      <w:r w:rsidR="00247ABD">
        <w:rPr>
          <w:rFonts w:ascii="Arial" w:hAnsi="Arial" w:cs="Arial"/>
        </w:rPr>
        <w:t>.</w:t>
      </w:r>
      <w:r w:rsidRPr="004B552A">
        <w:rPr>
          <w:rFonts w:ascii="Arial" w:hAnsi="Arial" w:cs="Arial"/>
          <w:i/>
          <w:iCs/>
        </w:rPr>
        <w:t xml:space="preserve"> </w:t>
      </w:r>
      <w:r w:rsidRPr="004B552A">
        <w:rPr>
          <w:rFonts w:ascii="Arial" w:hAnsi="Arial" w:cs="Arial"/>
        </w:rPr>
        <w:t>Univerza v Mariboru</w:t>
      </w:r>
      <w:r w:rsidR="00247ABD">
        <w:rPr>
          <w:rFonts w:ascii="Arial" w:hAnsi="Arial" w:cs="Arial"/>
        </w:rPr>
        <w:t>, Fakulteta za varnostne vede</w:t>
      </w:r>
      <w:r w:rsidRPr="004B552A">
        <w:rPr>
          <w:rFonts w:ascii="Arial" w:hAnsi="Arial" w:cs="Arial"/>
        </w:rPr>
        <w:t xml:space="preserve">. </w:t>
      </w:r>
      <w:r w:rsidRPr="004B552A">
        <w:rPr>
          <w:rStyle w:val="url"/>
          <w:rFonts w:ascii="Arial" w:hAnsi="Arial" w:cs="Arial"/>
        </w:rPr>
        <w:t>https://dk.um.si/Dokument.php?id=157487&amp;lang=slv</w:t>
      </w:r>
    </w:p>
    <w:p w14:paraId="0B50C0F2" w14:textId="18BC2E9F" w:rsidR="000D63D2" w:rsidRPr="004B552A" w:rsidRDefault="000D63D2" w:rsidP="00D87703">
      <w:pPr>
        <w:spacing w:after="120"/>
        <w:ind w:left="709" w:hanging="709"/>
        <w:jc w:val="left"/>
      </w:pPr>
      <w:proofErr w:type="spellStart"/>
      <w:r w:rsidRPr="004B552A">
        <w:t>Kubásek</w:t>
      </w:r>
      <w:proofErr w:type="spellEnd"/>
      <w:r w:rsidRPr="004B552A">
        <w:t xml:space="preserve">, M. (2013). </w:t>
      </w:r>
      <w:proofErr w:type="spellStart"/>
      <w:r w:rsidRPr="004B552A">
        <w:t>Mapping</w:t>
      </w:r>
      <w:proofErr w:type="spellEnd"/>
      <w:r w:rsidRPr="004B552A">
        <w:t xml:space="preserve"> </w:t>
      </w:r>
      <w:proofErr w:type="spellStart"/>
      <w:r w:rsidRPr="004B552A">
        <w:t>of</w:t>
      </w:r>
      <w:proofErr w:type="spellEnd"/>
      <w:r w:rsidRPr="004B552A">
        <w:t xml:space="preserve"> </w:t>
      </w:r>
      <w:proofErr w:type="spellStart"/>
      <w:r w:rsidRPr="004B552A">
        <w:t>illegal</w:t>
      </w:r>
      <w:proofErr w:type="spellEnd"/>
      <w:r w:rsidRPr="004B552A">
        <w:t xml:space="preserve"> </w:t>
      </w:r>
      <w:proofErr w:type="spellStart"/>
      <w:r w:rsidRPr="004B552A">
        <w:t>dumps</w:t>
      </w:r>
      <w:proofErr w:type="spellEnd"/>
      <w:r w:rsidRPr="004B552A">
        <w:t xml:space="preserve"> in </w:t>
      </w:r>
      <w:proofErr w:type="spellStart"/>
      <w:r w:rsidRPr="004B552A">
        <w:t>the</w:t>
      </w:r>
      <w:proofErr w:type="spellEnd"/>
      <w:r w:rsidRPr="004B552A">
        <w:t xml:space="preserve"> </w:t>
      </w:r>
      <w:proofErr w:type="spellStart"/>
      <w:r w:rsidRPr="004B552A">
        <w:t>Czech</w:t>
      </w:r>
      <w:proofErr w:type="spellEnd"/>
      <w:r w:rsidRPr="004B552A">
        <w:t xml:space="preserve"> </w:t>
      </w:r>
      <w:proofErr w:type="spellStart"/>
      <w:r w:rsidRPr="004B552A">
        <w:t>Republic</w:t>
      </w:r>
      <w:proofErr w:type="spellEnd"/>
      <w:r w:rsidRPr="004B552A">
        <w:t xml:space="preserve"> – </w:t>
      </w:r>
      <w:proofErr w:type="spellStart"/>
      <w:r w:rsidRPr="004B552A">
        <w:t>using</w:t>
      </w:r>
      <w:proofErr w:type="spellEnd"/>
      <w:r w:rsidRPr="004B552A">
        <w:t xml:space="preserve"> a </w:t>
      </w:r>
      <w:proofErr w:type="spellStart"/>
      <w:r w:rsidRPr="004B552A">
        <w:t>Crowd-Sourcing</w:t>
      </w:r>
      <w:proofErr w:type="spellEnd"/>
      <w:r w:rsidRPr="004B552A">
        <w:t xml:space="preserve"> </w:t>
      </w:r>
      <w:proofErr w:type="spellStart"/>
      <w:r w:rsidRPr="004B552A">
        <w:t>approach</w:t>
      </w:r>
      <w:proofErr w:type="spellEnd"/>
      <w:r w:rsidRPr="004B552A">
        <w:t xml:space="preserve">. </w:t>
      </w:r>
      <w:r w:rsidR="0031180E">
        <w:t xml:space="preserve">V J. </w:t>
      </w:r>
      <w:proofErr w:type="spellStart"/>
      <w:r w:rsidR="0031180E" w:rsidRPr="0031180E">
        <w:t>Hřebíček</w:t>
      </w:r>
      <w:proofErr w:type="spellEnd"/>
      <w:r w:rsidR="0031180E" w:rsidRPr="0031180E">
        <w:t xml:space="preserve">, </w:t>
      </w:r>
      <w:r w:rsidR="0031180E">
        <w:t>G.</w:t>
      </w:r>
      <w:r w:rsidR="0031180E" w:rsidRPr="0031180E">
        <w:t xml:space="preserve"> </w:t>
      </w:r>
      <w:proofErr w:type="spellStart"/>
      <w:r w:rsidR="0031180E" w:rsidRPr="0031180E">
        <w:t>Schimak</w:t>
      </w:r>
      <w:proofErr w:type="spellEnd"/>
      <w:r w:rsidR="0031180E" w:rsidRPr="0031180E">
        <w:t xml:space="preserve">, </w:t>
      </w:r>
      <w:r w:rsidR="0031180E">
        <w:t>M.</w:t>
      </w:r>
      <w:r w:rsidR="0031180E" w:rsidRPr="0031180E">
        <w:t xml:space="preserve"> </w:t>
      </w:r>
      <w:proofErr w:type="spellStart"/>
      <w:r w:rsidR="0031180E" w:rsidRPr="0031180E">
        <w:t>Kubásek</w:t>
      </w:r>
      <w:proofErr w:type="spellEnd"/>
      <w:r w:rsidR="0031180E">
        <w:t xml:space="preserve"> in A. E.</w:t>
      </w:r>
      <w:r w:rsidR="0031180E" w:rsidRPr="0031180E">
        <w:t xml:space="preserve"> </w:t>
      </w:r>
      <w:proofErr w:type="spellStart"/>
      <w:r w:rsidR="0031180E" w:rsidRPr="0031180E">
        <w:t>Rizzoli</w:t>
      </w:r>
      <w:proofErr w:type="spellEnd"/>
      <w:r w:rsidR="0031180E" w:rsidRPr="0031180E">
        <w:t xml:space="preserve"> (</w:t>
      </w:r>
      <w:r w:rsidR="0031180E">
        <w:t>ur.</w:t>
      </w:r>
      <w:r w:rsidR="0031180E" w:rsidRPr="0031180E">
        <w:t>)</w:t>
      </w:r>
      <w:r w:rsidR="0031180E">
        <w:t>,</w:t>
      </w:r>
      <w:r w:rsidR="0031180E" w:rsidRPr="0031180E">
        <w:t xml:space="preserve"> </w:t>
      </w:r>
      <w:proofErr w:type="spellStart"/>
      <w:r w:rsidR="0031180E" w:rsidRPr="00D87703">
        <w:rPr>
          <w:i/>
          <w:iCs/>
        </w:rPr>
        <w:t>Environmental</w:t>
      </w:r>
      <w:proofErr w:type="spellEnd"/>
      <w:r w:rsidR="0031180E" w:rsidRPr="00D87703">
        <w:rPr>
          <w:i/>
          <w:iCs/>
        </w:rPr>
        <w:t xml:space="preserve"> Software </w:t>
      </w:r>
      <w:proofErr w:type="spellStart"/>
      <w:r w:rsidR="0031180E" w:rsidRPr="00D87703">
        <w:rPr>
          <w:i/>
          <w:iCs/>
        </w:rPr>
        <w:t>Systems</w:t>
      </w:r>
      <w:proofErr w:type="spellEnd"/>
      <w:r w:rsidR="0031180E" w:rsidRPr="00D87703">
        <w:rPr>
          <w:i/>
          <w:iCs/>
        </w:rPr>
        <w:t xml:space="preserve">. </w:t>
      </w:r>
      <w:proofErr w:type="spellStart"/>
      <w:r w:rsidR="0031180E" w:rsidRPr="00D87703">
        <w:rPr>
          <w:i/>
          <w:iCs/>
        </w:rPr>
        <w:t>Fostering</w:t>
      </w:r>
      <w:proofErr w:type="spellEnd"/>
      <w:r w:rsidR="0031180E" w:rsidRPr="00D87703">
        <w:rPr>
          <w:i/>
          <w:iCs/>
        </w:rPr>
        <w:t xml:space="preserve"> </w:t>
      </w:r>
      <w:proofErr w:type="spellStart"/>
      <w:r w:rsidR="0031180E" w:rsidRPr="00D87703">
        <w:rPr>
          <w:i/>
          <w:iCs/>
        </w:rPr>
        <w:t>Information</w:t>
      </w:r>
      <w:proofErr w:type="spellEnd"/>
      <w:r w:rsidR="0031180E" w:rsidRPr="00D87703">
        <w:rPr>
          <w:i/>
          <w:iCs/>
        </w:rPr>
        <w:t xml:space="preserve"> </w:t>
      </w:r>
      <w:proofErr w:type="spellStart"/>
      <w:r w:rsidR="0031180E" w:rsidRPr="00D87703">
        <w:rPr>
          <w:i/>
          <w:iCs/>
        </w:rPr>
        <w:t>Sharing</w:t>
      </w:r>
      <w:proofErr w:type="spellEnd"/>
      <w:r w:rsidR="0031180E" w:rsidRPr="00D87703">
        <w:rPr>
          <w:i/>
          <w:iCs/>
        </w:rPr>
        <w:t xml:space="preserve">. ISESS 2013. IFIP </w:t>
      </w:r>
      <w:proofErr w:type="spellStart"/>
      <w:r w:rsidR="0031180E" w:rsidRPr="00D87703">
        <w:rPr>
          <w:i/>
          <w:iCs/>
        </w:rPr>
        <w:t>Advances</w:t>
      </w:r>
      <w:proofErr w:type="spellEnd"/>
      <w:r w:rsidR="0031180E" w:rsidRPr="00D87703">
        <w:rPr>
          <w:i/>
          <w:iCs/>
        </w:rPr>
        <w:t xml:space="preserve"> in </w:t>
      </w:r>
      <w:proofErr w:type="spellStart"/>
      <w:r w:rsidR="0031180E" w:rsidRPr="00D87703">
        <w:rPr>
          <w:i/>
          <w:iCs/>
        </w:rPr>
        <w:t>Information</w:t>
      </w:r>
      <w:proofErr w:type="spellEnd"/>
      <w:r w:rsidR="0031180E" w:rsidRPr="00D87703">
        <w:rPr>
          <w:i/>
          <w:iCs/>
        </w:rPr>
        <w:t xml:space="preserve"> </w:t>
      </w:r>
      <w:proofErr w:type="spellStart"/>
      <w:r w:rsidR="0031180E" w:rsidRPr="00D87703">
        <w:rPr>
          <w:i/>
          <w:iCs/>
        </w:rPr>
        <w:t>and</w:t>
      </w:r>
      <w:proofErr w:type="spellEnd"/>
      <w:r w:rsidR="0031180E" w:rsidRPr="00D87703">
        <w:rPr>
          <w:i/>
          <w:iCs/>
        </w:rPr>
        <w:t xml:space="preserve"> </w:t>
      </w:r>
      <w:proofErr w:type="spellStart"/>
      <w:r w:rsidR="0031180E" w:rsidRPr="00D87703">
        <w:rPr>
          <w:i/>
          <w:iCs/>
        </w:rPr>
        <w:t>Communication</w:t>
      </w:r>
      <w:proofErr w:type="spellEnd"/>
      <w:r w:rsidR="0031180E" w:rsidRPr="00D87703">
        <w:rPr>
          <w:i/>
          <w:iCs/>
        </w:rPr>
        <w:t xml:space="preserve"> </w:t>
      </w:r>
      <w:proofErr w:type="spellStart"/>
      <w:r w:rsidR="0031180E" w:rsidRPr="00D87703">
        <w:rPr>
          <w:i/>
          <w:iCs/>
        </w:rPr>
        <w:t>Technology</w:t>
      </w:r>
      <w:proofErr w:type="spellEnd"/>
      <w:r w:rsidR="0031180E" w:rsidRPr="00D87703">
        <w:rPr>
          <w:i/>
          <w:iCs/>
        </w:rPr>
        <w:t>, vol 413</w:t>
      </w:r>
      <w:r w:rsidR="0031180E">
        <w:rPr>
          <w:i/>
          <w:iCs/>
        </w:rPr>
        <w:t xml:space="preserve"> </w:t>
      </w:r>
      <w:r w:rsidR="0031180E" w:rsidRPr="004B552A">
        <w:t>(</w:t>
      </w:r>
      <w:r w:rsidR="0031180E">
        <w:t>str</w:t>
      </w:r>
      <w:r w:rsidR="0031180E" w:rsidRPr="004B552A">
        <w:t>. 177–187)</w:t>
      </w:r>
      <w:r w:rsidR="0031180E" w:rsidRPr="00D87703">
        <w:rPr>
          <w:i/>
          <w:iCs/>
        </w:rPr>
        <w:t>.</w:t>
      </w:r>
      <w:r w:rsidR="0031180E" w:rsidRPr="0031180E">
        <w:t xml:space="preserve"> Springer</w:t>
      </w:r>
      <w:r w:rsidR="0031180E">
        <w:t>.</w:t>
      </w:r>
      <w:r w:rsidR="0031180E" w:rsidRPr="0031180E">
        <w:t xml:space="preserve"> </w:t>
      </w:r>
      <w:r w:rsidRPr="004B552A">
        <w:t>https://doi.org/10.1007/978-3-642-41151-9_17</w:t>
      </w:r>
    </w:p>
    <w:p w14:paraId="33C7CCAE" w14:textId="10ADF9E6" w:rsidR="000D63D2" w:rsidRPr="004B552A" w:rsidRDefault="000D63D2" w:rsidP="00D87703">
      <w:pPr>
        <w:pStyle w:val="Bibliografija"/>
        <w:spacing w:after="120" w:line="288" w:lineRule="auto"/>
        <w:ind w:left="709" w:hanging="709"/>
        <w:jc w:val="left"/>
        <w:rPr>
          <w:rFonts w:cs="Arial"/>
        </w:rPr>
      </w:pPr>
      <w:proofErr w:type="spellStart"/>
      <w:r w:rsidRPr="004B552A">
        <w:rPr>
          <w:rFonts w:cs="Arial"/>
        </w:rPr>
        <w:t>Lavtizar</w:t>
      </w:r>
      <w:proofErr w:type="spellEnd"/>
      <w:r w:rsidRPr="004B552A">
        <w:rPr>
          <w:rFonts w:cs="Arial"/>
        </w:rPr>
        <w:t xml:space="preserve">, V., Kos, I., </w:t>
      </w:r>
      <w:proofErr w:type="spellStart"/>
      <w:r w:rsidRPr="004B552A">
        <w:rPr>
          <w:rFonts w:cs="Arial"/>
        </w:rPr>
        <w:t>Trebse</w:t>
      </w:r>
      <w:proofErr w:type="spellEnd"/>
      <w:r w:rsidRPr="004B552A">
        <w:rPr>
          <w:rFonts w:cs="Arial"/>
        </w:rPr>
        <w:t>, P., Godina Kosir, L.</w:t>
      </w:r>
      <w:r w:rsidR="0031180E">
        <w:rPr>
          <w:rFonts w:cs="Arial"/>
        </w:rPr>
        <w:t xml:space="preserve"> in</w:t>
      </w:r>
      <w:r w:rsidRPr="004B552A">
        <w:rPr>
          <w:rFonts w:cs="Arial"/>
        </w:rPr>
        <w:t xml:space="preserve"> Bavcon Kralj, M. (</w:t>
      </w:r>
      <w:r w:rsidR="00075241">
        <w:rPr>
          <w:rFonts w:cs="Arial"/>
        </w:rPr>
        <w:t>2021</w:t>
      </w:r>
      <w:r w:rsidRPr="004B552A">
        <w:rPr>
          <w:rFonts w:cs="Arial"/>
        </w:rPr>
        <w:t xml:space="preserve">). </w:t>
      </w:r>
      <w:r w:rsidRPr="004B552A">
        <w:rPr>
          <w:rFonts w:cs="Arial"/>
          <w:i/>
          <w:iCs/>
        </w:rPr>
        <w:t xml:space="preserve">A </w:t>
      </w:r>
      <w:proofErr w:type="spellStart"/>
      <w:r w:rsidRPr="004B552A">
        <w:rPr>
          <w:rFonts w:cs="Arial"/>
          <w:i/>
          <w:iCs/>
        </w:rPr>
        <w:t>Transition</w:t>
      </w:r>
      <w:proofErr w:type="spellEnd"/>
      <w:r w:rsidRPr="004B552A">
        <w:rPr>
          <w:rFonts w:cs="Arial"/>
          <w:i/>
          <w:iCs/>
        </w:rPr>
        <w:t xml:space="preserve"> </w:t>
      </w:r>
      <w:proofErr w:type="spellStart"/>
      <w:r w:rsidRPr="004B552A">
        <w:rPr>
          <w:rFonts w:cs="Arial"/>
          <w:i/>
          <w:iCs/>
        </w:rPr>
        <w:t>Towards</w:t>
      </w:r>
      <w:proofErr w:type="spellEnd"/>
      <w:r w:rsidRPr="004B552A">
        <w:rPr>
          <w:rFonts w:cs="Arial"/>
          <w:i/>
          <w:iCs/>
        </w:rPr>
        <w:t xml:space="preserve"> </w:t>
      </w:r>
      <w:proofErr w:type="spellStart"/>
      <w:r w:rsidRPr="004B552A">
        <w:rPr>
          <w:rFonts w:cs="Arial"/>
          <w:i/>
          <w:iCs/>
        </w:rPr>
        <w:t>the</w:t>
      </w:r>
      <w:proofErr w:type="spellEnd"/>
      <w:r w:rsidRPr="004B552A">
        <w:rPr>
          <w:rFonts w:cs="Arial"/>
          <w:i/>
          <w:iCs/>
        </w:rPr>
        <w:t xml:space="preserve"> </w:t>
      </w:r>
      <w:proofErr w:type="spellStart"/>
      <w:r w:rsidRPr="004B552A">
        <w:rPr>
          <w:rFonts w:cs="Arial"/>
          <w:i/>
          <w:iCs/>
        </w:rPr>
        <w:t>Circular</w:t>
      </w:r>
      <w:proofErr w:type="spellEnd"/>
      <w:r w:rsidRPr="004B552A">
        <w:rPr>
          <w:rFonts w:cs="Arial"/>
          <w:i/>
          <w:iCs/>
        </w:rPr>
        <w:t xml:space="preserve"> </w:t>
      </w:r>
      <w:proofErr w:type="spellStart"/>
      <w:r w:rsidRPr="004B552A">
        <w:rPr>
          <w:rFonts w:cs="Arial"/>
          <w:i/>
          <w:iCs/>
        </w:rPr>
        <w:t>Economy</w:t>
      </w:r>
      <w:proofErr w:type="spellEnd"/>
      <w:r w:rsidRPr="004B552A">
        <w:rPr>
          <w:rFonts w:cs="Arial"/>
          <w:i/>
          <w:iCs/>
        </w:rPr>
        <w:t xml:space="preserve"> in </w:t>
      </w:r>
      <w:proofErr w:type="spellStart"/>
      <w:r w:rsidRPr="004B552A">
        <w:rPr>
          <w:rFonts w:cs="Arial"/>
          <w:i/>
          <w:iCs/>
        </w:rPr>
        <w:t>Slovenia</w:t>
      </w:r>
      <w:proofErr w:type="spellEnd"/>
      <w:r w:rsidRPr="004B552A">
        <w:rPr>
          <w:rFonts w:cs="Arial"/>
        </w:rPr>
        <w:t>. Springer Nature. https://www.iges.or.jp/en/pub/circular-economy-slovenia/en</w:t>
      </w:r>
    </w:p>
    <w:p w14:paraId="5690B758" w14:textId="7D589769" w:rsidR="000D63D2" w:rsidRPr="004B552A" w:rsidRDefault="000D63D2" w:rsidP="00D87703">
      <w:pPr>
        <w:pStyle w:val="Bibliografija"/>
        <w:spacing w:after="120" w:line="288" w:lineRule="auto"/>
        <w:ind w:left="709" w:hanging="709"/>
        <w:jc w:val="left"/>
        <w:rPr>
          <w:rFonts w:cs="Arial"/>
        </w:rPr>
      </w:pPr>
      <w:proofErr w:type="spellStart"/>
      <w:r w:rsidRPr="004B552A">
        <w:rPr>
          <w:rFonts w:cs="Arial"/>
        </w:rPr>
        <w:t>Loznar</w:t>
      </w:r>
      <w:proofErr w:type="spellEnd"/>
      <w:r w:rsidRPr="004B552A">
        <w:rPr>
          <w:rFonts w:cs="Arial"/>
        </w:rPr>
        <w:t xml:space="preserve">, A., </w:t>
      </w:r>
      <w:proofErr w:type="spellStart"/>
      <w:r w:rsidRPr="004B552A">
        <w:rPr>
          <w:rFonts w:cs="Arial"/>
        </w:rPr>
        <w:t>Bućan</w:t>
      </w:r>
      <w:proofErr w:type="spellEnd"/>
      <w:r w:rsidRPr="004B552A">
        <w:rPr>
          <w:rFonts w:cs="Arial"/>
        </w:rPr>
        <w:t>, V., Lipuš, I., Kavčič, A., Mohar, G.</w:t>
      </w:r>
      <w:r w:rsidR="00075241">
        <w:rPr>
          <w:rFonts w:cs="Arial"/>
        </w:rPr>
        <w:t xml:space="preserve"> in</w:t>
      </w:r>
      <w:r w:rsidRPr="004B552A">
        <w:rPr>
          <w:rFonts w:cs="Arial"/>
        </w:rPr>
        <w:t xml:space="preserve"> Odar, A. (2015). </w:t>
      </w:r>
      <w:r w:rsidR="00075241" w:rsidRPr="004B552A">
        <w:rPr>
          <w:rFonts w:cs="Arial"/>
          <w:i/>
          <w:iCs/>
        </w:rPr>
        <w:t>Prijavi divje odlagališče</w:t>
      </w:r>
      <w:r w:rsidRPr="004B552A">
        <w:rPr>
          <w:rFonts w:cs="Arial"/>
        </w:rPr>
        <w:t>. http://zagovorniki-okolja.si/wp-content/uploads/2018/11/Prijavi-divje-odlagali%C5%A1%C4%8De-A.-Lozar-V.-Bu%C4%87an-I.-Lipu%C5%A1-A.-Kav%C4%8Di%C4%8D-G.-Mohar-A.-Odar.pdf</w:t>
      </w:r>
    </w:p>
    <w:p w14:paraId="7B1A73F3" w14:textId="4AB59373" w:rsidR="000D63D2" w:rsidRPr="000D63D2" w:rsidRDefault="000D63D2" w:rsidP="00D87703">
      <w:pPr>
        <w:spacing w:after="120"/>
        <w:ind w:left="709" w:hanging="709"/>
        <w:jc w:val="left"/>
        <w:rPr>
          <w:rFonts w:eastAsia="Times New Roman" w:cs="Arial"/>
          <w:szCs w:val="24"/>
          <w:lang w:eastAsia="sl-SI"/>
          <w14:ligatures w14:val="none"/>
        </w:rPr>
      </w:pPr>
      <w:proofErr w:type="spellStart"/>
      <w:r w:rsidRPr="000D63D2">
        <w:rPr>
          <w:rFonts w:eastAsia="Times New Roman" w:cs="Arial"/>
          <w:szCs w:val="24"/>
          <w:lang w:eastAsia="sl-SI"/>
          <w14:ligatures w14:val="none"/>
        </w:rPr>
        <w:t>Matsumoto</w:t>
      </w:r>
      <w:proofErr w:type="spellEnd"/>
      <w:r w:rsidRPr="000D63D2">
        <w:rPr>
          <w:rFonts w:eastAsia="Times New Roman" w:cs="Arial"/>
          <w:szCs w:val="24"/>
          <w:lang w:eastAsia="sl-SI"/>
          <w14:ligatures w14:val="none"/>
        </w:rPr>
        <w:t>, S.</w:t>
      </w:r>
      <w:r w:rsidR="00075241">
        <w:rPr>
          <w:rFonts w:eastAsia="Times New Roman" w:cs="Arial"/>
          <w:szCs w:val="24"/>
          <w:lang w:eastAsia="sl-SI"/>
          <w14:ligatures w14:val="none"/>
        </w:rPr>
        <w:t xml:space="preserve"> in</w:t>
      </w:r>
      <w:r w:rsidRPr="000D63D2">
        <w:rPr>
          <w:rFonts w:eastAsia="Times New Roman" w:cs="Arial"/>
          <w:szCs w:val="24"/>
          <w:lang w:eastAsia="sl-SI"/>
          <w14:ligatures w14:val="none"/>
        </w:rPr>
        <w:t xml:space="preserve"> </w:t>
      </w:r>
      <w:proofErr w:type="spellStart"/>
      <w:r w:rsidRPr="000D63D2">
        <w:rPr>
          <w:rFonts w:eastAsia="Times New Roman" w:cs="Arial"/>
          <w:szCs w:val="24"/>
          <w:lang w:eastAsia="sl-SI"/>
          <w14:ligatures w14:val="none"/>
        </w:rPr>
        <w:t>Takeuchi</w:t>
      </w:r>
      <w:proofErr w:type="spellEnd"/>
      <w:r w:rsidRPr="000D63D2">
        <w:rPr>
          <w:rFonts w:eastAsia="Times New Roman" w:cs="Arial"/>
          <w:szCs w:val="24"/>
          <w:lang w:eastAsia="sl-SI"/>
          <w14:ligatures w14:val="none"/>
        </w:rPr>
        <w:t xml:space="preserve">, K. (2011). </w:t>
      </w:r>
      <w:proofErr w:type="spellStart"/>
      <w:r w:rsidRPr="000D63D2">
        <w:rPr>
          <w:rFonts w:eastAsia="Times New Roman" w:cs="Arial"/>
          <w:szCs w:val="24"/>
          <w:lang w:eastAsia="sl-SI"/>
          <w14:ligatures w14:val="none"/>
        </w:rPr>
        <w:t>The</w:t>
      </w:r>
      <w:proofErr w:type="spellEnd"/>
      <w:r w:rsidRPr="000D63D2">
        <w:rPr>
          <w:rFonts w:eastAsia="Times New Roman" w:cs="Arial"/>
          <w:szCs w:val="24"/>
          <w:lang w:eastAsia="sl-SI"/>
          <w14:ligatures w14:val="none"/>
        </w:rPr>
        <w:t xml:space="preserve"> </w:t>
      </w:r>
      <w:proofErr w:type="spellStart"/>
      <w:r w:rsidRPr="000D63D2">
        <w:rPr>
          <w:rFonts w:eastAsia="Times New Roman" w:cs="Arial"/>
          <w:szCs w:val="24"/>
          <w:lang w:eastAsia="sl-SI"/>
          <w14:ligatures w14:val="none"/>
        </w:rPr>
        <w:t>effect</w:t>
      </w:r>
      <w:proofErr w:type="spellEnd"/>
      <w:r w:rsidRPr="000D63D2">
        <w:rPr>
          <w:rFonts w:eastAsia="Times New Roman" w:cs="Arial"/>
          <w:szCs w:val="24"/>
          <w:lang w:eastAsia="sl-SI"/>
          <w14:ligatures w14:val="none"/>
        </w:rPr>
        <w:t xml:space="preserve"> </w:t>
      </w:r>
      <w:proofErr w:type="spellStart"/>
      <w:r w:rsidRPr="000D63D2">
        <w:rPr>
          <w:rFonts w:eastAsia="Times New Roman" w:cs="Arial"/>
          <w:szCs w:val="24"/>
          <w:lang w:eastAsia="sl-SI"/>
          <w14:ligatures w14:val="none"/>
        </w:rPr>
        <w:t>of</w:t>
      </w:r>
      <w:proofErr w:type="spellEnd"/>
      <w:r w:rsidRPr="000D63D2">
        <w:rPr>
          <w:rFonts w:eastAsia="Times New Roman" w:cs="Arial"/>
          <w:szCs w:val="24"/>
          <w:lang w:eastAsia="sl-SI"/>
          <w14:ligatures w14:val="none"/>
        </w:rPr>
        <w:t xml:space="preserve"> </w:t>
      </w:r>
      <w:proofErr w:type="spellStart"/>
      <w:r w:rsidRPr="000D63D2">
        <w:rPr>
          <w:rFonts w:eastAsia="Times New Roman" w:cs="Arial"/>
          <w:szCs w:val="24"/>
          <w:lang w:eastAsia="sl-SI"/>
          <w14:ligatures w14:val="none"/>
        </w:rPr>
        <w:t>community</w:t>
      </w:r>
      <w:proofErr w:type="spellEnd"/>
      <w:r w:rsidRPr="000D63D2">
        <w:rPr>
          <w:rFonts w:eastAsia="Times New Roman" w:cs="Arial"/>
          <w:szCs w:val="24"/>
          <w:lang w:eastAsia="sl-SI"/>
          <w14:ligatures w14:val="none"/>
        </w:rPr>
        <w:t xml:space="preserve"> </w:t>
      </w:r>
      <w:proofErr w:type="spellStart"/>
      <w:r w:rsidRPr="000D63D2">
        <w:rPr>
          <w:rFonts w:eastAsia="Times New Roman" w:cs="Arial"/>
          <w:szCs w:val="24"/>
          <w:lang w:eastAsia="sl-SI"/>
          <w14:ligatures w14:val="none"/>
        </w:rPr>
        <w:t>characteristics</w:t>
      </w:r>
      <w:proofErr w:type="spellEnd"/>
      <w:r w:rsidRPr="000D63D2">
        <w:rPr>
          <w:rFonts w:eastAsia="Times New Roman" w:cs="Arial"/>
          <w:szCs w:val="24"/>
          <w:lang w:eastAsia="sl-SI"/>
          <w14:ligatures w14:val="none"/>
        </w:rPr>
        <w:t xml:space="preserve"> on </w:t>
      </w:r>
      <w:proofErr w:type="spellStart"/>
      <w:r w:rsidRPr="000D63D2">
        <w:rPr>
          <w:rFonts w:eastAsia="Times New Roman" w:cs="Arial"/>
          <w:szCs w:val="24"/>
          <w:lang w:eastAsia="sl-SI"/>
          <w14:ligatures w14:val="none"/>
        </w:rPr>
        <w:t>the</w:t>
      </w:r>
      <w:proofErr w:type="spellEnd"/>
      <w:r w:rsidRPr="000D63D2">
        <w:rPr>
          <w:rFonts w:eastAsia="Times New Roman" w:cs="Arial"/>
          <w:szCs w:val="24"/>
          <w:lang w:eastAsia="sl-SI"/>
          <w14:ligatures w14:val="none"/>
        </w:rPr>
        <w:t xml:space="preserve"> </w:t>
      </w:r>
      <w:proofErr w:type="spellStart"/>
      <w:r w:rsidRPr="000D63D2">
        <w:rPr>
          <w:rFonts w:eastAsia="Times New Roman" w:cs="Arial"/>
          <w:szCs w:val="24"/>
          <w:lang w:eastAsia="sl-SI"/>
          <w14:ligatures w14:val="none"/>
        </w:rPr>
        <w:t>frequency</w:t>
      </w:r>
      <w:proofErr w:type="spellEnd"/>
      <w:r w:rsidRPr="000D63D2">
        <w:rPr>
          <w:rFonts w:eastAsia="Times New Roman" w:cs="Arial"/>
          <w:szCs w:val="24"/>
          <w:lang w:eastAsia="sl-SI"/>
          <w14:ligatures w14:val="none"/>
        </w:rPr>
        <w:t xml:space="preserve"> </w:t>
      </w:r>
      <w:proofErr w:type="spellStart"/>
      <w:r w:rsidRPr="000D63D2">
        <w:rPr>
          <w:rFonts w:eastAsia="Times New Roman" w:cs="Arial"/>
          <w:szCs w:val="24"/>
          <w:lang w:eastAsia="sl-SI"/>
          <w14:ligatures w14:val="none"/>
        </w:rPr>
        <w:t>of</w:t>
      </w:r>
      <w:proofErr w:type="spellEnd"/>
      <w:r w:rsidRPr="000D63D2">
        <w:rPr>
          <w:rFonts w:eastAsia="Times New Roman" w:cs="Arial"/>
          <w:szCs w:val="24"/>
          <w:lang w:eastAsia="sl-SI"/>
          <w14:ligatures w14:val="none"/>
        </w:rPr>
        <w:t xml:space="preserve"> </w:t>
      </w:r>
      <w:proofErr w:type="spellStart"/>
      <w:r w:rsidRPr="000D63D2">
        <w:rPr>
          <w:rFonts w:eastAsia="Times New Roman" w:cs="Arial"/>
          <w:szCs w:val="24"/>
          <w:lang w:eastAsia="sl-SI"/>
          <w14:ligatures w14:val="none"/>
        </w:rPr>
        <w:t>illegal</w:t>
      </w:r>
      <w:proofErr w:type="spellEnd"/>
      <w:r w:rsidRPr="000D63D2">
        <w:rPr>
          <w:rFonts w:eastAsia="Times New Roman" w:cs="Arial"/>
          <w:szCs w:val="24"/>
          <w:lang w:eastAsia="sl-SI"/>
          <w14:ligatures w14:val="none"/>
        </w:rPr>
        <w:t xml:space="preserve"> </w:t>
      </w:r>
      <w:proofErr w:type="spellStart"/>
      <w:r w:rsidRPr="000D63D2">
        <w:rPr>
          <w:rFonts w:eastAsia="Times New Roman" w:cs="Arial"/>
          <w:szCs w:val="24"/>
          <w:lang w:eastAsia="sl-SI"/>
          <w14:ligatures w14:val="none"/>
        </w:rPr>
        <w:t>dumping</w:t>
      </w:r>
      <w:proofErr w:type="spellEnd"/>
      <w:r w:rsidRPr="000D63D2">
        <w:rPr>
          <w:rFonts w:eastAsia="Times New Roman" w:cs="Arial"/>
          <w:szCs w:val="24"/>
          <w:lang w:eastAsia="sl-SI"/>
          <w14:ligatures w14:val="none"/>
        </w:rPr>
        <w:t xml:space="preserve">. </w:t>
      </w:r>
      <w:proofErr w:type="spellStart"/>
      <w:r w:rsidRPr="000D63D2">
        <w:rPr>
          <w:rFonts w:eastAsia="Times New Roman" w:cs="Arial"/>
          <w:i/>
          <w:iCs/>
          <w:szCs w:val="24"/>
          <w:lang w:eastAsia="sl-SI"/>
          <w14:ligatures w14:val="none"/>
        </w:rPr>
        <w:t>Environmental</w:t>
      </w:r>
      <w:proofErr w:type="spellEnd"/>
      <w:r w:rsidRPr="000D63D2">
        <w:rPr>
          <w:rFonts w:eastAsia="Times New Roman" w:cs="Arial"/>
          <w:i/>
          <w:iCs/>
          <w:szCs w:val="24"/>
          <w:lang w:eastAsia="sl-SI"/>
          <w14:ligatures w14:val="none"/>
        </w:rPr>
        <w:t xml:space="preserve"> </w:t>
      </w:r>
      <w:proofErr w:type="spellStart"/>
      <w:r w:rsidRPr="000D63D2">
        <w:rPr>
          <w:rFonts w:eastAsia="Times New Roman" w:cs="Arial"/>
          <w:i/>
          <w:iCs/>
          <w:szCs w:val="24"/>
          <w:lang w:eastAsia="sl-SI"/>
          <w14:ligatures w14:val="none"/>
        </w:rPr>
        <w:t>Economics</w:t>
      </w:r>
      <w:proofErr w:type="spellEnd"/>
      <w:r w:rsidRPr="000D63D2">
        <w:rPr>
          <w:rFonts w:eastAsia="Times New Roman" w:cs="Arial"/>
          <w:i/>
          <w:iCs/>
          <w:szCs w:val="24"/>
          <w:lang w:eastAsia="sl-SI"/>
          <w14:ligatures w14:val="none"/>
        </w:rPr>
        <w:t xml:space="preserve"> </w:t>
      </w:r>
      <w:proofErr w:type="spellStart"/>
      <w:r w:rsidRPr="000D63D2">
        <w:rPr>
          <w:rFonts w:eastAsia="Times New Roman" w:cs="Arial"/>
          <w:i/>
          <w:iCs/>
          <w:szCs w:val="24"/>
          <w:lang w:eastAsia="sl-SI"/>
          <w14:ligatures w14:val="none"/>
        </w:rPr>
        <w:t>and</w:t>
      </w:r>
      <w:proofErr w:type="spellEnd"/>
      <w:r w:rsidRPr="000D63D2">
        <w:rPr>
          <w:rFonts w:eastAsia="Times New Roman" w:cs="Arial"/>
          <w:i/>
          <w:iCs/>
          <w:szCs w:val="24"/>
          <w:lang w:eastAsia="sl-SI"/>
          <w14:ligatures w14:val="none"/>
        </w:rPr>
        <w:t xml:space="preserve"> </w:t>
      </w:r>
      <w:proofErr w:type="spellStart"/>
      <w:r w:rsidRPr="000D63D2">
        <w:rPr>
          <w:rFonts w:eastAsia="Times New Roman" w:cs="Arial"/>
          <w:i/>
          <w:iCs/>
          <w:szCs w:val="24"/>
          <w:lang w:eastAsia="sl-SI"/>
          <w14:ligatures w14:val="none"/>
        </w:rPr>
        <w:t>Policy</w:t>
      </w:r>
      <w:proofErr w:type="spellEnd"/>
      <w:r w:rsidRPr="000D63D2">
        <w:rPr>
          <w:rFonts w:eastAsia="Times New Roman" w:cs="Arial"/>
          <w:i/>
          <w:iCs/>
          <w:szCs w:val="24"/>
          <w:lang w:eastAsia="sl-SI"/>
          <w14:ligatures w14:val="none"/>
        </w:rPr>
        <w:t xml:space="preserve"> </w:t>
      </w:r>
      <w:proofErr w:type="spellStart"/>
      <w:r w:rsidRPr="000D63D2">
        <w:rPr>
          <w:rFonts w:eastAsia="Times New Roman" w:cs="Arial"/>
          <w:i/>
          <w:iCs/>
          <w:szCs w:val="24"/>
          <w:lang w:eastAsia="sl-SI"/>
          <w14:ligatures w14:val="none"/>
        </w:rPr>
        <w:t>Studies</w:t>
      </w:r>
      <w:proofErr w:type="spellEnd"/>
      <w:r w:rsidRPr="000D63D2">
        <w:rPr>
          <w:rFonts w:eastAsia="Times New Roman" w:cs="Arial"/>
          <w:szCs w:val="24"/>
          <w:lang w:eastAsia="sl-SI"/>
          <w14:ligatures w14:val="none"/>
        </w:rPr>
        <w:t xml:space="preserve">, </w:t>
      </w:r>
      <w:r w:rsidRPr="000D63D2">
        <w:rPr>
          <w:rFonts w:eastAsia="Times New Roman" w:cs="Arial"/>
          <w:i/>
          <w:iCs/>
          <w:szCs w:val="24"/>
          <w:lang w:eastAsia="sl-SI"/>
          <w14:ligatures w14:val="none"/>
        </w:rPr>
        <w:t>13</w:t>
      </w:r>
      <w:r w:rsidRPr="000D63D2">
        <w:rPr>
          <w:rFonts w:eastAsia="Times New Roman" w:cs="Arial"/>
          <w:szCs w:val="24"/>
          <w:lang w:eastAsia="sl-SI"/>
          <w14:ligatures w14:val="none"/>
        </w:rPr>
        <w:t>(3), 177–193. https://doi.org/10.1007/s10018-011-0011-5</w:t>
      </w:r>
    </w:p>
    <w:p w14:paraId="69A9576A" w14:textId="32E689CE" w:rsidR="000D63D2" w:rsidRPr="004B552A" w:rsidRDefault="000D63D2" w:rsidP="00D87703">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Mazza</w:t>
      </w:r>
      <w:proofErr w:type="spellEnd"/>
      <w:r w:rsidRPr="004B552A">
        <w:rPr>
          <w:rFonts w:ascii="Arial" w:hAnsi="Arial" w:cs="Arial"/>
        </w:rPr>
        <w:t xml:space="preserve">, A., </w:t>
      </w:r>
      <w:proofErr w:type="spellStart"/>
      <w:r w:rsidRPr="004B552A">
        <w:rPr>
          <w:rFonts w:ascii="Arial" w:hAnsi="Arial" w:cs="Arial"/>
        </w:rPr>
        <w:t>Piscitelli</w:t>
      </w:r>
      <w:proofErr w:type="spellEnd"/>
      <w:r w:rsidRPr="004B552A">
        <w:rPr>
          <w:rFonts w:ascii="Arial" w:hAnsi="Arial" w:cs="Arial"/>
        </w:rPr>
        <w:t xml:space="preserve">, P., </w:t>
      </w:r>
      <w:proofErr w:type="spellStart"/>
      <w:r w:rsidRPr="004B552A">
        <w:rPr>
          <w:rFonts w:ascii="Arial" w:hAnsi="Arial" w:cs="Arial"/>
        </w:rPr>
        <w:t>Neglia</w:t>
      </w:r>
      <w:proofErr w:type="spellEnd"/>
      <w:r w:rsidRPr="004B552A">
        <w:rPr>
          <w:rFonts w:ascii="Arial" w:hAnsi="Arial" w:cs="Arial"/>
        </w:rPr>
        <w:t xml:space="preserve">, C., </w:t>
      </w:r>
      <w:proofErr w:type="spellStart"/>
      <w:r w:rsidRPr="004B552A">
        <w:rPr>
          <w:rFonts w:ascii="Arial" w:hAnsi="Arial" w:cs="Arial"/>
        </w:rPr>
        <w:t>Della</w:t>
      </w:r>
      <w:proofErr w:type="spellEnd"/>
      <w:r w:rsidRPr="004B552A">
        <w:rPr>
          <w:rFonts w:ascii="Arial" w:hAnsi="Arial" w:cs="Arial"/>
        </w:rPr>
        <w:t xml:space="preserve"> Rosa, G.</w:t>
      </w:r>
      <w:r w:rsidR="00075241">
        <w:rPr>
          <w:rFonts w:ascii="Arial" w:hAnsi="Arial" w:cs="Arial"/>
        </w:rPr>
        <w:t xml:space="preserve"> in</w:t>
      </w:r>
      <w:r w:rsidRPr="004B552A">
        <w:rPr>
          <w:rFonts w:ascii="Arial" w:hAnsi="Arial" w:cs="Arial"/>
        </w:rPr>
        <w:t xml:space="preserve"> </w:t>
      </w:r>
      <w:proofErr w:type="spellStart"/>
      <w:r w:rsidRPr="004B552A">
        <w:rPr>
          <w:rFonts w:ascii="Arial" w:hAnsi="Arial" w:cs="Arial"/>
        </w:rPr>
        <w:t>Iannuzzi</w:t>
      </w:r>
      <w:proofErr w:type="spellEnd"/>
      <w:r w:rsidRPr="004B552A">
        <w:rPr>
          <w:rFonts w:ascii="Arial" w:hAnsi="Arial" w:cs="Arial"/>
        </w:rPr>
        <w:t xml:space="preserve">, L. (2015). </w:t>
      </w:r>
      <w:proofErr w:type="spellStart"/>
      <w:r w:rsidRPr="004B552A">
        <w:rPr>
          <w:rFonts w:ascii="Arial" w:hAnsi="Arial" w:cs="Arial"/>
        </w:rPr>
        <w:t>Illegal</w:t>
      </w:r>
      <w:proofErr w:type="spellEnd"/>
      <w:r w:rsidRPr="004B552A">
        <w:rPr>
          <w:rFonts w:ascii="Arial" w:hAnsi="Arial" w:cs="Arial"/>
        </w:rPr>
        <w:t xml:space="preserve"> </w:t>
      </w:r>
      <w:proofErr w:type="spellStart"/>
      <w:r w:rsidRPr="004B552A">
        <w:rPr>
          <w:rFonts w:ascii="Arial" w:hAnsi="Arial" w:cs="Arial"/>
        </w:rPr>
        <w:t>dumping</w:t>
      </w:r>
      <w:proofErr w:type="spellEnd"/>
      <w:r w:rsidRPr="004B552A">
        <w:rPr>
          <w:rFonts w:ascii="Arial" w:hAnsi="Arial" w:cs="Arial"/>
        </w:rPr>
        <w:t xml:space="preserve"> </w:t>
      </w:r>
      <w:proofErr w:type="spellStart"/>
      <w:r w:rsidRPr="004B552A">
        <w:rPr>
          <w:rFonts w:ascii="Arial" w:hAnsi="Arial" w:cs="Arial"/>
        </w:rPr>
        <w:t>of</w:t>
      </w:r>
      <w:proofErr w:type="spellEnd"/>
      <w:r w:rsidRPr="004B552A">
        <w:rPr>
          <w:rFonts w:ascii="Arial" w:hAnsi="Arial" w:cs="Arial"/>
        </w:rPr>
        <w:t xml:space="preserve"> </w:t>
      </w:r>
      <w:proofErr w:type="spellStart"/>
      <w:r w:rsidRPr="004B552A">
        <w:rPr>
          <w:rFonts w:ascii="Arial" w:hAnsi="Arial" w:cs="Arial"/>
        </w:rPr>
        <w:t>toxic</w:t>
      </w:r>
      <w:proofErr w:type="spellEnd"/>
      <w:r w:rsidRPr="004B552A">
        <w:rPr>
          <w:rFonts w:ascii="Arial" w:hAnsi="Arial" w:cs="Arial"/>
        </w:rPr>
        <w:t xml:space="preserve"> </w:t>
      </w:r>
      <w:proofErr w:type="spellStart"/>
      <w:r w:rsidRPr="004B552A">
        <w:rPr>
          <w:rFonts w:ascii="Arial" w:hAnsi="Arial" w:cs="Arial"/>
        </w:rPr>
        <w:t>waste</w:t>
      </w:r>
      <w:proofErr w:type="spellEnd"/>
      <w:r w:rsidRPr="004B552A">
        <w:rPr>
          <w:rFonts w:ascii="Arial" w:hAnsi="Arial" w:cs="Arial"/>
        </w:rPr>
        <w:t xml:space="preserve"> </w:t>
      </w:r>
      <w:proofErr w:type="spellStart"/>
      <w:r w:rsidRPr="004B552A">
        <w:rPr>
          <w:rFonts w:ascii="Arial" w:hAnsi="Arial" w:cs="Arial"/>
        </w:rPr>
        <w:t>and</w:t>
      </w:r>
      <w:proofErr w:type="spellEnd"/>
      <w:r w:rsidRPr="004B552A">
        <w:rPr>
          <w:rFonts w:ascii="Arial" w:hAnsi="Arial" w:cs="Arial"/>
        </w:rPr>
        <w:t xml:space="preserve"> </w:t>
      </w:r>
      <w:proofErr w:type="spellStart"/>
      <w:r w:rsidRPr="004B552A">
        <w:rPr>
          <w:rFonts w:ascii="Arial" w:hAnsi="Arial" w:cs="Arial"/>
        </w:rPr>
        <w:t>its</w:t>
      </w:r>
      <w:proofErr w:type="spellEnd"/>
      <w:r w:rsidRPr="004B552A">
        <w:rPr>
          <w:rFonts w:ascii="Arial" w:hAnsi="Arial" w:cs="Arial"/>
        </w:rPr>
        <w:t xml:space="preserve"> </w:t>
      </w:r>
      <w:proofErr w:type="spellStart"/>
      <w:r w:rsidRPr="004B552A">
        <w:rPr>
          <w:rFonts w:ascii="Arial" w:hAnsi="Arial" w:cs="Arial"/>
        </w:rPr>
        <w:t>effect</w:t>
      </w:r>
      <w:proofErr w:type="spellEnd"/>
      <w:r w:rsidRPr="004B552A">
        <w:rPr>
          <w:rFonts w:ascii="Arial" w:hAnsi="Arial" w:cs="Arial"/>
        </w:rPr>
        <w:t xml:space="preserve"> on human </w:t>
      </w:r>
      <w:proofErr w:type="spellStart"/>
      <w:r w:rsidRPr="004B552A">
        <w:rPr>
          <w:rFonts w:ascii="Arial" w:hAnsi="Arial" w:cs="Arial"/>
        </w:rPr>
        <w:t>health</w:t>
      </w:r>
      <w:proofErr w:type="spellEnd"/>
      <w:r w:rsidRPr="004B552A">
        <w:rPr>
          <w:rFonts w:ascii="Arial" w:hAnsi="Arial" w:cs="Arial"/>
        </w:rPr>
        <w:t xml:space="preserve"> in </w:t>
      </w:r>
      <w:proofErr w:type="spellStart"/>
      <w:r w:rsidRPr="004B552A">
        <w:rPr>
          <w:rFonts w:ascii="Arial" w:hAnsi="Arial" w:cs="Arial"/>
        </w:rPr>
        <w:t>Campania</w:t>
      </w:r>
      <w:proofErr w:type="spellEnd"/>
      <w:r w:rsidRPr="004B552A">
        <w:rPr>
          <w:rFonts w:ascii="Arial" w:hAnsi="Arial" w:cs="Arial"/>
        </w:rPr>
        <w:t xml:space="preserve">, </w:t>
      </w:r>
      <w:proofErr w:type="spellStart"/>
      <w:r w:rsidRPr="004B552A">
        <w:rPr>
          <w:rFonts w:ascii="Arial" w:hAnsi="Arial" w:cs="Arial"/>
        </w:rPr>
        <w:t>Italy</w:t>
      </w:r>
      <w:proofErr w:type="spellEnd"/>
      <w:r w:rsidRPr="004B552A">
        <w:rPr>
          <w:rFonts w:ascii="Arial" w:hAnsi="Arial" w:cs="Arial"/>
        </w:rPr>
        <w:t xml:space="preserve">. </w:t>
      </w:r>
      <w:proofErr w:type="spellStart"/>
      <w:r w:rsidRPr="004B552A">
        <w:rPr>
          <w:rFonts w:ascii="Arial" w:hAnsi="Arial" w:cs="Arial"/>
          <w:i/>
          <w:iCs/>
        </w:rPr>
        <w:t>International</w:t>
      </w:r>
      <w:proofErr w:type="spellEnd"/>
      <w:r w:rsidRPr="004B552A">
        <w:rPr>
          <w:rFonts w:ascii="Arial" w:hAnsi="Arial" w:cs="Arial"/>
          <w:i/>
          <w:iCs/>
        </w:rPr>
        <w:t xml:space="preserve"> </w:t>
      </w:r>
      <w:proofErr w:type="spellStart"/>
      <w:r w:rsidRPr="004B552A">
        <w:rPr>
          <w:rFonts w:ascii="Arial" w:hAnsi="Arial" w:cs="Arial"/>
          <w:i/>
          <w:iCs/>
        </w:rPr>
        <w:t>Journal</w:t>
      </w:r>
      <w:proofErr w:type="spellEnd"/>
      <w:r w:rsidRPr="004B552A">
        <w:rPr>
          <w:rFonts w:ascii="Arial" w:hAnsi="Arial" w:cs="Arial"/>
          <w:i/>
          <w:iCs/>
        </w:rPr>
        <w:t xml:space="preserve"> </w:t>
      </w:r>
      <w:proofErr w:type="spellStart"/>
      <w:r w:rsidRPr="004B552A">
        <w:rPr>
          <w:rFonts w:ascii="Arial" w:hAnsi="Arial" w:cs="Arial"/>
          <w:i/>
          <w:iCs/>
        </w:rPr>
        <w:t>of</w:t>
      </w:r>
      <w:proofErr w:type="spellEnd"/>
      <w:r w:rsidRPr="004B552A">
        <w:rPr>
          <w:rFonts w:ascii="Arial" w:hAnsi="Arial" w:cs="Arial"/>
          <w:i/>
          <w:iCs/>
        </w:rPr>
        <w:t xml:space="preserve"> </w:t>
      </w:r>
      <w:proofErr w:type="spellStart"/>
      <w:r w:rsidRPr="004B552A">
        <w:rPr>
          <w:rFonts w:ascii="Arial" w:hAnsi="Arial" w:cs="Arial"/>
          <w:i/>
          <w:iCs/>
        </w:rPr>
        <w:t>Environmental</w:t>
      </w:r>
      <w:proofErr w:type="spellEnd"/>
      <w:r w:rsidRPr="004B552A">
        <w:rPr>
          <w:rFonts w:ascii="Arial" w:hAnsi="Arial" w:cs="Arial"/>
          <w:i/>
          <w:iCs/>
        </w:rPr>
        <w:t xml:space="preserve"> </w:t>
      </w:r>
      <w:proofErr w:type="spellStart"/>
      <w:r w:rsidRPr="004B552A">
        <w:rPr>
          <w:rFonts w:ascii="Arial" w:hAnsi="Arial" w:cs="Arial"/>
          <w:i/>
          <w:iCs/>
        </w:rPr>
        <w:t>Research</w:t>
      </w:r>
      <w:proofErr w:type="spellEnd"/>
      <w:r w:rsidRPr="004B552A">
        <w:rPr>
          <w:rFonts w:ascii="Arial" w:hAnsi="Arial" w:cs="Arial"/>
          <w:i/>
          <w:iCs/>
        </w:rPr>
        <w:t xml:space="preserve"> </w:t>
      </w:r>
      <w:proofErr w:type="spellStart"/>
      <w:r w:rsidRPr="004B552A">
        <w:rPr>
          <w:rFonts w:ascii="Arial" w:hAnsi="Arial" w:cs="Arial"/>
          <w:i/>
          <w:iCs/>
        </w:rPr>
        <w:t>and</w:t>
      </w:r>
      <w:proofErr w:type="spellEnd"/>
      <w:r w:rsidRPr="004B552A">
        <w:rPr>
          <w:rFonts w:ascii="Arial" w:hAnsi="Arial" w:cs="Arial"/>
          <w:i/>
          <w:iCs/>
        </w:rPr>
        <w:t xml:space="preserve"> </w:t>
      </w:r>
      <w:proofErr w:type="spellStart"/>
      <w:r w:rsidRPr="004B552A">
        <w:rPr>
          <w:rFonts w:ascii="Arial" w:hAnsi="Arial" w:cs="Arial"/>
          <w:i/>
          <w:iCs/>
        </w:rPr>
        <w:t>Public</w:t>
      </w:r>
      <w:proofErr w:type="spellEnd"/>
      <w:r w:rsidRPr="004B552A">
        <w:rPr>
          <w:rFonts w:ascii="Arial" w:hAnsi="Arial" w:cs="Arial"/>
          <w:i/>
          <w:iCs/>
        </w:rPr>
        <w:t xml:space="preserve"> </w:t>
      </w:r>
      <w:proofErr w:type="spellStart"/>
      <w:r w:rsidRPr="004B552A">
        <w:rPr>
          <w:rFonts w:ascii="Arial" w:hAnsi="Arial" w:cs="Arial"/>
          <w:i/>
          <w:iCs/>
        </w:rPr>
        <w:t>Health</w:t>
      </w:r>
      <w:proofErr w:type="spellEnd"/>
      <w:r w:rsidRPr="004B552A">
        <w:rPr>
          <w:rFonts w:ascii="Arial" w:hAnsi="Arial" w:cs="Arial"/>
        </w:rPr>
        <w:t xml:space="preserve">, </w:t>
      </w:r>
      <w:r w:rsidRPr="004B552A">
        <w:rPr>
          <w:rFonts w:ascii="Arial" w:hAnsi="Arial" w:cs="Arial"/>
          <w:i/>
          <w:iCs/>
        </w:rPr>
        <w:t>12</w:t>
      </w:r>
      <w:r w:rsidRPr="004B552A">
        <w:rPr>
          <w:rFonts w:ascii="Arial" w:hAnsi="Arial" w:cs="Arial"/>
        </w:rPr>
        <w:t>(6), 6818–6831. https://doi.org/10.3390/ijerph120606818</w:t>
      </w:r>
    </w:p>
    <w:p w14:paraId="71047A43" w14:textId="5141744F" w:rsidR="000D63D2" w:rsidRPr="004B552A" w:rsidRDefault="000D63D2" w:rsidP="00D87703">
      <w:pPr>
        <w:pStyle w:val="Bibliografija"/>
        <w:spacing w:after="120" w:line="288" w:lineRule="auto"/>
        <w:ind w:left="709" w:hanging="709"/>
        <w:jc w:val="left"/>
        <w:rPr>
          <w:rFonts w:cs="Arial"/>
        </w:rPr>
      </w:pPr>
      <w:r w:rsidRPr="004B552A">
        <w:rPr>
          <w:rFonts w:cs="Arial"/>
        </w:rPr>
        <w:lastRenderedPageBreak/>
        <w:t>Mrak, D. I.</w:t>
      </w:r>
      <w:r w:rsidR="00075241">
        <w:rPr>
          <w:rFonts w:cs="Arial"/>
        </w:rPr>
        <w:t xml:space="preserve"> in</w:t>
      </w:r>
      <w:r w:rsidRPr="004B552A">
        <w:rPr>
          <w:rFonts w:cs="Arial"/>
        </w:rPr>
        <w:t xml:space="preserve"> Damjanovič, Z. (2019). </w:t>
      </w:r>
      <w:r w:rsidR="00075241" w:rsidRPr="004B552A">
        <w:rPr>
          <w:rFonts w:cs="Arial"/>
          <w:i/>
          <w:iCs/>
        </w:rPr>
        <w:t>Divja odlagališča odpadkov v našem okolju</w:t>
      </w:r>
      <w:r w:rsidRPr="004B552A">
        <w:rPr>
          <w:rFonts w:cs="Arial"/>
        </w:rPr>
        <w:t>. https://www.pzs.si/javno/kvgn_dokumenti/Seminarske%20naloge%20VGN/Damjanovi%C4%8D%20Zdravko_Divja%20odlagali%C5%A1%C4%8Da%20odpadkov%20v%20na%C5%A1em%20okolju.pdf</w:t>
      </w:r>
    </w:p>
    <w:p w14:paraId="02EBAB30" w14:textId="77777777" w:rsidR="00365FFD" w:rsidRPr="004B552A" w:rsidRDefault="00365FFD" w:rsidP="00365FFD">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PostGIS</w:t>
      </w:r>
      <w:proofErr w:type="spellEnd"/>
      <w:r>
        <w:rPr>
          <w:rFonts w:ascii="Arial" w:hAnsi="Arial" w:cs="Arial"/>
        </w:rPr>
        <w:t xml:space="preserve"> </w:t>
      </w:r>
      <w:r w:rsidRPr="004B552A">
        <w:rPr>
          <w:rFonts w:ascii="Arial" w:hAnsi="Arial" w:cs="Arial"/>
        </w:rPr>
        <w:t>[</w:t>
      </w:r>
      <w:r>
        <w:rPr>
          <w:rFonts w:ascii="Arial" w:hAnsi="Arial" w:cs="Arial"/>
        </w:rPr>
        <w:t>G</w:t>
      </w:r>
      <w:r w:rsidRPr="004B552A">
        <w:rPr>
          <w:rFonts w:ascii="Arial" w:hAnsi="Arial" w:cs="Arial"/>
        </w:rPr>
        <w:t xml:space="preserve">eografični informacijski sistem]. (2001). </w:t>
      </w:r>
      <w:proofErr w:type="spellStart"/>
      <w:r w:rsidRPr="004B552A">
        <w:rPr>
          <w:rFonts w:ascii="Arial" w:hAnsi="Arial" w:cs="Arial"/>
        </w:rPr>
        <w:t>Refractions</w:t>
      </w:r>
      <w:proofErr w:type="spellEnd"/>
      <w:r w:rsidRPr="004B552A">
        <w:rPr>
          <w:rFonts w:ascii="Arial" w:hAnsi="Arial" w:cs="Arial"/>
        </w:rPr>
        <w:t xml:space="preserve"> </w:t>
      </w:r>
      <w:proofErr w:type="spellStart"/>
      <w:r w:rsidRPr="004B552A">
        <w:rPr>
          <w:rFonts w:ascii="Arial" w:hAnsi="Arial" w:cs="Arial"/>
        </w:rPr>
        <w:t>Research</w:t>
      </w:r>
      <w:proofErr w:type="spellEnd"/>
      <w:r w:rsidRPr="004B552A">
        <w:rPr>
          <w:rFonts w:ascii="Arial" w:hAnsi="Arial" w:cs="Arial"/>
        </w:rPr>
        <w:t xml:space="preserve"> </w:t>
      </w:r>
      <w:proofErr w:type="spellStart"/>
      <w:r w:rsidRPr="004B552A">
        <w:rPr>
          <w:rFonts w:ascii="Arial" w:hAnsi="Arial" w:cs="Arial"/>
        </w:rPr>
        <w:t>Inc</w:t>
      </w:r>
      <w:proofErr w:type="spellEnd"/>
      <w:r w:rsidRPr="004B552A">
        <w:rPr>
          <w:rFonts w:ascii="Arial" w:hAnsi="Arial" w:cs="Arial"/>
        </w:rPr>
        <w:t>. https://postgis.net/</w:t>
      </w:r>
    </w:p>
    <w:p w14:paraId="1179165E" w14:textId="6D32E047" w:rsidR="000D63D2" w:rsidRPr="004B552A" w:rsidRDefault="00075241" w:rsidP="00D87703">
      <w:pPr>
        <w:pStyle w:val="Navadensplet"/>
        <w:spacing w:before="0" w:beforeAutospacing="0" w:after="120" w:afterAutospacing="0" w:line="288" w:lineRule="auto"/>
        <w:ind w:left="709" w:hanging="709"/>
        <w:rPr>
          <w:rStyle w:val="url"/>
          <w:rFonts w:ascii="Arial" w:eastAsiaTheme="minorHAnsi" w:hAnsi="Arial" w:cs="Arial"/>
          <w:szCs w:val="22"/>
          <w:lang w:eastAsia="en-US"/>
        </w:rPr>
      </w:pPr>
      <w:proofErr w:type="spellStart"/>
      <w:r w:rsidRPr="004B552A">
        <w:rPr>
          <w:rFonts w:ascii="Arial" w:hAnsi="Arial" w:cs="Arial"/>
        </w:rPr>
        <w:t>PostgreSQL</w:t>
      </w:r>
      <w:proofErr w:type="spellEnd"/>
      <w:r w:rsidRPr="004B552A">
        <w:rPr>
          <w:rFonts w:ascii="Arial" w:hAnsi="Arial" w:cs="Arial"/>
        </w:rPr>
        <w:t xml:space="preserve"> </w:t>
      </w:r>
      <w:proofErr w:type="spellStart"/>
      <w:r w:rsidRPr="004B552A">
        <w:rPr>
          <w:rFonts w:ascii="Arial" w:hAnsi="Arial" w:cs="Arial"/>
        </w:rPr>
        <w:t>Tools</w:t>
      </w:r>
      <w:proofErr w:type="spellEnd"/>
      <w:r w:rsidRPr="004B552A">
        <w:rPr>
          <w:rFonts w:ascii="Arial" w:hAnsi="Arial" w:cs="Arial"/>
        </w:rPr>
        <w:t xml:space="preserve"> [</w:t>
      </w:r>
      <w:r>
        <w:rPr>
          <w:rFonts w:ascii="Arial" w:hAnsi="Arial" w:cs="Arial"/>
        </w:rPr>
        <w:t>R</w:t>
      </w:r>
      <w:r w:rsidRPr="004B552A">
        <w:rPr>
          <w:rFonts w:ascii="Arial" w:hAnsi="Arial" w:cs="Arial"/>
        </w:rPr>
        <w:t>ačunalniški program]</w:t>
      </w:r>
      <w:r>
        <w:rPr>
          <w:rFonts w:ascii="Arial" w:hAnsi="Arial" w:cs="Arial"/>
        </w:rPr>
        <w:t>.</w:t>
      </w:r>
      <w:r w:rsidRPr="004B552A">
        <w:rPr>
          <w:rFonts w:ascii="Arial" w:hAnsi="Arial" w:cs="Arial"/>
        </w:rPr>
        <w:t xml:space="preserve"> (2023). </w:t>
      </w:r>
      <w:proofErr w:type="spellStart"/>
      <w:r w:rsidR="000D63D2" w:rsidRPr="004B552A">
        <w:rPr>
          <w:rFonts w:ascii="Arial" w:hAnsi="Arial" w:cs="Arial"/>
        </w:rPr>
        <w:t>PGAdmin</w:t>
      </w:r>
      <w:proofErr w:type="spellEnd"/>
      <w:r>
        <w:rPr>
          <w:rFonts w:ascii="Arial" w:hAnsi="Arial" w:cs="Arial"/>
        </w:rPr>
        <w:t>.</w:t>
      </w:r>
      <w:r w:rsidR="000D63D2" w:rsidRPr="004B552A">
        <w:rPr>
          <w:rFonts w:ascii="Arial" w:hAnsi="Arial" w:cs="Arial"/>
        </w:rPr>
        <w:t xml:space="preserve"> </w:t>
      </w:r>
      <w:r w:rsidR="000D63D2" w:rsidRPr="004B552A">
        <w:rPr>
          <w:rStyle w:val="url"/>
          <w:rFonts w:ascii="Arial" w:hAnsi="Arial" w:cs="Arial"/>
        </w:rPr>
        <w:t>https://www.pgadmin.org/</w:t>
      </w:r>
    </w:p>
    <w:p w14:paraId="3FCF6C50" w14:textId="074F0B9A" w:rsidR="000D63D2" w:rsidRPr="004B552A" w:rsidRDefault="000D63D2" w:rsidP="00D87703">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PostgreSQL</w:t>
      </w:r>
      <w:proofErr w:type="spellEnd"/>
      <w:r w:rsidR="00075241" w:rsidRPr="004B552A">
        <w:rPr>
          <w:rFonts w:ascii="Arial" w:hAnsi="Arial" w:cs="Arial"/>
        </w:rPr>
        <w:t xml:space="preserve"> [</w:t>
      </w:r>
      <w:r w:rsidR="00075241">
        <w:rPr>
          <w:rFonts w:ascii="Arial" w:hAnsi="Arial" w:cs="Arial"/>
        </w:rPr>
        <w:t>S</w:t>
      </w:r>
      <w:r w:rsidR="00075241" w:rsidRPr="004B552A">
        <w:rPr>
          <w:rFonts w:ascii="Arial" w:hAnsi="Arial" w:cs="Arial"/>
        </w:rPr>
        <w:t>istem za upravljanje relacijskih baz podatkov].</w:t>
      </w:r>
      <w:r w:rsidRPr="004B552A">
        <w:rPr>
          <w:rFonts w:ascii="Arial" w:hAnsi="Arial" w:cs="Arial"/>
        </w:rPr>
        <w:t xml:space="preserve"> (1996). </w:t>
      </w:r>
      <w:proofErr w:type="spellStart"/>
      <w:r w:rsidRPr="004B552A">
        <w:rPr>
          <w:rFonts w:ascii="Arial" w:hAnsi="Arial" w:cs="Arial"/>
        </w:rPr>
        <w:t>PostgreSQL</w:t>
      </w:r>
      <w:proofErr w:type="spellEnd"/>
      <w:r w:rsidRPr="004B552A">
        <w:rPr>
          <w:rFonts w:ascii="Arial" w:hAnsi="Arial" w:cs="Arial"/>
        </w:rPr>
        <w:t xml:space="preserve"> Global </w:t>
      </w:r>
      <w:proofErr w:type="spellStart"/>
      <w:r w:rsidRPr="004B552A">
        <w:rPr>
          <w:rFonts w:ascii="Arial" w:hAnsi="Arial" w:cs="Arial"/>
        </w:rPr>
        <w:t>Development</w:t>
      </w:r>
      <w:proofErr w:type="spellEnd"/>
      <w:r w:rsidRPr="004B552A">
        <w:rPr>
          <w:rFonts w:ascii="Arial" w:hAnsi="Arial" w:cs="Arial"/>
        </w:rPr>
        <w:t xml:space="preserve"> </w:t>
      </w:r>
      <w:proofErr w:type="spellStart"/>
      <w:r w:rsidRPr="004B552A">
        <w:rPr>
          <w:rFonts w:ascii="Arial" w:hAnsi="Arial" w:cs="Arial"/>
        </w:rPr>
        <w:t>Group</w:t>
      </w:r>
      <w:proofErr w:type="spellEnd"/>
      <w:r w:rsidRPr="004B552A">
        <w:rPr>
          <w:rFonts w:ascii="Arial" w:hAnsi="Arial" w:cs="Arial"/>
        </w:rPr>
        <w:t>. https://www.postgresql.org/</w:t>
      </w:r>
    </w:p>
    <w:p w14:paraId="52599666" w14:textId="04909183" w:rsidR="000D63D2" w:rsidRPr="004B552A" w:rsidRDefault="000D63D2" w:rsidP="00D87703">
      <w:pPr>
        <w:pStyle w:val="Navadensplet"/>
        <w:spacing w:before="0" w:beforeAutospacing="0" w:after="120" w:afterAutospacing="0" w:line="288" w:lineRule="auto"/>
        <w:ind w:left="709" w:hanging="709"/>
        <w:rPr>
          <w:rStyle w:val="url"/>
          <w:rFonts w:ascii="Arial" w:hAnsi="Arial" w:cs="Arial"/>
        </w:rPr>
      </w:pPr>
      <w:proofErr w:type="spellStart"/>
      <w:r w:rsidRPr="004B552A">
        <w:rPr>
          <w:rFonts w:ascii="Arial" w:hAnsi="Arial" w:cs="Arial"/>
        </w:rPr>
        <w:t>PowerDesigner</w:t>
      </w:r>
      <w:proofErr w:type="spellEnd"/>
      <w:r w:rsidR="00075241">
        <w:rPr>
          <w:rFonts w:ascii="Arial" w:hAnsi="Arial" w:cs="Arial"/>
        </w:rPr>
        <w:t xml:space="preserve"> </w:t>
      </w:r>
      <w:r w:rsidR="00075241" w:rsidRPr="004B552A">
        <w:rPr>
          <w:rFonts w:ascii="Arial" w:hAnsi="Arial" w:cs="Arial"/>
        </w:rPr>
        <w:t>[</w:t>
      </w:r>
      <w:r w:rsidR="00075241">
        <w:rPr>
          <w:rFonts w:ascii="Arial" w:hAnsi="Arial" w:cs="Arial"/>
        </w:rPr>
        <w:t>R</w:t>
      </w:r>
      <w:r w:rsidR="00075241" w:rsidRPr="004B552A">
        <w:rPr>
          <w:rFonts w:ascii="Arial" w:hAnsi="Arial" w:cs="Arial"/>
        </w:rPr>
        <w:t>ačunalniški program]</w:t>
      </w:r>
      <w:r w:rsidRPr="004B552A">
        <w:rPr>
          <w:rFonts w:ascii="Arial" w:hAnsi="Arial" w:cs="Arial"/>
          <w:i/>
          <w:iCs/>
        </w:rPr>
        <w:t>.</w:t>
      </w:r>
      <w:r w:rsidRPr="004B552A">
        <w:rPr>
          <w:rFonts w:ascii="Arial" w:hAnsi="Arial" w:cs="Arial"/>
        </w:rPr>
        <w:t xml:space="preserve"> (2020). SAP. </w:t>
      </w:r>
      <w:r w:rsidRPr="004B552A">
        <w:rPr>
          <w:rStyle w:val="url"/>
          <w:rFonts w:ascii="Arial" w:hAnsi="Arial" w:cs="Arial"/>
        </w:rPr>
        <w:t>https://www.powerdesigner.biz/</w:t>
      </w:r>
    </w:p>
    <w:p w14:paraId="2E72B965" w14:textId="77777777" w:rsidR="000D63D2" w:rsidRDefault="000D63D2" w:rsidP="00D87703">
      <w:pPr>
        <w:pStyle w:val="Bibliografija"/>
        <w:spacing w:after="120" w:line="288" w:lineRule="auto"/>
        <w:ind w:left="709" w:hanging="709"/>
        <w:jc w:val="left"/>
        <w:rPr>
          <w:rFonts w:cs="Arial"/>
        </w:rPr>
      </w:pPr>
      <w:bookmarkStart w:id="108" w:name="_Hlk161833568"/>
      <w:r w:rsidRPr="004B552A">
        <w:rPr>
          <w:rFonts w:cs="Arial"/>
        </w:rPr>
        <w:t xml:space="preserve">Sektor za ravnanje z odpadki. (2023). </w:t>
      </w:r>
      <w:r w:rsidRPr="004B552A">
        <w:rPr>
          <w:rFonts w:cs="Arial"/>
          <w:i/>
          <w:iCs/>
        </w:rPr>
        <w:t>Odpadki</w:t>
      </w:r>
      <w:r w:rsidRPr="004B552A">
        <w:rPr>
          <w:rFonts w:cs="Arial"/>
        </w:rPr>
        <w:t>. https://www.gov.si/podrocja/okolje-in-prostor/okolje/ravnanje-z-odpadki/</w:t>
      </w:r>
    </w:p>
    <w:bookmarkEnd w:id="108"/>
    <w:p w14:paraId="143B6D26" w14:textId="33D20043" w:rsidR="00F66E64" w:rsidRPr="000B03CF" w:rsidRDefault="00F66E64" w:rsidP="00D87703">
      <w:pPr>
        <w:pStyle w:val="Navadensplet"/>
        <w:spacing w:before="0" w:beforeAutospacing="0" w:after="120" w:afterAutospacing="0" w:line="288" w:lineRule="auto"/>
        <w:ind w:left="709" w:hanging="709"/>
        <w:rPr>
          <w:rFonts w:cs="Arial"/>
        </w:rPr>
      </w:pPr>
      <w:proofErr w:type="spellStart"/>
      <w:r w:rsidRPr="004B552A">
        <w:rPr>
          <w:rFonts w:ascii="Arial" w:hAnsi="Arial" w:cs="Arial"/>
        </w:rPr>
        <w:t>Spring</w:t>
      </w:r>
      <w:proofErr w:type="spellEnd"/>
      <w:r w:rsidRPr="004B552A">
        <w:rPr>
          <w:rFonts w:ascii="Arial" w:hAnsi="Arial" w:cs="Arial"/>
        </w:rPr>
        <w:t xml:space="preserve"> </w:t>
      </w:r>
      <w:proofErr w:type="spellStart"/>
      <w:r w:rsidRPr="004B552A">
        <w:rPr>
          <w:rFonts w:ascii="Arial" w:hAnsi="Arial" w:cs="Arial"/>
        </w:rPr>
        <w:t>boot</w:t>
      </w:r>
      <w:proofErr w:type="spellEnd"/>
      <w:r w:rsidR="00075241">
        <w:rPr>
          <w:rFonts w:ascii="Arial" w:hAnsi="Arial" w:cs="Arial"/>
        </w:rPr>
        <w:t xml:space="preserve"> </w:t>
      </w:r>
      <w:r w:rsidR="00075241" w:rsidRPr="004B552A">
        <w:rPr>
          <w:rFonts w:ascii="Arial" w:hAnsi="Arial" w:cs="Arial"/>
        </w:rPr>
        <w:t>[</w:t>
      </w:r>
      <w:r w:rsidR="00075241">
        <w:rPr>
          <w:rFonts w:ascii="Arial" w:hAnsi="Arial" w:cs="Arial"/>
        </w:rPr>
        <w:t>O</w:t>
      </w:r>
      <w:r w:rsidR="00075241" w:rsidRPr="004B552A">
        <w:rPr>
          <w:rFonts w:ascii="Arial" w:hAnsi="Arial" w:cs="Arial"/>
        </w:rPr>
        <w:t>kvir aplikacije].</w:t>
      </w:r>
      <w:r w:rsidRPr="004B552A">
        <w:rPr>
          <w:rFonts w:ascii="Arial" w:hAnsi="Arial" w:cs="Arial"/>
        </w:rPr>
        <w:t xml:space="preserve"> (2014). </w:t>
      </w:r>
      <w:proofErr w:type="spellStart"/>
      <w:r w:rsidRPr="004B552A">
        <w:rPr>
          <w:rFonts w:ascii="Arial" w:hAnsi="Arial" w:cs="Arial"/>
        </w:rPr>
        <w:t>VMware</w:t>
      </w:r>
      <w:proofErr w:type="spellEnd"/>
      <w:r w:rsidRPr="004B552A">
        <w:rPr>
          <w:rFonts w:ascii="Arial" w:hAnsi="Arial" w:cs="Arial"/>
        </w:rPr>
        <w:t>. https://spring.io/projects/spring-boot</w:t>
      </w:r>
    </w:p>
    <w:p w14:paraId="705D7061" w14:textId="77777777" w:rsidR="000D63D2" w:rsidRPr="004B552A" w:rsidRDefault="000D63D2" w:rsidP="00D87703">
      <w:pPr>
        <w:pStyle w:val="Navadensplet"/>
        <w:spacing w:before="0" w:beforeAutospacing="0" w:after="120" w:afterAutospacing="0" w:line="288" w:lineRule="auto"/>
        <w:ind w:left="709" w:hanging="709"/>
        <w:rPr>
          <w:rFonts w:ascii="Arial" w:hAnsi="Arial" w:cs="Arial"/>
        </w:rPr>
      </w:pPr>
      <w:r w:rsidRPr="004B552A">
        <w:rPr>
          <w:rFonts w:ascii="Arial" w:hAnsi="Arial" w:cs="Arial"/>
        </w:rPr>
        <w:t xml:space="preserve">Šebenik, I. (1994). </w:t>
      </w:r>
      <w:r w:rsidRPr="004B552A">
        <w:rPr>
          <w:rFonts w:ascii="Arial" w:hAnsi="Arial" w:cs="Arial"/>
          <w:i/>
          <w:iCs/>
        </w:rPr>
        <w:t>Pokrajinske značilnosti manjših neurejenih odlagališč odpadkov v Sloveniji</w:t>
      </w:r>
      <w:r w:rsidRPr="004B552A">
        <w:rPr>
          <w:rFonts w:ascii="Arial" w:hAnsi="Arial" w:cs="Arial"/>
        </w:rPr>
        <w:t xml:space="preserve">. </w:t>
      </w:r>
      <w:proofErr w:type="spellStart"/>
      <w:r w:rsidRPr="004B552A">
        <w:rPr>
          <w:rFonts w:ascii="Arial" w:hAnsi="Arial" w:cs="Arial"/>
        </w:rPr>
        <w:t>Geographica</w:t>
      </w:r>
      <w:proofErr w:type="spellEnd"/>
      <w:r w:rsidRPr="004B552A">
        <w:rPr>
          <w:rFonts w:ascii="Arial" w:hAnsi="Arial" w:cs="Arial"/>
        </w:rPr>
        <w:t xml:space="preserve"> </w:t>
      </w:r>
      <w:proofErr w:type="spellStart"/>
      <w:r w:rsidRPr="004B552A">
        <w:rPr>
          <w:rFonts w:ascii="Arial" w:hAnsi="Arial" w:cs="Arial"/>
        </w:rPr>
        <w:t>Slovenica</w:t>
      </w:r>
      <w:proofErr w:type="spellEnd"/>
      <w:r w:rsidRPr="004B552A">
        <w:rPr>
          <w:rFonts w:ascii="Arial" w:hAnsi="Arial" w:cs="Arial"/>
        </w:rPr>
        <w:t>.</w:t>
      </w:r>
    </w:p>
    <w:p w14:paraId="6F7AD939" w14:textId="77777777" w:rsidR="00F66E64" w:rsidRPr="004B552A" w:rsidRDefault="00F66E64" w:rsidP="00D87703">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Šedová</w:t>
      </w:r>
      <w:proofErr w:type="spellEnd"/>
      <w:r w:rsidRPr="004B552A">
        <w:rPr>
          <w:rFonts w:ascii="Arial" w:hAnsi="Arial" w:cs="Arial"/>
        </w:rPr>
        <w:t xml:space="preserve">, B. (2015). On </w:t>
      </w:r>
      <w:proofErr w:type="spellStart"/>
      <w:r w:rsidRPr="004B552A">
        <w:rPr>
          <w:rFonts w:ascii="Arial" w:hAnsi="Arial" w:cs="Arial"/>
        </w:rPr>
        <w:t>causes</w:t>
      </w:r>
      <w:proofErr w:type="spellEnd"/>
      <w:r w:rsidRPr="004B552A">
        <w:rPr>
          <w:rFonts w:ascii="Arial" w:hAnsi="Arial" w:cs="Arial"/>
        </w:rPr>
        <w:t xml:space="preserve"> </w:t>
      </w:r>
      <w:proofErr w:type="spellStart"/>
      <w:r w:rsidRPr="004B552A">
        <w:rPr>
          <w:rFonts w:ascii="Arial" w:hAnsi="Arial" w:cs="Arial"/>
        </w:rPr>
        <w:t>of</w:t>
      </w:r>
      <w:proofErr w:type="spellEnd"/>
      <w:r w:rsidRPr="004B552A">
        <w:rPr>
          <w:rFonts w:ascii="Arial" w:hAnsi="Arial" w:cs="Arial"/>
        </w:rPr>
        <w:t xml:space="preserve"> </w:t>
      </w:r>
      <w:proofErr w:type="spellStart"/>
      <w:r w:rsidRPr="004B552A">
        <w:rPr>
          <w:rFonts w:ascii="Arial" w:hAnsi="Arial" w:cs="Arial"/>
        </w:rPr>
        <w:t>illegal</w:t>
      </w:r>
      <w:proofErr w:type="spellEnd"/>
      <w:r w:rsidRPr="004B552A">
        <w:rPr>
          <w:rFonts w:ascii="Arial" w:hAnsi="Arial" w:cs="Arial"/>
        </w:rPr>
        <w:t xml:space="preserve"> </w:t>
      </w:r>
      <w:proofErr w:type="spellStart"/>
      <w:r w:rsidRPr="004B552A">
        <w:rPr>
          <w:rFonts w:ascii="Arial" w:hAnsi="Arial" w:cs="Arial"/>
        </w:rPr>
        <w:t>waste</w:t>
      </w:r>
      <w:proofErr w:type="spellEnd"/>
      <w:r w:rsidRPr="004B552A">
        <w:rPr>
          <w:rFonts w:ascii="Arial" w:hAnsi="Arial" w:cs="Arial"/>
        </w:rPr>
        <w:t xml:space="preserve"> </w:t>
      </w:r>
      <w:proofErr w:type="spellStart"/>
      <w:r w:rsidRPr="004B552A">
        <w:rPr>
          <w:rFonts w:ascii="Arial" w:hAnsi="Arial" w:cs="Arial"/>
        </w:rPr>
        <w:t>dumping</w:t>
      </w:r>
      <w:proofErr w:type="spellEnd"/>
      <w:r w:rsidRPr="004B552A">
        <w:rPr>
          <w:rFonts w:ascii="Arial" w:hAnsi="Arial" w:cs="Arial"/>
        </w:rPr>
        <w:t xml:space="preserve"> in </w:t>
      </w:r>
      <w:proofErr w:type="spellStart"/>
      <w:r w:rsidRPr="004B552A">
        <w:rPr>
          <w:rFonts w:ascii="Arial" w:hAnsi="Arial" w:cs="Arial"/>
        </w:rPr>
        <w:t>Slovakia</w:t>
      </w:r>
      <w:proofErr w:type="spellEnd"/>
      <w:r w:rsidRPr="004B552A">
        <w:rPr>
          <w:rFonts w:ascii="Arial" w:hAnsi="Arial" w:cs="Arial"/>
        </w:rPr>
        <w:t xml:space="preserve">. </w:t>
      </w:r>
      <w:proofErr w:type="spellStart"/>
      <w:r w:rsidRPr="00D87703">
        <w:rPr>
          <w:rFonts w:ascii="Arial" w:hAnsi="Arial" w:cs="Arial"/>
          <w:i/>
          <w:iCs/>
        </w:rPr>
        <w:t>Journal</w:t>
      </w:r>
      <w:proofErr w:type="spellEnd"/>
      <w:r w:rsidRPr="00D87703">
        <w:rPr>
          <w:rFonts w:ascii="Arial" w:hAnsi="Arial" w:cs="Arial"/>
          <w:i/>
          <w:iCs/>
        </w:rPr>
        <w:t xml:space="preserve"> </w:t>
      </w:r>
      <w:proofErr w:type="spellStart"/>
      <w:r w:rsidRPr="00D87703">
        <w:rPr>
          <w:rFonts w:ascii="Arial" w:hAnsi="Arial" w:cs="Arial"/>
          <w:i/>
          <w:iCs/>
        </w:rPr>
        <w:t>of</w:t>
      </w:r>
      <w:proofErr w:type="spellEnd"/>
      <w:r w:rsidRPr="00D87703">
        <w:rPr>
          <w:rFonts w:ascii="Arial" w:hAnsi="Arial" w:cs="Arial"/>
          <w:i/>
          <w:iCs/>
        </w:rPr>
        <w:t xml:space="preserve"> </w:t>
      </w:r>
      <w:proofErr w:type="spellStart"/>
      <w:r w:rsidRPr="00D87703">
        <w:rPr>
          <w:rFonts w:ascii="Arial" w:hAnsi="Arial" w:cs="Arial"/>
          <w:i/>
          <w:iCs/>
        </w:rPr>
        <w:t>Environmental</w:t>
      </w:r>
      <w:proofErr w:type="spellEnd"/>
      <w:r w:rsidRPr="00D87703">
        <w:rPr>
          <w:rFonts w:ascii="Arial" w:hAnsi="Arial" w:cs="Arial"/>
          <w:i/>
          <w:iCs/>
        </w:rPr>
        <w:t xml:space="preserve"> </w:t>
      </w:r>
      <w:proofErr w:type="spellStart"/>
      <w:r w:rsidRPr="00D87703">
        <w:rPr>
          <w:rFonts w:ascii="Arial" w:hAnsi="Arial" w:cs="Arial"/>
          <w:i/>
          <w:iCs/>
        </w:rPr>
        <w:t>Planning</w:t>
      </w:r>
      <w:proofErr w:type="spellEnd"/>
      <w:r w:rsidRPr="00D87703">
        <w:rPr>
          <w:rFonts w:ascii="Arial" w:hAnsi="Arial" w:cs="Arial"/>
          <w:i/>
          <w:iCs/>
        </w:rPr>
        <w:t xml:space="preserve"> </w:t>
      </w:r>
      <w:proofErr w:type="spellStart"/>
      <w:r w:rsidRPr="00D87703">
        <w:rPr>
          <w:rFonts w:ascii="Arial" w:hAnsi="Arial" w:cs="Arial"/>
          <w:i/>
          <w:iCs/>
        </w:rPr>
        <w:t>and</w:t>
      </w:r>
      <w:proofErr w:type="spellEnd"/>
      <w:r w:rsidRPr="00D87703">
        <w:rPr>
          <w:rFonts w:ascii="Arial" w:hAnsi="Arial" w:cs="Arial"/>
          <w:i/>
          <w:iCs/>
        </w:rPr>
        <w:t xml:space="preserve"> Management, 59</w:t>
      </w:r>
      <w:r w:rsidRPr="004B552A">
        <w:rPr>
          <w:rFonts w:ascii="Arial" w:hAnsi="Arial" w:cs="Arial"/>
        </w:rPr>
        <w:t>(7), 1277–1303. https://doi.org/10.1080/09640568.2015.1072505</w:t>
      </w:r>
    </w:p>
    <w:p w14:paraId="1A1E42D0" w14:textId="1A60CF80" w:rsidR="00F66E64" w:rsidRPr="004B552A" w:rsidRDefault="00F66E64" w:rsidP="00D87703">
      <w:pPr>
        <w:pStyle w:val="Navadensplet"/>
        <w:spacing w:before="0" w:beforeAutospacing="0" w:after="120" w:afterAutospacing="0" w:line="288" w:lineRule="auto"/>
        <w:ind w:left="709" w:hanging="709"/>
        <w:rPr>
          <w:rFonts w:ascii="Arial" w:hAnsi="Arial" w:cs="Arial"/>
        </w:rPr>
      </w:pPr>
      <w:proofErr w:type="spellStart"/>
      <w:r w:rsidRPr="004B552A">
        <w:rPr>
          <w:rFonts w:ascii="Arial" w:hAnsi="Arial" w:cs="Arial"/>
        </w:rPr>
        <w:t>Vaverková</w:t>
      </w:r>
      <w:proofErr w:type="spellEnd"/>
      <w:r w:rsidRPr="004B552A">
        <w:rPr>
          <w:rFonts w:ascii="Arial" w:hAnsi="Arial" w:cs="Arial"/>
        </w:rPr>
        <w:t xml:space="preserve">, M. D., </w:t>
      </w:r>
      <w:proofErr w:type="spellStart"/>
      <w:r w:rsidRPr="004B552A">
        <w:rPr>
          <w:rFonts w:ascii="Arial" w:hAnsi="Arial" w:cs="Arial"/>
        </w:rPr>
        <w:t>Maxianová</w:t>
      </w:r>
      <w:proofErr w:type="spellEnd"/>
      <w:r w:rsidRPr="004B552A">
        <w:rPr>
          <w:rFonts w:ascii="Arial" w:hAnsi="Arial" w:cs="Arial"/>
        </w:rPr>
        <w:t xml:space="preserve">, A., Winkler, J., </w:t>
      </w:r>
      <w:proofErr w:type="spellStart"/>
      <w:r w:rsidRPr="004B552A">
        <w:rPr>
          <w:rFonts w:ascii="Arial" w:hAnsi="Arial" w:cs="Arial"/>
        </w:rPr>
        <w:t>Adamcová</w:t>
      </w:r>
      <w:proofErr w:type="spellEnd"/>
      <w:r w:rsidRPr="004B552A">
        <w:rPr>
          <w:rFonts w:ascii="Arial" w:hAnsi="Arial" w:cs="Arial"/>
        </w:rPr>
        <w:t>, D.</w:t>
      </w:r>
      <w:r w:rsidR="00075241">
        <w:rPr>
          <w:rFonts w:ascii="Arial" w:hAnsi="Arial" w:cs="Arial"/>
        </w:rPr>
        <w:t xml:space="preserve"> in</w:t>
      </w:r>
      <w:r w:rsidRPr="004B552A">
        <w:rPr>
          <w:rFonts w:ascii="Arial" w:hAnsi="Arial" w:cs="Arial"/>
        </w:rPr>
        <w:t xml:space="preserve"> </w:t>
      </w:r>
      <w:proofErr w:type="spellStart"/>
      <w:r w:rsidRPr="004B552A">
        <w:rPr>
          <w:rFonts w:ascii="Arial" w:hAnsi="Arial" w:cs="Arial"/>
        </w:rPr>
        <w:t>Podlasek</w:t>
      </w:r>
      <w:proofErr w:type="spellEnd"/>
      <w:r w:rsidRPr="004B552A">
        <w:rPr>
          <w:rFonts w:ascii="Arial" w:hAnsi="Arial" w:cs="Arial"/>
        </w:rPr>
        <w:t xml:space="preserve">, A. (2019). </w:t>
      </w:r>
      <w:proofErr w:type="spellStart"/>
      <w:r w:rsidRPr="004B552A">
        <w:rPr>
          <w:rFonts w:ascii="Arial" w:hAnsi="Arial" w:cs="Arial"/>
        </w:rPr>
        <w:t>Environmental</w:t>
      </w:r>
      <w:proofErr w:type="spellEnd"/>
      <w:r w:rsidRPr="004B552A">
        <w:rPr>
          <w:rFonts w:ascii="Arial" w:hAnsi="Arial" w:cs="Arial"/>
        </w:rPr>
        <w:t xml:space="preserve"> </w:t>
      </w:r>
      <w:proofErr w:type="spellStart"/>
      <w:r w:rsidRPr="004B552A">
        <w:rPr>
          <w:rFonts w:ascii="Arial" w:hAnsi="Arial" w:cs="Arial"/>
        </w:rPr>
        <w:t>consequences</w:t>
      </w:r>
      <w:proofErr w:type="spellEnd"/>
      <w:r w:rsidRPr="004B552A">
        <w:rPr>
          <w:rFonts w:ascii="Arial" w:hAnsi="Arial" w:cs="Arial"/>
        </w:rPr>
        <w:t xml:space="preserve"> </w:t>
      </w:r>
      <w:proofErr w:type="spellStart"/>
      <w:r w:rsidRPr="004B552A">
        <w:rPr>
          <w:rFonts w:ascii="Arial" w:hAnsi="Arial" w:cs="Arial"/>
        </w:rPr>
        <w:t>and</w:t>
      </w:r>
      <w:proofErr w:type="spellEnd"/>
      <w:r w:rsidRPr="004B552A">
        <w:rPr>
          <w:rFonts w:ascii="Arial" w:hAnsi="Arial" w:cs="Arial"/>
        </w:rPr>
        <w:t xml:space="preserve"> </w:t>
      </w:r>
      <w:proofErr w:type="spellStart"/>
      <w:r w:rsidRPr="004B552A">
        <w:rPr>
          <w:rFonts w:ascii="Arial" w:hAnsi="Arial" w:cs="Arial"/>
        </w:rPr>
        <w:t>the</w:t>
      </w:r>
      <w:proofErr w:type="spellEnd"/>
      <w:r w:rsidRPr="004B552A">
        <w:rPr>
          <w:rFonts w:ascii="Arial" w:hAnsi="Arial" w:cs="Arial"/>
        </w:rPr>
        <w:t xml:space="preserve"> role </w:t>
      </w:r>
      <w:proofErr w:type="spellStart"/>
      <w:r w:rsidRPr="004B552A">
        <w:rPr>
          <w:rFonts w:ascii="Arial" w:hAnsi="Arial" w:cs="Arial"/>
        </w:rPr>
        <w:t>of</w:t>
      </w:r>
      <w:proofErr w:type="spellEnd"/>
      <w:r w:rsidRPr="004B552A">
        <w:rPr>
          <w:rFonts w:ascii="Arial" w:hAnsi="Arial" w:cs="Arial"/>
        </w:rPr>
        <w:t xml:space="preserve"> </w:t>
      </w:r>
      <w:proofErr w:type="spellStart"/>
      <w:r w:rsidRPr="004B552A">
        <w:rPr>
          <w:rFonts w:ascii="Arial" w:hAnsi="Arial" w:cs="Arial"/>
        </w:rPr>
        <w:t>illegal</w:t>
      </w:r>
      <w:proofErr w:type="spellEnd"/>
      <w:r w:rsidRPr="004B552A">
        <w:rPr>
          <w:rFonts w:ascii="Arial" w:hAnsi="Arial" w:cs="Arial"/>
        </w:rPr>
        <w:t xml:space="preserve"> </w:t>
      </w:r>
      <w:proofErr w:type="spellStart"/>
      <w:r w:rsidRPr="004B552A">
        <w:rPr>
          <w:rFonts w:ascii="Arial" w:hAnsi="Arial" w:cs="Arial"/>
        </w:rPr>
        <w:t>waste</w:t>
      </w:r>
      <w:proofErr w:type="spellEnd"/>
      <w:r w:rsidRPr="004B552A">
        <w:rPr>
          <w:rFonts w:ascii="Arial" w:hAnsi="Arial" w:cs="Arial"/>
        </w:rPr>
        <w:t xml:space="preserve"> </w:t>
      </w:r>
      <w:proofErr w:type="spellStart"/>
      <w:r w:rsidRPr="004B552A">
        <w:rPr>
          <w:rFonts w:ascii="Arial" w:hAnsi="Arial" w:cs="Arial"/>
        </w:rPr>
        <w:t>dumps</w:t>
      </w:r>
      <w:proofErr w:type="spellEnd"/>
      <w:r w:rsidRPr="004B552A">
        <w:rPr>
          <w:rFonts w:ascii="Arial" w:hAnsi="Arial" w:cs="Arial"/>
        </w:rPr>
        <w:t xml:space="preserve"> </w:t>
      </w:r>
      <w:proofErr w:type="spellStart"/>
      <w:r w:rsidRPr="004B552A">
        <w:rPr>
          <w:rFonts w:ascii="Arial" w:hAnsi="Arial" w:cs="Arial"/>
        </w:rPr>
        <w:t>and</w:t>
      </w:r>
      <w:proofErr w:type="spellEnd"/>
      <w:r w:rsidRPr="004B552A">
        <w:rPr>
          <w:rFonts w:ascii="Arial" w:hAnsi="Arial" w:cs="Arial"/>
        </w:rPr>
        <w:t xml:space="preserve"> </w:t>
      </w:r>
      <w:proofErr w:type="spellStart"/>
      <w:r w:rsidRPr="004B552A">
        <w:rPr>
          <w:rFonts w:ascii="Arial" w:hAnsi="Arial" w:cs="Arial"/>
        </w:rPr>
        <w:t>their</w:t>
      </w:r>
      <w:proofErr w:type="spellEnd"/>
      <w:r w:rsidRPr="004B552A">
        <w:rPr>
          <w:rFonts w:ascii="Arial" w:hAnsi="Arial" w:cs="Arial"/>
        </w:rPr>
        <w:t xml:space="preserve"> </w:t>
      </w:r>
      <w:proofErr w:type="spellStart"/>
      <w:r w:rsidRPr="004B552A">
        <w:rPr>
          <w:rFonts w:ascii="Arial" w:hAnsi="Arial" w:cs="Arial"/>
        </w:rPr>
        <w:t>impact</w:t>
      </w:r>
      <w:proofErr w:type="spellEnd"/>
      <w:r w:rsidRPr="004B552A">
        <w:rPr>
          <w:rFonts w:ascii="Arial" w:hAnsi="Arial" w:cs="Arial"/>
        </w:rPr>
        <w:t xml:space="preserve"> on </w:t>
      </w:r>
      <w:proofErr w:type="spellStart"/>
      <w:r w:rsidRPr="004B552A">
        <w:rPr>
          <w:rFonts w:ascii="Arial" w:hAnsi="Arial" w:cs="Arial"/>
        </w:rPr>
        <w:t>land</w:t>
      </w:r>
      <w:proofErr w:type="spellEnd"/>
      <w:r w:rsidRPr="004B552A">
        <w:rPr>
          <w:rFonts w:ascii="Arial" w:hAnsi="Arial" w:cs="Arial"/>
        </w:rPr>
        <w:t xml:space="preserve"> </w:t>
      </w:r>
      <w:proofErr w:type="spellStart"/>
      <w:r w:rsidRPr="004B552A">
        <w:rPr>
          <w:rFonts w:ascii="Arial" w:hAnsi="Arial" w:cs="Arial"/>
        </w:rPr>
        <w:t>degradation</w:t>
      </w:r>
      <w:proofErr w:type="spellEnd"/>
      <w:r w:rsidRPr="004B552A">
        <w:rPr>
          <w:rFonts w:ascii="Arial" w:hAnsi="Arial" w:cs="Arial"/>
        </w:rPr>
        <w:t xml:space="preserve">. </w:t>
      </w:r>
      <w:proofErr w:type="spellStart"/>
      <w:r w:rsidRPr="004B552A">
        <w:rPr>
          <w:rFonts w:ascii="Arial" w:hAnsi="Arial" w:cs="Arial"/>
          <w:i/>
          <w:iCs/>
        </w:rPr>
        <w:t>Land</w:t>
      </w:r>
      <w:proofErr w:type="spellEnd"/>
      <w:r w:rsidRPr="004B552A">
        <w:rPr>
          <w:rFonts w:ascii="Arial" w:hAnsi="Arial" w:cs="Arial"/>
          <w:i/>
          <w:iCs/>
        </w:rPr>
        <w:t xml:space="preserve"> Use </w:t>
      </w:r>
      <w:proofErr w:type="spellStart"/>
      <w:r w:rsidRPr="004B552A">
        <w:rPr>
          <w:rFonts w:ascii="Arial" w:hAnsi="Arial" w:cs="Arial"/>
          <w:i/>
          <w:iCs/>
        </w:rPr>
        <w:t>Policy</w:t>
      </w:r>
      <w:proofErr w:type="spellEnd"/>
      <w:r w:rsidRPr="004B552A">
        <w:rPr>
          <w:rFonts w:ascii="Arial" w:hAnsi="Arial" w:cs="Arial"/>
        </w:rPr>
        <w:t xml:space="preserve">, </w:t>
      </w:r>
      <w:r w:rsidRPr="004B552A">
        <w:rPr>
          <w:rFonts w:ascii="Arial" w:hAnsi="Arial" w:cs="Arial"/>
          <w:i/>
          <w:iCs/>
        </w:rPr>
        <w:t>89</w:t>
      </w:r>
      <w:r w:rsidRPr="004B552A">
        <w:rPr>
          <w:rFonts w:ascii="Arial" w:hAnsi="Arial" w:cs="Arial"/>
        </w:rPr>
        <w:t xml:space="preserve">, 104234. </w:t>
      </w:r>
      <w:r w:rsidRPr="004B552A">
        <w:rPr>
          <w:rStyle w:val="url"/>
          <w:rFonts w:ascii="Arial" w:hAnsi="Arial" w:cs="Arial"/>
        </w:rPr>
        <w:t>https://doi.org/10.1016/j.landusepol.2019.104234</w:t>
      </w:r>
    </w:p>
    <w:p w14:paraId="103E90FF" w14:textId="37F92889" w:rsidR="00F66E64" w:rsidRPr="004B552A" w:rsidRDefault="00F66E64" w:rsidP="00D87703">
      <w:pPr>
        <w:pStyle w:val="Navadensplet"/>
        <w:spacing w:before="0" w:beforeAutospacing="0" w:after="120" w:afterAutospacing="0" w:line="288" w:lineRule="auto"/>
        <w:ind w:left="709" w:hanging="709"/>
        <w:rPr>
          <w:rStyle w:val="url"/>
          <w:rFonts w:ascii="Arial" w:hAnsi="Arial" w:cs="Arial"/>
        </w:rPr>
      </w:pPr>
      <w:proofErr w:type="spellStart"/>
      <w:r w:rsidRPr="004B552A">
        <w:rPr>
          <w:rFonts w:ascii="Arial" w:hAnsi="Arial" w:cs="Arial"/>
        </w:rPr>
        <w:t>Visual</w:t>
      </w:r>
      <w:proofErr w:type="spellEnd"/>
      <w:r w:rsidRPr="004B552A">
        <w:rPr>
          <w:rFonts w:ascii="Arial" w:hAnsi="Arial" w:cs="Arial"/>
        </w:rPr>
        <w:t xml:space="preserve"> Studio </w:t>
      </w:r>
      <w:proofErr w:type="spellStart"/>
      <w:r w:rsidRPr="004B552A">
        <w:rPr>
          <w:rFonts w:ascii="Arial" w:hAnsi="Arial" w:cs="Arial"/>
        </w:rPr>
        <w:t>Code</w:t>
      </w:r>
      <w:proofErr w:type="spellEnd"/>
      <w:r w:rsidR="00075241">
        <w:rPr>
          <w:rFonts w:ascii="Arial" w:hAnsi="Arial" w:cs="Arial"/>
        </w:rPr>
        <w:t xml:space="preserve"> </w:t>
      </w:r>
      <w:r w:rsidR="00075241" w:rsidRPr="004B552A">
        <w:rPr>
          <w:rFonts w:ascii="Arial" w:hAnsi="Arial" w:cs="Arial"/>
        </w:rPr>
        <w:t>[</w:t>
      </w:r>
      <w:r w:rsidR="00075241">
        <w:rPr>
          <w:rFonts w:ascii="Arial" w:hAnsi="Arial" w:cs="Arial"/>
        </w:rPr>
        <w:t>I</w:t>
      </w:r>
      <w:r w:rsidR="00075241" w:rsidRPr="004B552A">
        <w:rPr>
          <w:rFonts w:ascii="Arial" w:hAnsi="Arial" w:cs="Arial"/>
        </w:rPr>
        <w:t>ntegrirano razvojno okolje].</w:t>
      </w:r>
      <w:r w:rsidRPr="004B552A">
        <w:rPr>
          <w:rFonts w:ascii="Arial" w:hAnsi="Arial" w:cs="Arial"/>
        </w:rPr>
        <w:t xml:space="preserve"> (2015). Microsoft </w:t>
      </w:r>
      <w:proofErr w:type="spellStart"/>
      <w:r w:rsidRPr="004B552A">
        <w:rPr>
          <w:rFonts w:ascii="Arial" w:hAnsi="Arial" w:cs="Arial"/>
        </w:rPr>
        <w:t>Corporation</w:t>
      </w:r>
      <w:proofErr w:type="spellEnd"/>
      <w:r w:rsidRPr="004B552A">
        <w:rPr>
          <w:rFonts w:ascii="Arial" w:hAnsi="Arial" w:cs="Arial"/>
        </w:rPr>
        <w:t xml:space="preserve">. </w:t>
      </w:r>
      <w:r w:rsidRPr="004B552A">
        <w:rPr>
          <w:rStyle w:val="url"/>
          <w:rFonts w:ascii="Arial" w:hAnsi="Arial" w:cs="Arial"/>
        </w:rPr>
        <w:t>https://code.visualstudio.com/</w:t>
      </w:r>
    </w:p>
    <w:p w14:paraId="2FC196AA" w14:textId="27A4D96A" w:rsidR="00452731" w:rsidRPr="004B552A" w:rsidRDefault="00F66E64" w:rsidP="00D87703">
      <w:pPr>
        <w:pStyle w:val="Navadensplet"/>
        <w:spacing w:before="0" w:beforeAutospacing="0" w:after="120" w:afterAutospacing="0" w:line="288" w:lineRule="auto"/>
        <w:ind w:left="709" w:hanging="709"/>
      </w:pPr>
      <w:proofErr w:type="spellStart"/>
      <w:r w:rsidRPr="004B552A">
        <w:rPr>
          <w:rFonts w:ascii="Arial" w:hAnsi="Arial" w:cs="Arial"/>
        </w:rPr>
        <w:t>Yutzler</w:t>
      </w:r>
      <w:proofErr w:type="spellEnd"/>
      <w:r w:rsidRPr="004B552A">
        <w:rPr>
          <w:rFonts w:ascii="Arial" w:hAnsi="Arial" w:cs="Arial"/>
        </w:rPr>
        <w:t xml:space="preserve">, J. </w:t>
      </w:r>
      <w:r w:rsidR="00075241">
        <w:rPr>
          <w:rFonts w:ascii="Arial" w:hAnsi="Arial" w:cs="Arial"/>
        </w:rPr>
        <w:t>in</w:t>
      </w:r>
      <w:r w:rsidRPr="004B552A">
        <w:rPr>
          <w:rFonts w:ascii="Arial" w:hAnsi="Arial" w:cs="Arial"/>
        </w:rPr>
        <w:t xml:space="preserve"> Image </w:t>
      </w:r>
      <w:proofErr w:type="spellStart"/>
      <w:r w:rsidRPr="004B552A">
        <w:rPr>
          <w:rFonts w:ascii="Arial" w:hAnsi="Arial" w:cs="Arial"/>
        </w:rPr>
        <w:t>Matters</w:t>
      </w:r>
      <w:proofErr w:type="spellEnd"/>
      <w:r w:rsidRPr="004B552A">
        <w:rPr>
          <w:rFonts w:ascii="Arial" w:hAnsi="Arial" w:cs="Arial"/>
        </w:rPr>
        <w:t xml:space="preserve"> LLC. (2017). </w:t>
      </w:r>
      <w:r w:rsidRPr="00D87703">
        <w:rPr>
          <w:rFonts w:ascii="Arial" w:hAnsi="Arial" w:cs="Arial"/>
          <w:i/>
          <w:iCs/>
        </w:rPr>
        <w:t xml:space="preserve">OGC® </w:t>
      </w:r>
      <w:proofErr w:type="spellStart"/>
      <w:r w:rsidRPr="00D87703">
        <w:rPr>
          <w:rFonts w:ascii="Arial" w:hAnsi="Arial" w:cs="Arial"/>
          <w:i/>
          <w:iCs/>
        </w:rPr>
        <w:t>GeoPackage</w:t>
      </w:r>
      <w:proofErr w:type="spellEnd"/>
      <w:r w:rsidRPr="00D87703">
        <w:rPr>
          <w:rFonts w:ascii="Arial" w:hAnsi="Arial" w:cs="Arial"/>
          <w:i/>
          <w:iCs/>
        </w:rPr>
        <w:t xml:space="preserve"> </w:t>
      </w:r>
      <w:proofErr w:type="spellStart"/>
      <w:r w:rsidRPr="00D87703">
        <w:rPr>
          <w:rFonts w:ascii="Arial" w:hAnsi="Arial" w:cs="Arial"/>
          <w:i/>
          <w:iCs/>
        </w:rPr>
        <w:t>Webinar</w:t>
      </w:r>
      <w:proofErr w:type="spellEnd"/>
      <w:r w:rsidRPr="00D87703">
        <w:rPr>
          <w:rFonts w:ascii="Arial" w:hAnsi="Arial" w:cs="Arial"/>
          <w:i/>
          <w:iCs/>
        </w:rPr>
        <w:t xml:space="preserve"> - ESDIS </w:t>
      </w:r>
      <w:proofErr w:type="spellStart"/>
      <w:r w:rsidRPr="00D87703">
        <w:rPr>
          <w:rFonts w:ascii="Arial" w:hAnsi="Arial" w:cs="Arial"/>
          <w:i/>
          <w:iCs/>
        </w:rPr>
        <w:t>Standards</w:t>
      </w:r>
      <w:proofErr w:type="spellEnd"/>
      <w:r w:rsidRPr="00D87703">
        <w:rPr>
          <w:rFonts w:ascii="Arial" w:hAnsi="Arial" w:cs="Arial"/>
          <w:i/>
          <w:iCs/>
        </w:rPr>
        <w:t xml:space="preserve"> </w:t>
      </w:r>
      <w:proofErr w:type="spellStart"/>
      <w:r w:rsidRPr="00D87703">
        <w:rPr>
          <w:rFonts w:ascii="Arial" w:hAnsi="Arial" w:cs="Arial"/>
          <w:i/>
          <w:iCs/>
        </w:rPr>
        <w:t>Coordination</w:t>
      </w:r>
      <w:proofErr w:type="spellEnd"/>
      <w:r w:rsidRPr="00D87703">
        <w:rPr>
          <w:rFonts w:ascii="Arial" w:hAnsi="Arial" w:cs="Arial"/>
          <w:i/>
          <w:iCs/>
        </w:rPr>
        <w:t xml:space="preserve"> Office - </w:t>
      </w:r>
      <w:proofErr w:type="spellStart"/>
      <w:r w:rsidRPr="00D87703">
        <w:rPr>
          <w:rFonts w:ascii="Arial" w:hAnsi="Arial" w:cs="Arial"/>
          <w:i/>
          <w:iCs/>
        </w:rPr>
        <w:t>Earthdata</w:t>
      </w:r>
      <w:proofErr w:type="spellEnd"/>
      <w:r w:rsidRPr="00D87703">
        <w:rPr>
          <w:rFonts w:ascii="Arial" w:hAnsi="Arial" w:cs="Arial"/>
          <w:i/>
          <w:iCs/>
        </w:rPr>
        <w:t xml:space="preserve"> </w:t>
      </w:r>
      <w:proofErr w:type="spellStart"/>
      <w:r w:rsidRPr="00D87703">
        <w:rPr>
          <w:rFonts w:ascii="Arial" w:hAnsi="Arial" w:cs="Arial"/>
          <w:i/>
          <w:iCs/>
        </w:rPr>
        <w:t>Wiki</w:t>
      </w:r>
      <w:proofErr w:type="spellEnd"/>
      <w:r w:rsidRPr="00D87703">
        <w:rPr>
          <w:rFonts w:ascii="Arial" w:hAnsi="Arial" w:cs="Arial"/>
          <w:i/>
          <w:iCs/>
        </w:rPr>
        <w:t>.</w:t>
      </w:r>
      <w:r w:rsidRPr="004B552A">
        <w:rPr>
          <w:rFonts w:ascii="Arial" w:hAnsi="Arial" w:cs="Arial"/>
        </w:rPr>
        <w:t xml:space="preserve"> </w:t>
      </w:r>
      <w:r w:rsidRPr="004B552A">
        <w:rPr>
          <w:rStyle w:val="url"/>
          <w:rFonts w:ascii="Arial" w:hAnsi="Arial" w:cs="Arial"/>
        </w:rPr>
        <w:t>https://wiki.earthdata.nasa.gov/pages/viewpage.action?pageId=86769992</w:t>
      </w:r>
      <w:r w:rsidR="00452731" w:rsidRPr="004B552A">
        <w:fldChar w:fldCharType="begin"/>
      </w:r>
      <w:r w:rsidR="00452731" w:rsidRPr="004B552A">
        <w:instrText xml:space="preserve"> ADDIN ZOTERO_BIBL {"uncited":[],"omitted":[],"custom":[]} CSL_BIBLIOGRAPHY </w:instrText>
      </w:r>
      <w:r w:rsidR="00452731" w:rsidRPr="004B552A">
        <w:fldChar w:fldCharType="separate"/>
      </w:r>
      <w:bookmarkStart w:id="109" w:name="_Hlk157598789"/>
    </w:p>
    <w:p w14:paraId="138D51CC" w14:textId="1ACE591A" w:rsidR="00452731" w:rsidRPr="004B552A" w:rsidRDefault="00452731" w:rsidP="00D87703">
      <w:pPr>
        <w:pStyle w:val="Neostevilcennaslov2"/>
      </w:pPr>
      <w:bookmarkStart w:id="110" w:name="_Toc161145068"/>
      <w:bookmarkStart w:id="111" w:name="_Toc161247309"/>
      <w:bookmarkEnd w:id="109"/>
      <w:r w:rsidRPr="004B552A">
        <w:t>PRAVNI VIRI</w:t>
      </w:r>
      <w:bookmarkEnd w:id="110"/>
      <w:bookmarkEnd w:id="111"/>
    </w:p>
    <w:p w14:paraId="6AEE9147" w14:textId="77777777" w:rsidR="00075241" w:rsidRPr="004B552A" w:rsidRDefault="00075241" w:rsidP="00075241">
      <w:pPr>
        <w:spacing w:after="120"/>
        <w:ind w:left="709" w:hanging="709"/>
      </w:pPr>
      <w:r w:rsidRPr="004B552A">
        <w:t>Direktiva 2008/98/EC Evropskega parlamenta in Sveta 19 novembra 2008 o odpadkih in razveljavitvi nekaterih direktiv. Uradni list EU, št. L 312/3</w:t>
      </w:r>
    </w:p>
    <w:p w14:paraId="2CFF40CD" w14:textId="77777777" w:rsidR="00075241" w:rsidRPr="004B552A" w:rsidRDefault="00075241" w:rsidP="00075241">
      <w:pPr>
        <w:spacing w:after="120"/>
        <w:ind w:left="709" w:hanging="709"/>
      </w:pPr>
      <w:r w:rsidRPr="004B552A">
        <w:t>Resolucija o Strategiji prostorskega razvoja Slovenije (ReSPR50).</w:t>
      </w:r>
      <w:r w:rsidRPr="00844EA7">
        <w:rPr>
          <w:i/>
          <w:iCs/>
        </w:rPr>
        <w:t xml:space="preserve"> Uradni list RS</w:t>
      </w:r>
      <w:r w:rsidRPr="004B552A">
        <w:t xml:space="preserve">, št. 72/2023. </w:t>
      </w:r>
    </w:p>
    <w:p w14:paraId="22DD0E0A" w14:textId="77777777" w:rsidR="00075241" w:rsidRPr="004B552A" w:rsidRDefault="00075241" w:rsidP="00075241">
      <w:pPr>
        <w:spacing w:after="120"/>
        <w:ind w:left="709" w:hanging="709"/>
      </w:pPr>
      <w:r w:rsidRPr="004B552A">
        <w:t>Sporočilo komisije evropskemu parlamentu, svetu, evropskemu ekonomsko-socialnemu odboru in odboru regij Zapiranje zanke – akcijski načrt EU za krožno gospodarstvo. COM/2015/614 final.</w:t>
      </w:r>
    </w:p>
    <w:p w14:paraId="5227A671" w14:textId="77777777" w:rsidR="00075241" w:rsidRPr="004B552A" w:rsidRDefault="00075241" w:rsidP="00075241">
      <w:pPr>
        <w:spacing w:after="120"/>
        <w:ind w:left="709" w:hanging="709"/>
      </w:pPr>
      <w:r w:rsidRPr="004B552A">
        <w:lastRenderedPageBreak/>
        <w:t xml:space="preserve">Zakon o inšpekcijskem nadzoru (ZIN). </w:t>
      </w:r>
      <w:r w:rsidRPr="002C7872">
        <w:rPr>
          <w:i/>
          <w:iCs/>
        </w:rPr>
        <w:t>Uradni list RS</w:t>
      </w:r>
      <w:r w:rsidRPr="004B552A">
        <w:t>, št. 43/07 – uradno prečiščeno besedilo in 40/14.</w:t>
      </w:r>
    </w:p>
    <w:p w14:paraId="6F2A3568" w14:textId="77777777" w:rsidR="00075241" w:rsidRPr="004B552A" w:rsidRDefault="00075241" w:rsidP="00075241">
      <w:pPr>
        <w:spacing w:after="120"/>
        <w:ind w:left="709" w:hanging="709"/>
      </w:pPr>
      <w:r w:rsidRPr="004B552A">
        <w:t xml:space="preserve">Zakon o varstvu okolja (ZVO-1). </w:t>
      </w:r>
      <w:r w:rsidRPr="002511E6">
        <w:rPr>
          <w:i/>
          <w:iCs/>
        </w:rPr>
        <w:t>Uradni list RS</w:t>
      </w:r>
      <w:r w:rsidRPr="004B552A">
        <w:t>, št. 39/06 – uradno prečiščeno besedilo, 49/06 – ZMetD, 66/06 – odl. US, 33/07 – ZPNačrt, 57/08 – ZFO-1A, 70/08, 108/09, 108/09 – ZPNačrt-A, 48/12, 57/12, 92/13, 56/15, 102/15, 30/16, 61/17 – GZ, 21/18 – ZNOrg, 84/18 – ZIURKOE, 158/20 in 44/22 – ZVO-2.</w:t>
      </w:r>
    </w:p>
    <w:p w14:paraId="2F87B403" w14:textId="77777777" w:rsidR="00452731" w:rsidRPr="004B552A" w:rsidRDefault="00452731" w:rsidP="00D87703">
      <w:pPr>
        <w:spacing w:after="120"/>
        <w:ind w:left="709" w:hanging="709"/>
      </w:pPr>
      <w:r w:rsidRPr="004B552A">
        <w:t xml:space="preserve">Zakon o varstvu okolja (ZVO-2). </w:t>
      </w:r>
      <w:r w:rsidRPr="00D87703">
        <w:rPr>
          <w:i/>
          <w:iCs/>
        </w:rPr>
        <w:t>Uradni list RS,</w:t>
      </w:r>
      <w:r w:rsidRPr="004B552A">
        <w:t xml:space="preserve"> št. 44/22, 18/23 – ZDU-1O in 78/23 – ZUNPEOVE.</w:t>
      </w:r>
    </w:p>
    <w:p w14:paraId="25483DC1" w14:textId="6E85F163" w:rsidR="00060E8A" w:rsidRDefault="00452731" w:rsidP="009A1307">
      <w:pPr>
        <w:ind w:left="709" w:hanging="709"/>
      </w:pPr>
      <w:r w:rsidRPr="004B552A">
        <w:fldChar w:fldCharType="end"/>
      </w:r>
      <w:bookmarkEnd w:id="0"/>
      <w:bookmarkEnd w:id="106"/>
    </w:p>
    <w:sectPr w:rsidR="00060E8A" w:rsidSect="00EB36EC">
      <w:footerReference w:type="default" r:id="rId35"/>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6DB69" w14:textId="77777777" w:rsidR="00EB36EC" w:rsidRDefault="00EB36EC">
      <w:pPr>
        <w:spacing w:after="0" w:line="240" w:lineRule="auto"/>
      </w:pPr>
      <w:r>
        <w:separator/>
      </w:r>
    </w:p>
  </w:endnote>
  <w:endnote w:type="continuationSeparator" w:id="0">
    <w:p w14:paraId="6F23EB6E" w14:textId="77777777" w:rsidR="00EB36EC" w:rsidRDefault="00EB36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E3C25" w14:textId="6F4C0A3C" w:rsidR="00452731" w:rsidRPr="00E30141" w:rsidRDefault="00452731" w:rsidP="001818B1">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2A180" w14:textId="51804768" w:rsidR="001818B1" w:rsidRPr="001818B1" w:rsidRDefault="001818B1" w:rsidP="001818B1">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552807"/>
      <w:docPartObj>
        <w:docPartGallery w:val="Page Numbers (Bottom of Page)"/>
        <w:docPartUnique/>
      </w:docPartObj>
    </w:sdtPr>
    <w:sdtContent>
      <w:p w14:paraId="1D95D43B" w14:textId="0E666F76" w:rsidR="001818B1" w:rsidRPr="001818B1" w:rsidRDefault="00BD7553" w:rsidP="00D87703">
        <w:pPr>
          <w:pStyle w:val="Noga"/>
          <w:spacing w:line="288" w:lineRule="auto"/>
          <w:jc w:val="center"/>
        </w:pPr>
        <w:r>
          <w:fldChar w:fldCharType="begin"/>
        </w:r>
        <w:r>
          <w:instrText>PAGE   \* MERGEFORMAT</w:instrText>
        </w:r>
        <w:r>
          <w:fldChar w:fldCharType="separate"/>
        </w:r>
        <w: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B47A679" w14:textId="5F443D04" w:rsidR="00452731" w:rsidRPr="00E30141" w:rsidRDefault="00452731" w:rsidP="00D87703">
        <w:pPr>
          <w:pStyle w:val="Noga"/>
          <w:spacing w:line="288" w:lineRule="auto"/>
          <w:jc w:val="center"/>
        </w:pPr>
        <w:r w:rsidRPr="00E30141">
          <w:fldChar w:fldCharType="begin"/>
        </w:r>
        <w:r w:rsidRPr="00E30141">
          <w:instrText>PAGE   \* MERGEFORMAT</w:instrText>
        </w:r>
        <w:r w:rsidRPr="00E30141">
          <w:fldChar w:fldCharType="separate"/>
        </w:r>
        <w:r>
          <w:rPr>
            <w:noProof/>
          </w:rPr>
          <w:t>56</w:t>
        </w:r>
        <w:r w:rsidRPr="00E30141">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043F0" w14:textId="77777777" w:rsidR="00EB36EC" w:rsidRDefault="00EB36EC">
      <w:pPr>
        <w:spacing w:after="0" w:line="240" w:lineRule="auto"/>
      </w:pPr>
      <w:r>
        <w:separator/>
      </w:r>
    </w:p>
  </w:footnote>
  <w:footnote w:type="continuationSeparator" w:id="0">
    <w:p w14:paraId="7AD5A678" w14:textId="77777777" w:rsidR="00EB36EC" w:rsidRDefault="00EB36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111394"/>
    <w:multiLevelType w:val="multilevel"/>
    <w:tmpl w:val="04240025"/>
    <w:lvl w:ilvl="0">
      <w:start w:val="1"/>
      <w:numFmt w:val="decimal"/>
      <w:pStyle w:val="Naslov1"/>
      <w:lvlText w:val="%1"/>
      <w:lvlJc w:val="left"/>
      <w:pPr>
        <w:ind w:left="432" w:hanging="432"/>
      </w:p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5"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62C6A3E"/>
    <w:multiLevelType w:val="hybridMultilevel"/>
    <w:tmpl w:val="564877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82F2E77"/>
    <w:multiLevelType w:val="hybridMultilevel"/>
    <w:tmpl w:val="7212794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0FEE4A90"/>
    <w:multiLevelType w:val="hybridMultilevel"/>
    <w:tmpl w:val="58BEC98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6"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C826E40"/>
    <w:multiLevelType w:val="hybridMultilevel"/>
    <w:tmpl w:val="A3B276E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24F344BE"/>
    <w:multiLevelType w:val="hybridMultilevel"/>
    <w:tmpl w:val="FB84824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265425D6"/>
    <w:multiLevelType w:val="hybridMultilevel"/>
    <w:tmpl w:val="58C6272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33021816"/>
    <w:multiLevelType w:val="hybridMultilevel"/>
    <w:tmpl w:val="6ABE81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BDB0220"/>
    <w:multiLevelType w:val="hybridMultilevel"/>
    <w:tmpl w:val="351272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3" w15:restartNumberingAfterBreak="0">
    <w:nsid w:val="3C6F37FF"/>
    <w:multiLevelType w:val="hybridMultilevel"/>
    <w:tmpl w:val="20D26E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4"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3B009E1"/>
    <w:multiLevelType w:val="hybridMultilevel"/>
    <w:tmpl w:val="665C3396"/>
    <w:lvl w:ilvl="0" w:tplc="56CC4850">
      <w:start w:val="1"/>
      <w:numFmt w:val="bullet"/>
      <w:pStyle w:val="Alineje"/>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7" w15:restartNumberingAfterBreak="0">
    <w:nsid w:val="4E5E4282"/>
    <w:multiLevelType w:val="hybridMultilevel"/>
    <w:tmpl w:val="918AF3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15:restartNumberingAfterBreak="0">
    <w:nsid w:val="62453770"/>
    <w:multiLevelType w:val="hybridMultilevel"/>
    <w:tmpl w:val="F7EA892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2"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45E077C"/>
    <w:multiLevelType w:val="hybridMultilevel"/>
    <w:tmpl w:val="AAECC4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4"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079715389">
    <w:abstractNumId w:val="35"/>
  </w:num>
  <w:num w:numId="2" w16cid:durableId="117261948">
    <w:abstractNumId w:val="26"/>
  </w:num>
  <w:num w:numId="3" w16cid:durableId="1152213632">
    <w:abstractNumId w:val="39"/>
  </w:num>
  <w:num w:numId="4" w16cid:durableId="1257445031">
    <w:abstractNumId w:val="44"/>
  </w:num>
  <w:num w:numId="5" w16cid:durableId="1437360547">
    <w:abstractNumId w:val="16"/>
  </w:num>
  <w:num w:numId="6" w16cid:durableId="1728987711">
    <w:abstractNumId w:val="8"/>
  </w:num>
  <w:num w:numId="7" w16cid:durableId="188953329">
    <w:abstractNumId w:val="28"/>
  </w:num>
  <w:num w:numId="8" w16cid:durableId="1765148746">
    <w:abstractNumId w:val="42"/>
  </w:num>
  <w:num w:numId="9" w16cid:durableId="1001546479">
    <w:abstractNumId w:val="3"/>
  </w:num>
  <w:num w:numId="10" w16cid:durableId="1472097980">
    <w:abstractNumId w:val="21"/>
  </w:num>
  <w:num w:numId="11" w16cid:durableId="2046371976">
    <w:abstractNumId w:val="30"/>
  </w:num>
  <w:num w:numId="12" w16cid:durableId="487326428">
    <w:abstractNumId w:val="2"/>
  </w:num>
  <w:num w:numId="13" w16cid:durableId="2021004533">
    <w:abstractNumId w:val="17"/>
  </w:num>
  <w:num w:numId="14" w16cid:durableId="816609631">
    <w:abstractNumId w:val="13"/>
  </w:num>
  <w:num w:numId="15" w16cid:durableId="92363642">
    <w:abstractNumId w:val="0"/>
  </w:num>
  <w:num w:numId="16" w16cid:durableId="2121945149">
    <w:abstractNumId w:val="5"/>
  </w:num>
  <w:num w:numId="17" w16cid:durableId="401373154">
    <w:abstractNumId w:val="1"/>
  </w:num>
  <w:num w:numId="18" w16cid:durableId="41297400">
    <w:abstractNumId w:val="34"/>
  </w:num>
  <w:num w:numId="19" w16cid:durableId="101925258">
    <w:abstractNumId w:val="36"/>
  </w:num>
  <w:num w:numId="20" w16cid:durableId="548077591">
    <w:abstractNumId w:val="14"/>
  </w:num>
  <w:num w:numId="21" w16cid:durableId="1842427918">
    <w:abstractNumId w:val="41"/>
  </w:num>
  <w:num w:numId="22" w16cid:durableId="1450008851">
    <w:abstractNumId w:val="18"/>
  </w:num>
  <w:num w:numId="23" w16cid:durableId="942224905">
    <w:abstractNumId w:val="15"/>
  </w:num>
  <w:num w:numId="24" w16cid:durableId="921527834">
    <w:abstractNumId w:val="10"/>
  </w:num>
  <w:num w:numId="25" w16cid:durableId="815533594">
    <w:abstractNumId w:val="11"/>
  </w:num>
  <w:num w:numId="26" w16cid:durableId="791095728">
    <w:abstractNumId w:val="31"/>
  </w:num>
  <w:num w:numId="27" w16cid:durableId="830557801">
    <w:abstractNumId w:val="25"/>
  </w:num>
  <w:num w:numId="28" w16cid:durableId="1392076589">
    <w:abstractNumId w:val="9"/>
  </w:num>
  <w:num w:numId="29" w16cid:durableId="1905606199">
    <w:abstractNumId w:val="29"/>
  </w:num>
  <w:num w:numId="30" w16cid:durableId="1183863799">
    <w:abstractNumId w:val="22"/>
  </w:num>
  <w:num w:numId="31" w16cid:durableId="1399279317">
    <w:abstractNumId w:val="38"/>
  </w:num>
  <w:num w:numId="32" w16cid:durableId="1394082007">
    <w:abstractNumId w:val="19"/>
  </w:num>
  <w:num w:numId="33" w16cid:durableId="2093813820">
    <w:abstractNumId w:val="27"/>
  </w:num>
  <w:num w:numId="34" w16cid:durableId="524101363">
    <w:abstractNumId w:val="40"/>
  </w:num>
  <w:num w:numId="35" w16cid:durableId="2068994758">
    <w:abstractNumId w:val="7"/>
  </w:num>
  <w:num w:numId="36" w16cid:durableId="621807152">
    <w:abstractNumId w:val="23"/>
  </w:num>
  <w:num w:numId="37" w16cid:durableId="1440906507">
    <w:abstractNumId w:val="37"/>
  </w:num>
  <w:num w:numId="38" w16cid:durableId="497040871">
    <w:abstractNumId w:val="6"/>
  </w:num>
  <w:num w:numId="39" w16cid:durableId="1705715076">
    <w:abstractNumId w:val="20"/>
  </w:num>
  <w:num w:numId="40" w16cid:durableId="360671654">
    <w:abstractNumId w:val="12"/>
  </w:num>
  <w:num w:numId="41" w16cid:durableId="1745881120">
    <w:abstractNumId w:val="24"/>
  </w:num>
  <w:num w:numId="42" w16cid:durableId="119806025">
    <w:abstractNumId w:val="4"/>
  </w:num>
  <w:num w:numId="43" w16cid:durableId="857546827">
    <w:abstractNumId w:val="43"/>
  </w:num>
  <w:num w:numId="44" w16cid:durableId="290282848">
    <w:abstractNumId w:val="32"/>
  </w:num>
  <w:num w:numId="45" w16cid:durableId="150084503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2731"/>
    <w:rsid w:val="00003DF5"/>
    <w:rsid w:val="0002512A"/>
    <w:rsid w:val="000548C5"/>
    <w:rsid w:val="00060E8A"/>
    <w:rsid w:val="00075241"/>
    <w:rsid w:val="00085F6F"/>
    <w:rsid w:val="000A5335"/>
    <w:rsid w:val="000A5E40"/>
    <w:rsid w:val="000A6191"/>
    <w:rsid w:val="000B03CF"/>
    <w:rsid w:val="000B68CC"/>
    <w:rsid w:val="000C23EB"/>
    <w:rsid w:val="000D63D2"/>
    <w:rsid w:val="000E3250"/>
    <w:rsid w:val="000E7562"/>
    <w:rsid w:val="00100AF4"/>
    <w:rsid w:val="00112CAD"/>
    <w:rsid w:val="001818B1"/>
    <w:rsid w:val="00193E63"/>
    <w:rsid w:val="001B0D08"/>
    <w:rsid w:val="001E0B4E"/>
    <w:rsid w:val="001E1597"/>
    <w:rsid w:val="001E3A8D"/>
    <w:rsid w:val="0022228C"/>
    <w:rsid w:val="00225C9D"/>
    <w:rsid w:val="00247ABD"/>
    <w:rsid w:val="00292FE6"/>
    <w:rsid w:val="002953F1"/>
    <w:rsid w:val="002B0814"/>
    <w:rsid w:val="002C6846"/>
    <w:rsid w:val="00301B0F"/>
    <w:rsid w:val="0031180E"/>
    <w:rsid w:val="003228BC"/>
    <w:rsid w:val="003374EE"/>
    <w:rsid w:val="003402D8"/>
    <w:rsid w:val="00350F5A"/>
    <w:rsid w:val="00360D59"/>
    <w:rsid w:val="00364EDC"/>
    <w:rsid w:val="00365FFD"/>
    <w:rsid w:val="00383412"/>
    <w:rsid w:val="003945B1"/>
    <w:rsid w:val="003978EE"/>
    <w:rsid w:val="003E4259"/>
    <w:rsid w:val="004042FB"/>
    <w:rsid w:val="0041329B"/>
    <w:rsid w:val="004502D8"/>
    <w:rsid w:val="00452731"/>
    <w:rsid w:val="0047083C"/>
    <w:rsid w:val="0047235A"/>
    <w:rsid w:val="0049681B"/>
    <w:rsid w:val="004C5009"/>
    <w:rsid w:val="004C607D"/>
    <w:rsid w:val="004D25C4"/>
    <w:rsid w:val="004E6A47"/>
    <w:rsid w:val="00515F61"/>
    <w:rsid w:val="00521405"/>
    <w:rsid w:val="0052621D"/>
    <w:rsid w:val="00553205"/>
    <w:rsid w:val="0055329D"/>
    <w:rsid w:val="005537D4"/>
    <w:rsid w:val="00561D93"/>
    <w:rsid w:val="005867F6"/>
    <w:rsid w:val="005B3EBD"/>
    <w:rsid w:val="005B4EAD"/>
    <w:rsid w:val="005C09BB"/>
    <w:rsid w:val="005C2CC3"/>
    <w:rsid w:val="005C7FB0"/>
    <w:rsid w:val="005E7F32"/>
    <w:rsid w:val="00613BB6"/>
    <w:rsid w:val="00614B3B"/>
    <w:rsid w:val="00630819"/>
    <w:rsid w:val="00636E9C"/>
    <w:rsid w:val="006633BD"/>
    <w:rsid w:val="006641DF"/>
    <w:rsid w:val="00664994"/>
    <w:rsid w:val="006734F3"/>
    <w:rsid w:val="00676DE5"/>
    <w:rsid w:val="00683503"/>
    <w:rsid w:val="006869A8"/>
    <w:rsid w:val="006931D9"/>
    <w:rsid w:val="00741FBF"/>
    <w:rsid w:val="00765934"/>
    <w:rsid w:val="00781B24"/>
    <w:rsid w:val="00794974"/>
    <w:rsid w:val="007A376A"/>
    <w:rsid w:val="007B41DE"/>
    <w:rsid w:val="00803FAE"/>
    <w:rsid w:val="0083294A"/>
    <w:rsid w:val="00833D25"/>
    <w:rsid w:val="008519D4"/>
    <w:rsid w:val="00852932"/>
    <w:rsid w:val="008629DA"/>
    <w:rsid w:val="00882E64"/>
    <w:rsid w:val="008A183E"/>
    <w:rsid w:val="008B1685"/>
    <w:rsid w:val="008B4D97"/>
    <w:rsid w:val="008B59B1"/>
    <w:rsid w:val="008C34D1"/>
    <w:rsid w:val="008E530E"/>
    <w:rsid w:val="00901CC9"/>
    <w:rsid w:val="0092227B"/>
    <w:rsid w:val="00930C3A"/>
    <w:rsid w:val="00943081"/>
    <w:rsid w:val="00943957"/>
    <w:rsid w:val="00950B11"/>
    <w:rsid w:val="009A1307"/>
    <w:rsid w:val="009A13BA"/>
    <w:rsid w:val="009A3468"/>
    <w:rsid w:val="009B7A44"/>
    <w:rsid w:val="009C3A5C"/>
    <w:rsid w:val="009E2F4D"/>
    <w:rsid w:val="00A033B4"/>
    <w:rsid w:val="00A155E8"/>
    <w:rsid w:val="00A22139"/>
    <w:rsid w:val="00A54F33"/>
    <w:rsid w:val="00A64536"/>
    <w:rsid w:val="00A70ECC"/>
    <w:rsid w:val="00A76BDC"/>
    <w:rsid w:val="00A77A54"/>
    <w:rsid w:val="00A87636"/>
    <w:rsid w:val="00AB5893"/>
    <w:rsid w:val="00AB659F"/>
    <w:rsid w:val="00AD0788"/>
    <w:rsid w:val="00B54670"/>
    <w:rsid w:val="00B72004"/>
    <w:rsid w:val="00B900E5"/>
    <w:rsid w:val="00B913A5"/>
    <w:rsid w:val="00B9151E"/>
    <w:rsid w:val="00BA35B8"/>
    <w:rsid w:val="00BD7553"/>
    <w:rsid w:val="00C370D4"/>
    <w:rsid w:val="00C638D8"/>
    <w:rsid w:val="00C65162"/>
    <w:rsid w:val="00C6776A"/>
    <w:rsid w:val="00D00E54"/>
    <w:rsid w:val="00D400D1"/>
    <w:rsid w:val="00D87703"/>
    <w:rsid w:val="00DB42B2"/>
    <w:rsid w:val="00DB6CD1"/>
    <w:rsid w:val="00DC582D"/>
    <w:rsid w:val="00DC6E50"/>
    <w:rsid w:val="00E07994"/>
    <w:rsid w:val="00E14B9B"/>
    <w:rsid w:val="00E176EF"/>
    <w:rsid w:val="00E458EC"/>
    <w:rsid w:val="00E72E3B"/>
    <w:rsid w:val="00E8706D"/>
    <w:rsid w:val="00EB36EC"/>
    <w:rsid w:val="00F31C3F"/>
    <w:rsid w:val="00F65BA7"/>
    <w:rsid w:val="00F66E64"/>
    <w:rsid w:val="00F674E7"/>
    <w:rsid w:val="00F7436B"/>
    <w:rsid w:val="00FA1EEE"/>
    <w:rsid w:val="00FA5751"/>
    <w:rsid w:val="00FA7F3A"/>
    <w:rsid w:val="00FB2825"/>
    <w:rsid w:val="00FD25DB"/>
    <w:rsid w:val="0E3FA065"/>
    <w:rsid w:val="17778D2F"/>
    <w:rsid w:val="1CEBB6AD"/>
    <w:rsid w:val="26DE804E"/>
    <w:rsid w:val="2B755E93"/>
    <w:rsid w:val="3CFFA02D"/>
    <w:rsid w:val="493879BB"/>
    <w:rsid w:val="62390949"/>
    <w:rsid w:val="6C88C346"/>
    <w:rsid w:val="6D080117"/>
    <w:rsid w:val="6FEB5EF5"/>
    <w:rsid w:val="74084A5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361EE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rsid w:val="005537D4"/>
    <w:pPr>
      <w:spacing w:after="240" w:line="288" w:lineRule="auto"/>
      <w:jc w:val="both"/>
    </w:pPr>
    <w:rPr>
      <w:rFonts w:ascii="Arial" w:hAnsi="Arial"/>
      <w:kern w:val="0"/>
      <w:sz w:val="24"/>
    </w:rPr>
  </w:style>
  <w:style w:type="paragraph" w:styleId="Naslov1">
    <w:name w:val="heading 1"/>
    <w:basedOn w:val="Navaden"/>
    <w:next w:val="Navaden"/>
    <w:link w:val="Naslov1Znak"/>
    <w:uiPriority w:val="9"/>
    <w:qFormat/>
    <w:rsid w:val="00292FE6"/>
    <w:pPr>
      <w:keepNext/>
      <w:keepLines/>
      <w:numPr>
        <w:numId w:val="42"/>
      </w:numPr>
      <w:spacing w:before="440" w:after="440"/>
      <w:ind w:left="431" w:hanging="431"/>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8519D4"/>
    <w:pPr>
      <w:keepNext/>
      <w:keepLines/>
      <w:numPr>
        <w:ilvl w:val="1"/>
        <w:numId w:val="42"/>
      </w:numPr>
      <w:spacing w:before="240"/>
      <w:ind w:left="578" w:hanging="578"/>
      <w:jc w:val="left"/>
      <w:outlineLvl w:val="1"/>
    </w:pPr>
    <w:rPr>
      <w:rFonts w:eastAsiaTheme="majorEastAsia" w:cstheme="majorBidi"/>
      <w:b/>
      <w:sz w:val="28"/>
      <w:szCs w:val="26"/>
    </w:rPr>
  </w:style>
  <w:style w:type="paragraph" w:styleId="Naslov3">
    <w:name w:val="heading 3"/>
    <w:basedOn w:val="Navaden"/>
    <w:next w:val="Navaden"/>
    <w:link w:val="Naslov3Znak"/>
    <w:uiPriority w:val="9"/>
    <w:unhideWhenUsed/>
    <w:qFormat/>
    <w:rsid w:val="00D400D1"/>
    <w:pPr>
      <w:keepNext/>
      <w:keepLines/>
      <w:numPr>
        <w:ilvl w:val="2"/>
        <w:numId w:val="42"/>
      </w:numPr>
      <w:spacing w:before="240"/>
      <w:jc w:val="left"/>
      <w:outlineLvl w:val="2"/>
    </w:pPr>
    <w:rPr>
      <w:rFonts w:eastAsiaTheme="majorEastAsia" w:cstheme="majorBidi"/>
      <w:b/>
      <w:color w:val="000000" w:themeColor="text1"/>
      <w:sz w:val="28"/>
      <w:szCs w:val="24"/>
    </w:rPr>
  </w:style>
  <w:style w:type="paragraph" w:styleId="Naslov4">
    <w:name w:val="heading 4"/>
    <w:basedOn w:val="Navaden"/>
    <w:next w:val="Navaden"/>
    <w:link w:val="Naslov4Znak"/>
    <w:uiPriority w:val="9"/>
    <w:unhideWhenUsed/>
    <w:qFormat/>
    <w:rsid w:val="00515F61"/>
    <w:pPr>
      <w:keepNext/>
      <w:keepLines/>
      <w:numPr>
        <w:ilvl w:val="3"/>
        <w:numId w:val="42"/>
      </w:numPr>
      <w:spacing w:before="240"/>
      <w:ind w:left="862" w:hanging="862"/>
      <w:jc w:val="left"/>
      <w:outlineLvl w:val="3"/>
    </w:pPr>
    <w:rPr>
      <w:rFonts w:eastAsiaTheme="majorEastAsia" w:cstheme="majorBidi"/>
      <w:iCs/>
      <w:color w:val="000000" w:themeColor="text1"/>
    </w:rPr>
  </w:style>
  <w:style w:type="paragraph" w:styleId="Naslov5">
    <w:name w:val="heading 5"/>
    <w:basedOn w:val="Navaden"/>
    <w:next w:val="Navaden"/>
    <w:link w:val="Naslov5Znak"/>
    <w:uiPriority w:val="9"/>
    <w:semiHidden/>
    <w:unhideWhenUsed/>
    <w:qFormat/>
    <w:rsid w:val="00452731"/>
    <w:pPr>
      <w:keepNext/>
      <w:keepLines/>
      <w:numPr>
        <w:ilvl w:val="4"/>
        <w:numId w:val="42"/>
      </w:numPr>
      <w:spacing w:before="40" w:after="0"/>
      <w:outlineLvl w:val="4"/>
    </w:pPr>
    <w:rPr>
      <w:rFonts w:asciiTheme="majorHAnsi" w:eastAsiaTheme="majorEastAsia" w:hAnsiTheme="majorHAnsi" w:cstheme="majorBidi"/>
      <w:color w:val="2F5496" w:themeColor="accent1" w:themeShade="BF"/>
    </w:rPr>
  </w:style>
  <w:style w:type="paragraph" w:styleId="Naslov6">
    <w:name w:val="heading 6"/>
    <w:basedOn w:val="Navaden"/>
    <w:next w:val="Navaden"/>
    <w:link w:val="Naslov6Znak"/>
    <w:uiPriority w:val="9"/>
    <w:semiHidden/>
    <w:unhideWhenUsed/>
    <w:qFormat/>
    <w:rsid w:val="00452731"/>
    <w:pPr>
      <w:keepNext/>
      <w:keepLines/>
      <w:numPr>
        <w:ilvl w:val="5"/>
        <w:numId w:val="42"/>
      </w:numPr>
      <w:spacing w:before="40" w:after="0"/>
      <w:outlineLvl w:val="5"/>
    </w:pPr>
    <w:rPr>
      <w:rFonts w:asciiTheme="majorHAnsi" w:eastAsiaTheme="majorEastAsia" w:hAnsiTheme="majorHAnsi" w:cstheme="majorBidi"/>
      <w:color w:val="1F3763" w:themeColor="accent1" w:themeShade="7F"/>
    </w:rPr>
  </w:style>
  <w:style w:type="paragraph" w:styleId="Naslov7">
    <w:name w:val="heading 7"/>
    <w:basedOn w:val="Navaden"/>
    <w:next w:val="Navaden"/>
    <w:link w:val="Naslov7Znak"/>
    <w:uiPriority w:val="9"/>
    <w:semiHidden/>
    <w:unhideWhenUsed/>
    <w:qFormat/>
    <w:rsid w:val="00452731"/>
    <w:pPr>
      <w:keepNext/>
      <w:keepLines/>
      <w:numPr>
        <w:ilvl w:val="6"/>
        <w:numId w:val="42"/>
      </w:numPr>
      <w:spacing w:before="40" w:after="0"/>
      <w:outlineLvl w:val="6"/>
    </w:pPr>
    <w:rPr>
      <w:rFonts w:asciiTheme="majorHAnsi" w:eastAsiaTheme="majorEastAsia" w:hAnsiTheme="majorHAnsi" w:cstheme="majorBidi"/>
      <w:i/>
      <w:iCs/>
      <w:color w:val="1F3763" w:themeColor="accent1" w:themeShade="7F"/>
    </w:rPr>
  </w:style>
  <w:style w:type="paragraph" w:styleId="Naslov8">
    <w:name w:val="heading 8"/>
    <w:basedOn w:val="Navaden"/>
    <w:next w:val="Navaden"/>
    <w:link w:val="Naslov8Znak"/>
    <w:uiPriority w:val="9"/>
    <w:semiHidden/>
    <w:unhideWhenUsed/>
    <w:qFormat/>
    <w:rsid w:val="00452731"/>
    <w:pPr>
      <w:keepNext/>
      <w:keepLines/>
      <w:numPr>
        <w:ilvl w:val="7"/>
        <w:numId w:val="42"/>
      </w:numPr>
      <w:spacing w:before="40" w:after="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semiHidden/>
    <w:unhideWhenUsed/>
    <w:qFormat/>
    <w:rsid w:val="00452731"/>
    <w:pPr>
      <w:keepNext/>
      <w:keepLines/>
      <w:numPr>
        <w:ilvl w:val="8"/>
        <w:numId w:val="4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92FE6"/>
    <w:rPr>
      <w:rFonts w:ascii="Arial" w:eastAsiaTheme="majorEastAsia" w:hAnsi="Arial" w:cstheme="majorBidi"/>
      <w:b/>
      <w:kern w:val="0"/>
      <w:sz w:val="32"/>
      <w:szCs w:val="32"/>
    </w:rPr>
  </w:style>
  <w:style w:type="character" w:customStyle="1" w:styleId="Naslov2Znak">
    <w:name w:val="Naslov 2 Znak"/>
    <w:basedOn w:val="Privzetapisavaodstavka"/>
    <w:link w:val="Naslov2"/>
    <w:uiPriority w:val="9"/>
    <w:rsid w:val="008519D4"/>
    <w:rPr>
      <w:rFonts w:ascii="Arial" w:eastAsiaTheme="majorEastAsia" w:hAnsi="Arial" w:cstheme="majorBidi"/>
      <w:b/>
      <w:kern w:val="0"/>
      <w:sz w:val="28"/>
      <w:szCs w:val="26"/>
    </w:rPr>
  </w:style>
  <w:style w:type="character" w:customStyle="1" w:styleId="Naslov3Znak">
    <w:name w:val="Naslov 3 Znak"/>
    <w:basedOn w:val="Privzetapisavaodstavka"/>
    <w:link w:val="Naslov3"/>
    <w:uiPriority w:val="9"/>
    <w:rsid w:val="00D400D1"/>
    <w:rPr>
      <w:rFonts w:ascii="Arial" w:eastAsiaTheme="majorEastAsia" w:hAnsi="Arial" w:cstheme="majorBidi"/>
      <w:b/>
      <w:color w:val="000000" w:themeColor="text1"/>
      <w:kern w:val="0"/>
      <w:sz w:val="28"/>
      <w:szCs w:val="24"/>
    </w:rPr>
  </w:style>
  <w:style w:type="character" w:customStyle="1" w:styleId="Naslov4Znak">
    <w:name w:val="Naslov 4 Znak"/>
    <w:basedOn w:val="Privzetapisavaodstavka"/>
    <w:link w:val="Naslov4"/>
    <w:uiPriority w:val="9"/>
    <w:rsid w:val="00515F61"/>
    <w:rPr>
      <w:rFonts w:ascii="Arial" w:eastAsiaTheme="majorEastAsia" w:hAnsi="Arial" w:cstheme="majorBidi"/>
      <w:iCs/>
      <w:color w:val="000000" w:themeColor="text1"/>
      <w:kern w:val="0"/>
      <w:sz w:val="24"/>
    </w:rPr>
  </w:style>
  <w:style w:type="character" w:customStyle="1" w:styleId="Naslov5Znak">
    <w:name w:val="Naslov 5 Znak"/>
    <w:basedOn w:val="Privzetapisavaodstavka"/>
    <w:link w:val="Naslov5"/>
    <w:uiPriority w:val="9"/>
    <w:semiHidden/>
    <w:rsid w:val="00452731"/>
    <w:rPr>
      <w:rFonts w:asciiTheme="majorHAnsi" w:eastAsiaTheme="majorEastAsia" w:hAnsiTheme="majorHAnsi" w:cstheme="majorBidi"/>
      <w:color w:val="2F5496" w:themeColor="accent1" w:themeShade="BF"/>
      <w:kern w:val="0"/>
      <w:sz w:val="24"/>
    </w:rPr>
  </w:style>
  <w:style w:type="character" w:customStyle="1" w:styleId="Naslov6Znak">
    <w:name w:val="Naslov 6 Znak"/>
    <w:basedOn w:val="Privzetapisavaodstavka"/>
    <w:link w:val="Naslov6"/>
    <w:uiPriority w:val="9"/>
    <w:semiHidden/>
    <w:rsid w:val="00452731"/>
    <w:rPr>
      <w:rFonts w:asciiTheme="majorHAnsi" w:eastAsiaTheme="majorEastAsia" w:hAnsiTheme="majorHAnsi" w:cstheme="majorBidi"/>
      <w:color w:val="1F3763" w:themeColor="accent1" w:themeShade="7F"/>
      <w:kern w:val="0"/>
      <w:sz w:val="24"/>
    </w:rPr>
  </w:style>
  <w:style w:type="character" w:customStyle="1" w:styleId="Naslov7Znak">
    <w:name w:val="Naslov 7 Znak"/>
    <w:basedOn w:val="Privzetapisavaodstavka"/>
    <w:link w:val="Naslov7"/>
    <w:uiPriority w:val="9"/>
    <w:semiHidden/>
    <w:rsid w:val="00452731"/>
    <w:rPr>
      <w:rFonts w:asciiTheme="majorHAnsi" w:eastAsiaTheme="majorEastAsia" w:hAnsiTheme="majorHAnsi" w:cstheme="majorBidi"/>
      <w:i/>
      <w:iCs/>
      <w:color w:val="1F3763" w:themeColor="accent1" w:themeShade="7F"/>
      <w:kern w:val="0"/>
      <w:sz w:val="24"/>
    </w:rPr>
  </w:style>
  <w:style w:type="character" w:customStyle="1" w:styleId="Naslov8Znak">
    <w:name w:val="Naslov 8 Znak"/>
    <w:basedOn w:val="Privzetapisavaodstavka"/>
    <w:link w:val="Naslov8"/>
    <w:uiPriority w:val="9"/>
    <w:semiHidden/>
    <w:rsid w:val="00452731"/>
    <w:rPr>
      <w:rFonts w:asciiTheme="majorHAnsi" w:eastAsiaTheme="majorEastAsia" w:hAnsiTheme="majorHAnsi" w:cstheme="majorBidi"/>
      <w:color w:val="272727" w:themeColor="text1" w:themeTint="D8"/>
      <w:kern w:val="0"/>
      <w:sz w:val="21"/>
      <w:szCs w:val="21"/>
    </w:rPr>
  </w:style>
  <w:style w:type="character" w:customStyle="1" w:styleId="Naslov9Znak">
    <w:name w:val="Naslov 9 Znak"/>
    <w:basedOn w:val="Privzetapisavaodstavka"/>
    <w:link w:val="Naslov9"/>
    <w:uiPriority w:val="9"/>
    <w:semiHidden/>
    <w:rsid w:val="00452731"/>
    <w:rPr>
      <w:rFonts w:asciiTheme="majorHAnsi" w:eastAsiaTheme="majorEastAsia" w:hAnsiTheme="majorHAnsi" w:cstheme="majorBidi"/>
      <w:i/>
      <w:iCs/>
      <w:color w:val="272727" w:themeColor="text1" w:themeTint="D8"/>
      <w:kern w:val="0"/>
      <w:sz w:val="21"/>
      <w:szCs w:val="21"/>
    </w:rPr>
  </w:style>
  <w:style w:type="paragraph" w:styleId="Odstavekseznama">
    <w:name w:val="List Paragraph"/>
    <w:basedOn w:val="Navaden"/>
    <w:link w:val="OdstavekseznamaZnak"/>
    <w:uiPriority w:val="34"/>
    <w:qFormat/>
    <w:rsid w:val="00452731"/>
    <w:pPr>
      <w:ind w:left="720"/>
      <w:contextualSpacing/>
    </w:pPr>
  </w:style>
  <w:style w:type="paragraph" w:styleId="Naslov">
    <w:name w:val="Title"/>
    <w:aliases w:val="Naslov Basic"/>
    <w:basedOn w:val="Naslov1"/>
    <w:next w:val="Navaden"/>
    <w:link w:val="NaslovZnak"/>
    <w:uiPriority w:val="10"/>
    <w:qFormat/>
    <w:rsid w:val="00452731"/>
    <w:pPr>
      <w:numPr>
        <w:numId w:val="0"/>
      </w:numPr>
      <w:contextualSpacing/>
    </w:pPr>
    <w:rPr>
      <w:spacing w:val="-10"/>
      <w:kern w:val="28"/>
      <w:szCs w:val="56"/>
    </w:rPr>
  </w:style>
  <w:style w:type="character" w:customStyle="1" w:styleId="NaslovZnak">
    <w:name w:val="Naslov Znak"/>
    <w:aliases w:val="Naslov Basic Znak"/>
    <w:basedOn w:val="Privzetapisavaodstavka"/>
    <w:link w:val="Naslov"/>
    <w:uiPriority w:val="10"/>
    <w:rsid w:val="00452731"/>
    <w:rPr>
      <w:rFonts w:ascii="Arial" w:eastAsiaTheme="majorEastAsia" w:hAnsi="Arial" w:cstheme="majorBidi"/>
      <w:b/>
      <w:spacing w:val="-10"/>
      <w:kern w:val="28"/>
      <w:sz w:val="32"/>
      <w:szCs w:val="56"/>
    </w:rPr>
  </w:style>
  <w:style w:type="paragraph" w:styleId="Stvarnokazalo1">
    <w:name w:val="index 1"/>
    <w:aliases w:val="kazalo 1"/>
    <w:basedOn w:val="Navaden"/>
    <w:next w:val="Navaden"/>
    <w:autoRedefine/>
    <w:uiPriority w:val="99"/>
    <w:semiHidden/>
    <w:unhideWhenUsed/>
    <w:rsid w:val="00452731"/>
    <w:pPr>
      <w:spacing w:after="0" w:line="240" w:lineRule="auto"/>
      <w:ind w:left="220" w:hanging="220"/>
    </w:pPr>
  </w:style>
  <w:style w:type="character" w:styleId="Hiperpovezava">
    <w:name w:val="Hyperlink"/>
    <w:basedOn w:val="Privzetapisavaodstavka"/>
    <w:uiPriority w:val="99"/>
    <w:unhideWhenUsed/>
    <w:rsid w:val="00452731"/>
    <w:rPr>
      <w:color w:val="0563C1" w:themeColor="hyperlink"/>
      <w:u w:val="single"/>
    </w:rPr>
  </w:style>
  <w:style w:type="paragraph" w:styleId="Kazalovsebine1">
    <w:name w:val="toc 1"/>
    <w:basedOn w:val="Navaden"/>
    <w:next w:val="Navaden"/>
    <w:autoRedefine/>
    <w:uiPriority w:val="39"/>
    <w:unhideWhenUsed/>
    <w:rsid w:val="00B900E5"/>
    <w:pPr>
      <w:tabs>
        <w:tab w:val="right" w:leader="dot" w:pos="9060"/>
      </w:tabs>
      <w:spacing w:after="0"/>
      <w:ind w:left="709" w:hanging="709"/>
      <w:jc w:val="left"/>
    </w:pPr>
  </w:style>
  <w:style w:type="paragraph" w:styleId="Glava">
    <w:name w:val="header"/>
    <w:basedOn w:val="Navaden"/>
    <w:link w:val="GlavaZnak"/>
    <w:uiPriority w:val="99"/>
    <w:unhideWhenUsed/>
    <w:rsid w:val="00452731"/>
    <w:pPr>
      <w:tabs>
        <w:tab w:val="center" w:pos="4536"/>
        <w:tab w:val="right" w:pos="9072"/>
      </w:tabs>
      <w:spacing w:after="0" w:line="240" w:lineRule="auto"/>
    </w:pPr>
  </w:style>
  <w:style w:type="character" w:customStyle="1" w:styleId="GlavaZnak">
    <w:name w:val="Glava Znak"/>
    <w:basedOn w:val="Privzetapisavaodstavka"/>
    <w:link w:val="Glava"/>
    <w:uiPriority w:val="99"/>
    <w:rsid w:val="00452731"/>
    <w:rPr>
      <w:rFonts w:ascii="Arial" w:hAnsi="Arial"/>
      <w:kern w:val="0"/>
      <w:sz w:val="24"/>
    </w:rPr>
  </w:style>
  <w:style w:type="paragraph" w:styleId="Noga">
    <w:name w:val="footer"/>
    <w:basedOn w:val="Navaden"/>
    <w:link w:val="NogaZnak"/>
    <w:uiPriority w:val="99"/>
    <w:unhideWhenUsed/>
    <w:rsid w:val="00452731"/>
    <w:pPr>
      <w:tabs>
        <w:tab w:val="center" w:pos="4536"/>
        <w:tab w:val="right" w:pos="9072"/>
      </w:tabs>
      <w:spacing w:after="0" w:line="240" w:lineRule="auto"/>
    </w:pPr>
  </w:style>
  <w:style w:type="character" w:customStyle="1" w:styleId="NogaZnak">
    <w:name w:val="Noga Znak"/>
    <w:basedOn w:val="Privzetapisavaodstavka"/>
    <w:link w:val="Noga"/>
    <w:uiPriority w:val="99"/>
    <w:rsid w:val="00452731"/>
    <w:rPr>
      <w:rFonts w:ascii="Arial" w:hAnsi="Arial"/>
      <w:kern w:val="0"/>
      <w:sz w:val="24"/>
    </w:rPr>
  </w:style>
  <w:style w:type="paragraph" w:styleId="Kazalovsebine2">
    <w:name w:val="toc 2"/>
    <w:basedOn w:val="Navaden"/>
    <w:next w:val="Navaden"/>
    <w:autoRedefine/>
    <w:uiPriority w:val="39"/>
    <w:unhideWhenUsed/>
    <w:rsid w:val="00B900E5"/>
    <w:pPr>
      <w:tabs>
        <w:tab w:val="right" w:leader="dot" w:pos="9060"/>
      </w:tabs>
      <w:spacing w:after="0"/>
      <w:ind w:left="709" w:hanging="709"/>
      <w:jc w:val="left"/>
    </w:pPr>
  </w:style>
  <w:style w:type="paragraph" w:styleId="Bibliografija">
    <w:name w:val="Bibliography"/>
    <w:basedOn w:val="Navaden"/>
    <w:next w:val="Navaden"/>
    <w:uiPriority w:val="37"/>
    <w:unhideWhenUsed/>
    <w:rsid w:val="00452731"/>
    <w:pPr>
      <w:spacing w:after="0" w:line="480" w:lineRule="auto"/>
      <w:ind w:left="720" w:hanging="720"/>
    </w:pPr>
  </w:style>
  <w:style w:type="paragraph" w:styleId="Napis">
    <w:name w:val="caption"/>
    <w:basedOn w:val="Navaden"/>
    <w:next w:val="Navaden"/>
    <w:uiPriority w:val="35"/>
    <w:unhideWhenUsed/>
    <w:qFormat/>
    <w:rsid w:val="00D400D1"/>
    <w:pPr>
      <w:keepNext/>
      <w:spacing w:after="120"/>
      <w:jc w:val="center"/>
    </w:pPr>
    <w:rPr>
      <w:b/>
      <w:bCs/>
      <w:color w:val="000000" w:themeColor="text1"/>
      <w:sz w:val="22"/>
    </w:rPr>
  </w:style>
  <w:style w:type="paragraph" w:styleId="Kazaloslik">
    <w:name w:val="table of figures"/>
    <w:basedOn w:val="Navaden"/>
    <w:next w:val="Navaden"/>
    <w:uiPriority w:val="99"/>
    <w:unhideWhenUsed/>
    <w:rsid w:val="00B900E5"/>
    <w:pPr>
      <w:spacing w:after="0"/>
    </w:pPr>
  </w:style>
  <w:style w:type="table" w:styleId="Tabelamrea">
    <w:name w:val="Table Grid"/>
    <w:basedOn w:val="Navadnatabela"/>
    <w:uiPriority w:val="39"/>
    <w:rsid w:val="00452731"/>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ripombasklic">
    <w:name w:val="annotation reference"/>
    <w:basedOn w:val="Privzetapisavaodstavka"/>
    <w:uiPriority w:val="99"/>
    <w:semiHidden/>
    <w:unhideWhenUsed/>
    <w:rsid w:val="00452731"/>
    <w:rPr>
      <w:sz w:val="16"/>
      <w:szCs w:val="16"/>
    </w:rPr>
  </w:style>
  <w:style w:type="paragraph" w:styleId="Pripombabesedilo">
    <w:name w:val="annotation text"/>
    <w:basedOn w:val="Navaden"/>
    <w:link w:val="PripombabesediloZnak"/>
    <w:uiPriority w:val="99"/>
    <w:unhideWhenUsed/>
    <w:rsid w:val="00452731"/>
    <w:pPr>
      <w:spacing w:line="240" w:lineRule="auto"/>
    </w:pPr>
    <w:rPr>
      <w:sz w:val="20"/>
      <w:szCs w:val="20"/>
    </w:rPr>
  </w:style>
  <w:style w:type="character" w:customStyle="1" w:styleId="PripombabesediloZnak">
    <w:name w:val="Pripomba – besedilo Znak"/>
    <w:basedOn w:val="Privzetapisavaodstavka"/>
    <w:link w:val="Pripombabesedilo"/>
    <w:uiPriority w:val="99"/>
    <w:rsid w:val="00452731"/>
    <w:rPr>
      <w:rFonts w:ascii="Arial" w:hAnsi="Arial"/>
      <w:kern w:val="0"/>
      <w:sz w:val="20"/>
      <w:szCs w:val="20"/>
    </w:rPr>
  </w:style>
  <w:style w:type="paragraph" w:styleId="Zadevapripombe">
    <w:name w:val="annotation subject"/>
    <w:basedOn w:val="Pripombabesedilo"/>
    <w:next w:val="Pripombabesedilo"/>
    <w:link w:val="ZadevapripombeZnak"/>
    <w:uiPriority w:val="99"/>
    <w:semiHidden/>
    <w:unhideWhenUsed/>
    <w:rsid w:val="00452731"/>
    <w:rPr>
      <w:b/>
      <w:bCs/>
    </w:rPr>
  </w:style>
  <w:style w:type="character" w:customStyle="1" w:styleId="ZadevapripombeZnak">
    <w:name w:val="Zadeva pripombe Znak"/>
    <w:basedOn w:val="PripombabesediloZnak"/>
    <w:link w:val="Zadevapripombe"/>
    <w:uiPriority w:val="99"/>
    <w:semiHidden/>
    <w:rsid w:val="00452731"/>
    <w:rPr>
      <w:rFonts w:ascii="Arial" w:hAnsi="Arial"/>
      <w:b/>
      <w:bCs/>
      <w:kern w:val="0"/>
      <w:sz w:val="20"/>
      <w:szCs w:val="20"/>
    </w:rPr>
  </w:style>
  <w:style w:type="paragraph" w:styleId="Besedilooblaka">
    <w:name w:val="Balloon Text"/>
    <w:basedOn w:val="Navaden"/>
    <w:link w:val="BesedilooblakaZnak"/>
    <w:uiPriority w:val="99"/>
    <w:semiHidden/>
    <w:unhideWhenUsed/>
    <w:rsid w:val="00452731"/>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452731"/>
    <w:rPr>
      <w:rFonts w:ascii="Segoe UI" w:hAnsi="Segoe UI" w:cs="Segoe UI"/>
      <w:kern w:val="0"/>
      <w:sz w:val="18"/>
      <w:szCs w:val="18"/>
    </w:rPr>
  </w:style>
  <w:style w:type="paragraph" w:styleId="Revizija">
    <w:name w:val="Revision"/>
    <w:hidden/>
    <w:uiPriority w:val="99"/>
    <w:semiHidden/>
    <w:rsid w:val="00452731"/>
    <w:pPr>
      <w:spacing w:after="0" w:line="240" w:lineRule="auto"/>
    </w:pPr>
    <w:rPr>
      <w:rFonts w:ascii="Arial" w:hAnsi="Arial"/>
      <w:kern w:val="0"/>
      <w:sz w:val="24"/>
    </w:rPr>
  </w:style>
  <w:style w:type="character" w:customStyle="1" w:styleId="Nerazreenaomemba1">
    <w:name w:val="Nerazrešena omemba1"/>
    <w:basedOn w:val="Privzetapisavaodstavka"/>
    <w:uiPriority w:val="99"/>
    <w:semiHidden/>
    <w:unhideWhenUsed/>
    <w:rsid w:val="00452731"/>
    <w:rPr>
      <w:color w:val="605E5C"/>
      <w:shd w:val="clear" w:color="auto" w:fill="E1DFDD"/>
    </w:rPr>
  </w:style>
  <w:style w:type="paragraph" w:styleId="Navadensplet">
    <w:name w:val="Normal (Web)"/>
    <w:basedOn w:val="Navaden"/>
    <w:uiPriority w:val="99"/>
    <w:unhideWhenUsed/>
    <w:rsid w:val="00452731"/>
    <w:pPr>
      <w:spacing w:before="100" w:beforeAutospacing="1" w:after="100" w:afterAutospacing="1" w:line="240" w:lineRule="auto"/>
      <w:jc w:val="left"/>
    </w:pPr>
    <w:rPr>
      <w:rFonts w:ascii="Times New Roman" w:eastAsia="Times New Roman" w:hAnsi="Times New Roman" w:cs="Times New Roman"/>
      <w:szCs w:val="24"/>
      <w:lang w:eastAsia="sl-SI"/>
    </w:rPr>
  </w:style>
  <w:style w:type="character" w:styleId="SledenaHiperpovezava">
    <w:name w:val="FollowedHyperlink"/>
    <w:basedOn w:val="Privzetapisavaodstavka"/>
    <w:uiPriority w:val="99"/>
    <w:semiHidden/>
    <w:unhideWhenUsed/>
    <w:rsid w:val="00452731"/>
    <w:rPr>
      <w:color w:val="954F72" w:themeColor="followedHyperlink"/>
      <w:u w:val="single"/>
    </w:rPr>
  </w:style>
  <w:style w:type="character" w:customStyle="1" w:styleId="inline">
    <w:name w:val="inline"/>
    <w:basedOn w:val="Privzetapisavaodstavka"/>
    <w:rsid w:val="00452731"/>
  </w:style>
  <w:style w:type="paragraph" w:styleId="Kazalovsebine3">
    <w:name w:val="toc 3"/>
    <w:basedOn w:val="Navaden"/>
    <w:next w:val="Navaden"/>
    <w:autoRedefine/>
    <w:uiPriority w:val="39"/>
    <w:unhideWhenUsed/>
    <w:rsid w:val="00B900E5"/>
    <w:pPr>
      <w:spacing w:after="0"/>
      <w:ind w:left="709" w:hanging="709"/>
      <w:jc w:val="left"/>
    </w:pPr>
  </w:style>
  <w:style w:type="character" w:customStyle="1" w:styleId="url">
    <w:name w:val="url"/>
    <w:basedOn w:val="Privzetapisavaodstavka"/>
    <w:rsid w:val="00452731"/>
  </w:style>
  <w:style w:type="character" w:customStyle="1" w:styleId="Nerazreenaomemba2">
    <w:name w:val="Nerazrešena omemba2"/>
    <w:basedOn w:val="Privzetapisavaodstavka"/>
    <w:uiPriority w:val="99"/>
    <w:semiHidden/>
    <w:unhideWhenUsed/>
    <w:rsid w:val="00452731"/>
    <w:rPr>
      <w:color w:val="605E5C"/>
      <w:shd w:val="clear" w:color="auto" w:fill="E1DFDD"/>
    </w:rPr>
  </w:style>
  <w:style w:type="paragraph" w:styleId="Brezrazmikov">
    <w:name w:val="No Spacing"/>
    <w:basedOn w:val="Navaden"/>
    <w:uiPriority w:val="1"/>
    <w:qFormat/>
    <w:rsid w:val="008519D4"/>
    <w:pPr>
      <w:spacing w:after="0"/>
    </w:pPr>
  </w:style>
  <w:style w:type="character" w:styleId="Nerazreenaomemba">
    <w:name w:val="Unresolved Mention"/>
    <w:basedOn w:val="Privzetapisavaodstavka"/>
    <w:uiPriority w:val="99"/>
    <w:semiHidden/>
    <w:unhideWhenUsed/>
    <w:rsid w:val="004E6A47"/>
    <w:rPr>
      <w:color w:val="605E5C"/>
      <w:shd w:val="clear" w:color="auto" w:fill="E1DFDD"/>
    </w:rPr>
  </w:style>
  <w:style w:type="paragraph" w:customStyle="1" w:styleId="Neostevilcennaslov1">
    <w:name w:val="Neostevilcen naslov 1"/>
    <w:basedOn w:val="Naslov"/>
    <w:link w:val="Neostevilcennaslov1Znak"/>
    <w:qFormat/>
    <w:rsid w:val="00112CAD"/>
  </w:style>
  <w:style w:type="character" w:customStyle="1" w:styleId="Neostevilcennaslov1Znak">
    <w:name w:val="Neostevilcen naslov 1 Znak"/>
    <w:basedOn w:val="NaslovZnak"/>
    <w:link w:val="Neostevilcennaslov1"/>
    <w:rsid w:val="00112CAD"/>
    <w:rPr>
      <w:rFonts w:ascii="Arial" w:eastAsiaTheme="majorEastAsia" w:hAnsi="Arial" w:cstheme="majorBidi"/>
      <w:b/>
      <w:spacing w:val="-10"/>
      <w:kern w:val="28"/>
      <w:sz w:val="32"/>
      <w:szCs w:val="56"/>
    </w:rPr>
  </w:style>
  <w:style w:type="paragraph" w:customStyle="1" w:styleId="Besedilo">
    <w:name w:val="Besedilo"/>
    <w:basedOn w:val="Navaden"/>
    <w:link w:val="BesediloZnak"/>
    <w:qFormat/>
    <w:rsid w:val="00112CAD"/>
    <w:rPr>
      <w:rFonts w:cs="Arial"/>
      <w:szCs w:val="24"/>
    </w:rPr>
  </w:style>
  <w:style w:type="character" w:customStyle="1" w:styleId="BesediloZnak">
    <w:name w:val="Besedilo Znak"/>
    <w:basedOn w:val="Privzetapisavaodstavka"/>
    <w:link w:val="Besedilo"/>
    <w:rsid w:val="00112CAD"/>
    <w:rPr>
      <w:rFonts w:ascii="Arial" w:hAnsi="Arial" w:cs="Arial"/>
      <w:kern w:val="0"/>
      <w:sz w:val="24"/>
      <w:szCs w:val="24"/>
    </w:rPr>
  </w:style>
  <w:style w:type="paragraph" w:customStyle="1" w:styleId="Alineje">
    <w:name w:val="Alineje"/>
    <w:basedOn w:val="Odstavekseznama"/>
    <w:link w:val="AlinejeZnak"/>
    <w:qFormat/>
    <w:rsid w:val="00112CAD"/>
    <w:pPr>
      <w:numPr>
        <w:numId w:val="1"/>
      </w:numPr>
      <w:ind w:left="714" w:hanging="357"/>
    </w:pPr>
    <w:rPr>
      <w:rFonts w:cs="Arial"/>
      <w:szCs w:val="24"/>
    </w:rPr>
  </w:style>
  <w:style w:type="character" w:customStyle="1" w:styleId="OdstavekseznamaZnak">
    <w:name w:val="Odstavek seznama Znak"/>
    <w:basedOn w:val="Privzetapisavaodstavka"/>
    <w:link w:val="Odstavekseznama"/>
    <w:uiPriority w:val="34"/>
    <w:rsid w:val="00112CAD"/>
    <w:rPr>
      <w:rFonts w:ascii="Arial" w:hAnsi="Arial"/>
      <w:kern w:val="0"/>
      <w:sz w:val="24"/>
    </w:rPr>
  </w:style>
  <w:style w:type="character" w:customStyle="1" w:styleId="AlinejeZnak">
    <w:name w:val="Alineje Znak"/>
    <w:basedOn w:val="OdstavekseznamaZnak"/>
    <w:link w:val="Alineje"/>
    <w:rsid w:val="00112CAD"/>
    <w:rPr>
      <w:rFonts w:ascii="Arial" w:hAnsi="Arial" w:cs="Arial"/>
      <w:kern w:val="0"/>
      <w:sz w:val="24"/>
      <w:szCs w:val="24"/>
    </w:rPr>
  </w:style>
  <w:style w:type="paragraph" w:customStyle="1" w:styleId="Neostevilcennaslov2">
    <w:name w:val="Neostevilcen naslov 2"/>
    <w:basedOn w:val="Naslov"/>
    <w:link w:val="Neostevilcennaslov2Znak"/>
    <w:qFormat/>
    <w:rsid w:val="00292FE6"/>
    <w:pPr>
      <w:spacing w:before="240" w:after="240"/>
      <w:outlineLvl w:val="9"/>
    </w:pPr>
    <w:rPr>
      <w:bCs/>
      <w:sz w:val="28"/>
      <w:szCs w:val="28"/>
    </w:rPr>
  </w:style>
  <w:style w:type="character" w:customStyle="1" w:styleId="Neostevilcennaslov2Znak">
    <w:name w:val="Neostevilcen naslov 2 Znak"/>
    <w:basedOn w:val="NaslovZnak"/>
    <w:link w:val="Neostevilcennaslov2"/>
    <w:rsid w:val="00292FE6"/>
    <w:rPr>
      <w:rFonts w:ascii="Arial" w:eastAsiaTheme="majorEastAsia" w:hAnsi="Arial" w:cstheme="majorBidi"/>
      <w:b/>
      <w:bCs/>
      <w:spacing w:val="-10"/>
      <w:kern w:val="28"/>
      <w:sz w:val="28"/>
      <w:szCs w:val="28"/>
    </w:rPr>
  </w:style>
  <w:style w:type="paragraph" w:customStyle="1" w:styleId="Vir">
    <w:name w:val="Vir"/>
    <w:basedOn w:val="Navaden"/>
    <w:link w:val="VirZnak"/>
    <w:qFormat/>
    <w:rsid w:val="00D400D1"/>
    <w:pPr>
      <w:spacing w:before="120"/>
      <w:jc w:val="center"/>
    </w:pPr>
    <w:rPr>
      <w:sz w:val="22"/>
    </w:rPr>
  </w:style>
  <w:style w:type="character" w:customStyle="1" w:styleId="VirZnak">
    <w:name w:val="Vir Znak"/>
    <w:basedOn w:val="Privzetapisavaodstavka"/>
    <w:link w:val="Vir"/>
    <w:rsid w:val="00D400D1"/>
    <w:rPr>
      <w:rFonts w:ascii="Arial" w:hAnsi="Arial"/>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41067">
      <w:bodyDiv w:val="1"/>
      <w:marLeft w:val="0"/>
      <w:marRight w:val="0"/>
      <w:marTop w:val="0"/>
      <w:marBottom w:val="0"/>
      <w:divBdr>
        <w:top w:val="none" w:sz="0" w:space="0" w:color="auto"/>
        <w:left w:val="none" w:sz="0" w:space="0" w:color="auto"/>
        <w:bottom w:val="none" w:sz="0" w:space="0" w:color="auto"/>
        <w:right w:val="none" w:sz="0" w:space="0" w:color="auto"/>
      </w:divBdr>
      <w:divsChild>
        <w:div w:id="1336762461">
          <w:marLeft w:val="-720"/>
          <w:marRight w:val="0"/>
          <w:marTop w:val="0"/>
          <w:marBottom w:val="0"/>
          <w:divBdr>
            <w:top w:val="none" w:sz="0" w:space="0" w:color="auto"/>
            <w:left w:val="none" w:sz="0" w:space="0" w:color="auto"/>
            <w:bottom w:val="none" w:sz="0" w:space="0" w:color="auto"/>
            <w:right w:val="none" w:sz="0" w:space="0" w:color="auto"/>
          </w:divBdr>
        </w:div>
      </w:divsChild>
    </w:div>
    <w:div w:id="182986564">
      <w:bodyDiv w:val="1"/>
      <w:marLeft w:val="0"/>
      <w:marRight w:val="0"/>
      <w:marTop w:val="0"/>
      <w:marBottom w:val="0"/>
      <w:divBdr>
        <w:top w:val="none" w:sz="0" w:space="0" w:color="auto"/>
        <w:left w:val="none" w:sz="0" w:space="0" w:color="auto"/>
        <w:bottom w:val="none" w:sz="0" w:space="0" w:color="auto"/>
        <w:right w:val="none" w:sz="0" w:space="0" w:color="auto"/>
      </w:divBdr>
      <w:divsChild>
        <w:div w:id="1395273044">
          <w:marLeft w:val="-720"/>
          <w:marRight w:val="0"/>
          <w:marTop w:val="0"/>
          <w:marBottom w:val="0"/>
          <w:divBdr>
            <w:top w:val="none" w:sz="0" w:space="0" w:color="auto"/>
            <w:left w:val="none" w:sz="0" w:space="0" w:color="auto"/>
            <w:bottom w:val="none" w:sz="0" w:space="0" w:color="auto"/>
            <w:right w:val="none" w:sz="0" w:space="0" w:color="auto"/>
          </w:divBdr>
        </w:div>
      </w:divsChild>
    </w:div>
    <w:div w:id="198010064">
      <w:bodyDiv w:val="1"/>
      <w:marLeft w:val="0"/>
      <w:marRight w:val="0"/>
      <w:marTop w:val="0"/>
      <w:marBottom w:val="0"/>
      <w:divBdr>
        <w:top w:val="none" w:sz="0" w:space="0" w:color="auto"/>
        <w:left w:val="none" w:sz="0" w:space="0" w:color="auto"/>
        <w:bottom w:val="none" w:sz="0" w:space="0" w:color="auto"/>
        <w:right w:val="none" w:sz="0" w:space="0" w:color="auto"/>
      </w:divBdr>
      <w:divsChild>
        <w:div w:id="1621107368">
          <w:marLeft w:val="-720"/>
          <w:marRight w:val="0"/>
          <w:marTop w:val="0"/>
          <w:marBottom w:val="0"/>
          <w:divBdr>
            <w:top w:val="none" w:sz="0" w:space="0" w:color="auto"/>
            <w:left w:val="none" w:sz="0" w:space="0" w:color="auto"/>
            <w:bottom w:val="none" w:sz="0" w:space="0" w:color="auto"/>
            <w:right w:val="none" w:sz="0" w:space="0" w:color="auto"/>
          </w:divBdr>
        </w:div>
      </w:divsChild>
    </w:div>
    <w:div w:id="481581095">
      <w:bodyDiv w:val="1"/>
      <w:marLeft w:val="0"/>
      <w:marRight w:val="0"/>
      <w:marTop w:val="0"/>
      <w:marBottom w:val="0"/>
      <w:divBdr>
        <w:top w:val="none" w:sz="0" w:space="0" w:color="auto"/>
        <w:left w:val="none" w:sz="0" w:space="0" w:color="auto"/>
        <w:bottom w:val="none" w:sz="0" w:space="0" w:color="auto"/>
        <w:right w:val="none" w:sz="0" w:space="0" w:color="auto"/>
      </w:divBdr>
      <w:divsChild>
        <w:div w:id="296031851">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4.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6B9CAD9C-15C3-4881-BB5C-2882750D0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1</Pages>
  <Words>19272</Words>
  <Characters>109856</Characters>
  <Application>Microsoft Office Word</Application>
  <DocSecurity>0</DocSecurity>
  <Lines>915</Lines>
  <Paragraphs>257</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8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13T07:36:00Z</dcterms:created>
  <dcterms:modified xsi:type="dcterms:W3CDTF">2024-03-26T12:58:00Z</dcterms:modified>
</cp:coreProperties>
</file>